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17854C" w14:textId="4BC13341" w:rsidR="00E705A5" w:rsidRPr="00A66C0B" w:rsidRDefault="00E705A5" w:rsidP="00F937D8">
      <w:pPr>
        <w:spacing w:line="276" w:lineRule="auto"/>
        <w:jc w:val="both"/>
        <w:rPr>
          <w:rFonts w:cstheme="minorHAnsi"/>
        </w:rPr>
      </w:pPr>
      <w:bookmarkStart w:id="0" w:name="_Hlk33106596"/>
      <w:r w:rsidRPr="00A66C0B">
        <w:rPr>
          <w:rFonts w:cstheme="minorHAnsi"/>
          <w:b/>
        </w:rPr>
        <w:t xml:space="preserve">The autoimmune response </w:t>
      </w:r>
      <w:r w:rsidR="00416592" w:rsidRPr="00A66C0B">
        <w:rPr>
          <w:rFonts w:cstheme="minorHAnsi"/>
          <w:b/>
        </w:rPr>
        <w:t xml:space="preserve">as a </w:t>
      </w:r>
      <w:r w:rsidR="001D78A2" w:rsidRPr="00A66C0B">
        <w:rPr>
          <w:rFonts w:cstheme="minorHAnsi"/>
          <w:b/>
        </w:rPr>
        <w:t xml:space="preserve">potential </w:t>
      </w:r>
      <w:r w:rsidR="00416592" w:rsidRPr="00A66C0B">
        <w:rPr>
          <w:rFonts w:cstheme="minorHAnsi"/>
          <w:b/>
        </w:rPr>
        <w:t xml:space="preserve">target for tolerance induction prior to the </w:t>
      </w:r>
      <w:r w:rsidRPr="00A66C0B">
        <w:rPr>
          <w:rFonts w:cstheme="minorHAnsi"/>
          <w:b/>
        </w:rPr>
        <w:t xml:space="preserve">development of </w:t>
      </w:r>
      <w:r w:rsidR="006E08A0" w:rsidRPr="00A66C0B">
        <w:rPr>
          <w:rFonts w:cstheme="minorHAnsi"/>
          <w:b/>
        </w:rPr>
        <w:t>r</w:t>
      </w:r>
      <w:r w:rsidRPr="00A66C0B">
        <w:rPr>
          <w:rFonts w:cstheme="minorHAnsi"/>
          <w:b/>
        </w:rPr>
        <w:t xml:space="preserve">heumatoid </w:t>
      </w:r>
      <w:r w:rsidR="006E08A0" w:rsidRPr="00A66C0B">
        <w:rPr>
          <w:rFonts w:cstheme="minorHAnsi"/>
          <w:b/>
        </w:rPr>
        <w:t>a</w:t>
      </w:r>
      <w:r w:rsidRPr="00A66C0B">
        <w:rPr>
          <w:rFonts w:cstheme="minorHAnsi"/>
          <w:b/>
        </w:rPr>
        <w:t>rthritis</w:t>
      </w:r>
      <w:bookmarkEnd w:id="0"/>
      <w:r w:rsidRPr="00A66C0B">
        <w:rPr>
          <w:rFonts w:cstheme="minorHAnsi"/>
          <w:b/>
        </w:rPr>
        <w:t>.</w:t>
      </w:r>
      <w:r w:rsidRPr="00A66C0B">
        <w:rPr>
          <w:rFonts w:cstheme="minorHAnsi"/>
        </w:rPr>
        <w:t xml:space="preserve"> </w:t>
      </w:r>
    </w:p>
    <w:p w14:paraId="38339C51" w14:textId="32409DA8" w:rsidR="00E43EBF" w:rsidRPr="00A66C0B" w:rsidRDefault="00E43EBF" w:rsidP="00F937D8">
      <w:pPr>
        <w:spacing w:line="276" w:lineRule="auto"/>
        <w:jc w:val="both"/>
        <w:rPr>
          <w:rFonts w:cstheme="minorHAnsi"/>
        </w:rPr>
      </w:pPr>
      <w:r w:rsidRPr="00A66C0B">
        <w:rPr>
          <w:rFonts w:cstheme="minorHAnsi"/>
        </w:rPr>
        <w:t>Rene E. M. Toes</w:t>
      </w:r>
      <w:r w:rsidRPr="00A66C0B">
        <w:rPr>
          <w:rFonts w:cstheme="minorHAnsi"/>
          <w:vertAlign w:val="superscript"/>
        </w:rPr>
        <w:t xml:space="preserve">1, 2 </w:t>
      </w:r>
      <w:r w:rsidRPr="00A66C0B">
        <w:rPr>
          <w:rFonts w:cstheme="minorHAnsi"/>
        </w:rPr>
        <w:t>and Karim Raza</w:t>
      </w:r>
      <w:r w:rsidRPr="00A66C0B">
        <w:rPr>
          <w:rFonts w:cstheme="minorHAnsi"/>
          <w:vertAlign w:val="superscript"/>
        </w:rPr>
        <w:t>3, 4</w:t>
      </w:r>
    </w:p>
    <w:p w14:paraId="73ECFEDC" w14:textId="65FA2D0A" w:rsidR="00E43EBF" w:rsidRPr="00A66C0B" w:rsidRDefault="00E43EBF" w:rsidP="00F937D8">
      <w:pPr>
        <w:spacing w:line="276" w:lineRule="auto"/>
        <w:jc w:val="both"/>
        <w:rPr>
          <w:rFonts w:cstheme="minorHAnsi"/>
        </w:rPr>
      </w:pPr>
    </w:p>
    <w:p w14:paraId="74F43182" w14:textId="30D00DBE" w:rsidR="00E43EBF" w:rsidRPr="00A66C0B" w:rsidRDefault="00E43EBF" w:rsidP="00F937D8">
      <w:pPr>
        <w:numPr>
          <w:ilvl w:val="0"/>
          <w:numId w:val="28"/>
        </w:numPr>
        <w:shd w:val="clear" w:color="auto" w:fill="FFFFFF"/>
        <w:spacing w:after="0" w:line="276" w:lineRule="auto"/>
        <w:ind w:left="0"/>
        <w:rPr>
          <w:rFonts w:eastAsia="Times New Roman" w:cstheme="minorHAnsi"/>
          <w:lang w:val="en-US" w:eastAsia="nl-NL"/>
        </w:rPr>
      </w:pPr>
      <w:r w:rsidRPr="00A66C0B">
        <w:rPr>
          <w:rFonts w:eastAsia="Times New Roman" w:cstheme="minorHAnsi"/>
          <w:vertAlign w:val="superscript"/>
          <w:lang w:val="en-US" w:eastAsia="nl-NL"/>
        </w:rPr>
        <w:t>1</w:t>
      </w:r>
      <w:r w:rsidRPr="00A66C0B">
        <w:rPr>
          <w:rFonts w:eastAsia="Times New Roman" w:cstheme="minorHAnsi"/>
          <w:lang w:val="en-US" w:eastAsia="nl-NL"/>
        </w:rPr>
        <w:t>; Corresponding author; r.e.m.toes@lumc.nl</w:t>
      </w:r>
    </w:p>
    <w:p w14:paraId="7C2CAC98" w14:textId="0FBB9203" w:rsidR="00E43EBF" w:rsidRPr="00A66C0B" w:rsidRDefault="00E43EBF" w:rsidP="00F937D8">
      <w:pPr>
        <w:numPr>
          <w:ilvl w:val="0"/>
          <w:numId w:val="28"/>
        </w:numPr>
        <w:shd w:val="clear" w:color="auto" w:fill="FFFFFF"/>
        <w:spacing w:after="0" w:line="276" w:lineRule="auto"/>
        <w:ind w:left="0"/>
        <w:rPr>
          <w:rFonts w:eastAsia="Times New Roman" w:cstheme="minorHAnsi"/>
          <w:lang w:val="en-US" w:eastAsia="nl-NL"/>
        </w:rPr>
      </w:pPr>
      <w:r w:rsidRPr="00A66C0B">
        <w:rPr>
          <w:rFonts w:eastAsia="Times New Roman" w:cstheme="minorHAnsi"/>
          <w:vertAlign w:val="superscript"/>
          <w:lang w:val="en-US" w:eastAsia="nl-NL"/>
        </w:rPr>
        <w:t>2:</w:t>
      </w:r>
      <w:r w:rsidRPr="00A66C0B">
        <w:rPr>
          <w:rFonts w:eastAsia="Times New Roman" w:cstheme="minorHAnsi"/>
          <w:lang w:val="en-US" w:eastAsia="nl-NL"/>
        </w:rPr>
        <w:t xml:space="preserve"> Dept. of Rheumatology, Leiden University Medical Ce</w:t>
      </w:r>
      <w:r w:rsidR="005A4C84" w:rsidRPr="00A66C0B">
        <w:rPr>
          <w:rFonts w:eastAsia="Times New Roman" w:cstheme="minorHAnsi"/>
          <w:lang w:val="en-US" w:eastAsia="nl-NL"/>
        </w:rPr>
        <w:t>nt</w:t>
      </w:r>
      <w:r w:rsidRPr="00A66C0B">
        <w:rPr>
          <w:rFonts w:eastAsia="Times New Roman" w:cstheme="minorHAnsi"/>
          <w:lang w:val="en-US" w:eastAsia="nl-NL"/>
        </w:rPr>
        <w:t>er, 2333 ZA, Leiden, The Netherlands</w:t>
      </w:r>
    </w:p>
    <w:p w14:paraId="0F7025A5" w14:textId="416AF4F4" w:rsidR="00E43EBF" w:rsidRPr="00A66C0B" w:rsidRDefault="00E43EBF" w:rsidP="00F937D8">
      <w:pPr>
        <w:numPr>
          <w:ilvl w:val="0"/>
          <w:numId w:val="28"/>
        </w:numPr>
        <w:shd w:val="clear" w:color="auto" w:fill="FFFFFF"/>
        <w:spacing w:after="0" w:line="276" w:lineRule="auto"/>
        <w:ind w:left="0"/>
        <w:rPr>
          <w:rFonts w:eastAsia="Times New Roman" w:cstheme="minorHAnsi"/>
          <w:lang w:val="en-US" w:eastAsia="nl-NL"/>
        </w:rPr>
      </w:pPr>
      <w:r w:rsidRPr="00A66C0B">
        <w:rPr>
          <w:rFonts w:eastAsia="Times New Roman" w:cstheme="minorHAnsi"/>
          <w:vertAlign w:val="superscript"/>
          <w:lang w:val="en-US" w:eastAsia="nl-NL"/>
        </w:rPr>
        <w:t>3</w:t>
      </w:r>
      <w:r w:rsidRPr="00A66C0B">
        <w:rPr>
          <w:rFonts w:eastAsia="Times New Roman" w:cstheme="minorHAnsi"/>
          <w:lang w:val="en-US" w:eastAsia="nl-NL"/>
        </w:rPr>
        <w:t>: Research into Inflammatory Arthritis Centre Versus Arthritis, and MRC-Versus Arthritis Centre for Musculoskeletal Ageing Research, Institute of Inflammation and Ageing (IIA), University of Birmingham, Queen Elizabeth Hospital, Birmingham, UK. k.raza@bham.ac.uk.</w:t>
      </w:r>
    </w:p>
    <w:p w14:paraId="5C60F378" w14:textId="201C5398" w:rsidR="00E43EBF" w:rsidRPr="00A66C0B" w:rsidRDefault="00E43EBF" w:rsidP="00F937D8">
      <w:pPr>
        <w:numPr>
          <w:ilvl w:val="0"/>
          <w:numId w:val="28"/>
        </w:numPr>
        <w:shd w:val="clear" w:color="auto" w:fill="FFFFFF"/>
        <w:spacing w:after="0" w:line="276" w:lineRule="auto"/>
        <w:ind w:left="0"/>
        <w:rPr>
          <w:rFonts w:eastAsia="Times New Roman" w:cstheme="minorHAnsi"/>
          <w:lang w:val="en-US" w:eastAsia="nl-NL"/>
        </w:rPr>
      </w:pPr>
      <w:proofErr w:type="gramStart"/>
      <w:r w:rsidRPr="00A66C0B">
        <w:rPr>
          <w:rFonts w:eastAsia="Times New Roman" w:cstheme="minorHAnsi"/>
          <w:vertAlign w:val="superscript"/>
          <w:lang w:val="en-US" w:eastAsia="nl-NL"/>
        </w:rPr>
        <w:t>4:</w:t>
      </w:r>
      <w:r w:rsidRPr="00A66C0B">
        <w:rPr>
          <w:rFonts w:eastAsia="Times New Roman" w:cstheme="minorHAnsi"/>
          <w:lang w:val="en-US" w:eastAsia="nl-NL"/>
        </w:rPr>
        <w:t>Department</w:t>
      </w:r>
      <w:proofErr w:type="gramEnd"/>
      <w:r w:rsidRPr="00A66C0B">
        <w:rPr>
          <w:rFonts w:eastAsia="Times New Roman" w:cstheme="minorHAnsi"/>
          <w:lang w:val="en-US" w:eastAsia="nl-NL"/>
        </w:rPr>
        <w:t xml:space="preserve"> of Rheumatology, </w:t>
      </w:r>
      <w:proofErr w:type="spellStart"/>
      <w:r w:rsidRPr="00A66C0B">
        <w:rPr>
          <w:rFonts w:eastAsia="Times New Roman" w:cstheme="minorHAnsi"/>
          <w:lang w:val="en-US" w:eastAsia="nl-NL"/>
        </w:rPr>
        <w:t>Sandwell</w:t>
      </w:r>
      <w:proofErr w:type="spellEnd"/>
      <w:r w:rsidRPr="00A66C0B">
        <w:rPr>
          <w:rFonts w:eastAsia="Times New Roman" w:cstheme="minorHAnsi"/>
          <w:lang w:val="en-US" w:eastAsia="nl-NL"/>
        </w:rPr>
        <w:t xml:space="preserve"> and West Birmingham NHS Trust, Birmingham, </w:t>
      </w:r>
    </w:p>
    <w:p w14:paraId="499EC0DC" w14:textId="77777777" w:rsidR="00E43EBF" w:rsidRPr="00A66C0B" w:rsidRDefault="00E43EBF" w:rsidP="00F937D8">
      <w:pPr>
        <w:spacing w:line="276" w:lineRule="auto"/>
        <w:jc w:val="both"/>
        <w:rPr>
          <w:rFonts w:cstheme="minorHAnsi"/>
          <w:lang w:val="en-US"/>
        </w:rPr>
      </w:pPr>
    </w:p>
    <w:p w14:paraId="07E904DE" w14:textId="3358B5D7" w:rsidR="002B68BB" w:rsidRPr="00A66C0B" w:rsidRDefault="007A4849" w:rsidP="00F937D8">
      <w:pPr>
        <w:spacing w:line="276" w:lineRule="auto"/>
        <w:jc w:val="both"/>
        <w:rPr>
          <w:rFonts w:cstheme="minorHAnsi"/>
          <w:b/>
        </w:rPr>
      </w:pPr>
      <w:r w:rsidRPr="00A66C0B">
        <w:rPr>
          <w:rFonts w:cstheme="minorHAnsi"/>
          <w:b/>
        </w:rPr>
        <w:t>A</w:t>
      </w:r>
      <w:r w:rsidR="0067197F" w:rsidRPr="00A66C0B">
        <w:rPr>
          <w:rFonts w:cstheme="minorHAnsi"/>
          <w:b/>
        </w:rPr>
        <w:t>bstract</w:t>
      </w:r>
    </w:p>
    <w:p w14:paraId="116C7904" w14:textId="7DFC2BF0" w:rsidR="0062230C" w:rsidRPr="00A66C0B" w:rsidRDefault="002B68BB" w:rsidP="00F937D8">
      <w:pPr>
        <w:pStyle w:val="PlainText"/>
        <w:spacing w:line="276" w:lineRule="auto"/>
        <w:jc w:val="both"/>
        <w:rPr>
          <w:iCs/>
          <w:lang w:val="en-GB"/>
        </w:rPr>
      </w:pPr>
      <w:r w:rsidRPr="00A66C0B">
        <w:rPr>
          <w:rFonts w:asciiTheme="minorHAnsi" w:hAnsiTheme="minorHAnsi" w:cstheme="minorHAnsi"/>
          <w:lang w:val="en-US"/>
        </w:rPr>
        <w:t xml:space="preserve">Rheumatoid </w:t>
      </w:r>
      <w:r w:rsidR="004E02F8" w:rsidRPr="00A66C0B">
        <w:rPr>
          <w:rFonts w:asciiTheme="minorHAnsi" w:hAnsiTheme="minorHAnsi" w:cstheme="minorHAnsi"/>
          <w:lang w:val="en-US"/>
        </w:rPr>
        <w:t>a</w:t>
      </w:r>
      <w:r w:rsidRPr="00A66C0B">
        <w:rPr>
          <w:rFonts w:asciiTheme="minorHAnsi" w:hAnsiTheme="minorHAnsi" w:cstheme="minorHAnsi"/>
          <w:lang w:val="en-US"/>
        </w:rPr>
        <w:t xml:space="preserve">rthritis </w:t>
      </w:r>
      <w:r w:rsidR="006A5FFA" w:rsidRPr="00A66C0B">
        <w:rPr>
          <w:rFonts w:asciiTheme="minorHAnsi" w:hAnsiTheme="minorHAnsi" w:cstheme="minorHAnsi"/>
          <w:lang w:val="en-US"/>
        </w:rPr>
        <w:t xml:space="preserve">(RA) </w:t>
      </w:r>
      <w:r w:rsidRPr="00A66C0B">
        <w:rPr>
          <w:rFonts w:asciiTheme="minorHAnsi" w:hAnsiTheme="minorHAnsi" w:cstheme="minorHAnsi"/>
          <w:lang w:val="en-US"/>
        </w:rPr>
        <w:t xml:space="preserve">is a chronic inflammatory disease affecting synovial joints. </w:t>
      </w:r>
      <w:r w:rsidR="009A40F3" w:rsidRPr="00A66C0B">
        <w:rPr>
          <w:rFonts w:asciiTheme="minorHAnsi" w:hAnsiTheme="minorHAnsi" w:cstheme="minorHAnsi"/>
          <w:lang w:val="en-US"/>
        </w:rPr>
        <w:t>Although</w:t>
      </w:r>
      <w:r w:rsidR="001C6B25" w:rsidRPr="00A66C0B">
        <w:rPr>
          <w:lang w:val="en-US"/>
        </w:rPr>
        <w:t xml:space="preserve"> treatment options </w:t>
      </w:r>
      <w:r w:rsidR="00617700" w:rsidRPr="00A66C0B">
        <w:rPr>
          <w:lang w:val="en-US"/>
        </w:rPr>
        <w:t xml:space="preserve">and </w:t>
      </w:r>
      <w:r w:rsidR="001C6B25" w:rsidRPr="00A66C0B">
        <w:rPr>
          <w:lang w:val="en-US"/>
        </w:rPr>
        <w:t xml:space="preserve">treatment </w:t>
      </w:r>
      <w:r w:rsidR="00617700" w:rsidRPr="00A66C0B">
        <w:rPr>
          <w:lang w:val="en-US"/>
        </w:rPr>
        <w:t xml:space="preserve">efficacy </w:t>
      </w:r>
      <w:r w:rsidR="001C6B25" w:rsidRPr="00A66C0B">
        <w:rPr>
          <w:lang w:val="en-US"/>
        </w:rPr>
        <w:t xml:space="preserve">have increased </w:t>
      </w:r>
      <w:r w:rsidR="004C54F2" w:rsidRPr="00A66C0B">
        <w:rPr>
          <w:lang w:val="en-US"/>
        </w:rPr>
        <w:t>significantly</w:t>
      </w:r>
      <w:r w:rsidR="008919CD" w:rsidRPr="00A66C0B">
        <w:rPr>
          <w:lang w:val="en-US"/>
        </w:rPr>
        <w:t xml:space="preserve"> </w:t>
      </w:r>
      <w:r w:rsidR="001C6B25" w:rsidRPr="00A66C0B">
        <w:rPr>
          <w:lang w:val="en-US"/>
        </w:rPr>
        <w:t xml:space="preserve">in the last two decades, the disease cannot be cured or prevented. Therefore, </w:t>
      </w:r>
      <w:r w:rsidR="006A5FFA" w:rsidRPr="00A66C0B">
        <w:rPr>
          <w:lang w:val="en-US"/>
        </w:rPr>
        <w:t>RA</w:t>
      </w:r>
      <w:r w:rsidR="0067197F" w:rsidRPr="00A66C0B">
        <w:rPr>
          <w:lang w:val="en-US"/>
        </w:rPr>
        <w:t xml:space="preserve"> </w:t>
      </w:r>
      <w:r w:rsidR="008919CD" w:rsidRPr="00A66C0B">
        <w:rPr>
          <w:lang w:val="en-US"/>
        </w:rPr>
        <w:t xml:space="preserve">still </w:t>
      </w:r>
      <w:r w:rsidR="0067197F" w:rsidRPr="00A66C0B">
        <w:rPr>
          <w:lang w:val="en-US"/>
        </w:rPr>
        <w:t>has a considerable impact on</w:t>
      </w:r>
      <w:r w:rsidR="001C6B25" w:rsidRPr="00A66C0B">
        <w:rPr>
          <w:lang w:val="en-US"/>
        </w:rPr>
        <w:t xml:space="preserve"> the quality of life of patients, not only because life-long medication is often </w:t>
      </w:r>
      <w:r w:rsidR="008919CD" w:rsidRPr="00A66C0B">
        <w:rPr>
          <w:lang w:val="en-US"/>
        </w:rPr>
        <w:t xml:space="preserve">required </w:t>
      </w:r>
      <w:r w:rsidR="001C6B25" w:rsidRPr="00A66C0B">
        <w:rPr>
          <w:lang w:val="en-US"/>
        </w:rPr>
        <w:t xml:space="preserve">but also because </w:t>
      </w:r>
      <w:r w:rsidR="008919CD" w:rsidRPr="00A66C0B">
        <w:rPr>
          <w:lang w:val="en-US"/>
        </w:rPr>
        <w:t xml:space="preserve">residual </w:t>
      </w:r>
      <w:r w:rsidR="001C6B25" w:rsidRPr="00A66C0B">
        <w:rPr>
          <w:lang w:val="en-US"/>
        </w:rPr>
        <w:t xml:space="preserve">disease activity </w:t>
      </w:r>
      <w:r w:rsidR="006A5FFA" w:rsidRPr="00A66C0B">
        <w:rPr>
          <w:lang w:val="en-US"/>
        </w:rPr>
        <w:t>leads to progressive loss of function in the musculoskeletal system</w:t>
      </w:r>
      <w:r w:rsidR="008919CD" w:rsidRPr="00A66C0B">
        <w:rPr>
          <w:lang w:val="en-US"/>
        </w:rPr>
        <w:t xml:space="preserve"> </w:t>
      </w:r>
      <w:r w:rsidR="005A0034" w:rsidRPr="00A66C0B">
        <w:rPr>
          <w:lang w:val="en-US"/>
        </w:rPr>
        <w:t>and</w:t>
      </w:r>
      <w:r w:rsidR="008919CD" w:rsidRPr="00A66C0B">
        <w:rPr>
          <w:lang w:val="en-US"/>
        </w:rPr>
        <w:t xml:space="preserve"> extra-articular morbidity</w:t>
      </w:r>
      <w:r w:rsidR="006A5FFA" w:rsidRPr="00A66C0B">
        <w:rPr>
          <w:lang w:val="en-US"/>
        </w:rPr>
        <w:t xml:space="preserve">. </w:t>
      </w:r>
      <w:r w:rsidR="00617700" w:rsidRPr="00A66C0B">
        <w:rPr>
          <w:lang w:val="en-US"/>
        </w:rPr>
        <w:t>Key future</w:t>
      </w:r>
      <w:r w:rsidR="006A5FFA" w:rsidRPr="00A66C0B">
        <w:rPr>
          <w:lang w:val="en-US"/>
        </w:rPr>
        <w:t xml:space="preserve"> goals in the </w:t>
      </w:r>
      <w:r w:rsidR="00617700" w:rsidRPr="00A66C0B">
        <w:rPr>
          <w:lang w:val="en-US"/>
        </w:rPr>
        <w:t xml:space="preserve">management </w:t>
      </w:r>
      <w:r w:rsidR="006A5FFA" w:rsidRPr="00A66C0B">
        <w:rPr>
          <w:lang w:val="en-US"/>
        </w:rPr>
        <w:t xml:space="preserve">of RA </w:t>
      </w:r>
      <w:r w:rsidR="008919CD" w:rsidRPr="00A66C0B">
        <w:rPr>
          <w:lang w:val="en-US"/>
        </w:rPr>
        <w:t xml:space="preserve">are </w:t>
      </w:r>
      <w:r w:rsidR="00617700" w:rsidRPr="00A66C0B">
        <w:rPr>
          <w:lang w:val="en-US"/>
        </w:rPr>
        <w:t xml:space="preserve">the ability to </w:t>
      </w:r>
      <w:r w:rsidR="006A5FFA" w:rsidRPr="00A66C0B">
        <w:rPr>
          <w:lang w:val="en-US"/>
        </w:rPr>
        <w:t xml:space="preserve">induce long-lasting drug-free remission </w:t>
      </w:r>
      <w:r w:rsidR="008919CD" w:rsidRPr="00A66C0B">
        <w:rPr>
          <w:lang w:val="en-US"/>
        </w:rPr>
        <w:t>in patients who have developed RA</w:t>
      </w:r>
      <w:r w:rsidR="006A5FFA" w:rsidRPr="00A66C0B">
        <w:rPr>
          <w:lang w:val="en-US"/>
        </w:rPr>
        <w:t xml:space="preserve"> (</w:t>
      </w:r>
      <w:proofErr w:type="gramStart"/>
      <w:r w:rsidR="008919CD" w:rsidRPr="00A66C0B">
        <w:rPr>
          <w:lang w:val="en-US"/>
        </w:rPr>
        <w:t>i.e.</w:t>
      </w:r>
      <w:proofErr w:type="gramEnd"/>
      <w:r w:rsidR="008919CD" w:rsidRPr="00A66C0B">
        <w:rPr>
          <w:lang w:val="en-US"/>
        </w:rPr>
        <w:t xml:space="preserve"> to achieve a </w:t>
      </w:r>
      <w:r w:rsidR="006A5FFA" w:rsidRPr="00A66C0B">
        <w:rPr>
          <w:lang w:val="en-US"/>
        </w:rPr>
        <w:t xml:space="preserve">cure) as well as </w:t>
      </w:r>
      <w:r w:rsidR="008919CD" w:rsidRPr="00A66C0B">
        <w:rPr>
          <w:lang w:val="en-US"/>
        </w:rPr>
        <w:t xml:space="preserve">to </w:t>
      </w:r>
      <w:r w:rsidR="006A5FFA" w:rsidRPr="00A66C0B">
        <w:rPr>
          <w:lang w:val="en-US"/>
        </w:rPr>
        <w:t>prevent disease before it emerge</w:t>
      </w:r>
      <w:r w:rsidR="008919CD" w:rsidRPr="00A66C0B">
        <w:rPr>
          <w:lang w:val="en-US"/>
        </w:rPr>
        <w:t>s in the first place</w:t>
      </w:r>
      <w:r w:rsidR="00A5348A" w:rsidRPr="00A66C0B">
        <w:rPr>
          <w:lang w:val="en-US"/>
        </w:rPr>
        <w:t>.</w:t>
      </w:r>
      <w:r w:rsidR="006A5FFA" w:rsidRPr="00A66C0B">
        <w:rPr>
          <w:lang w:val="en-US"/>
        </w:rPr>
        <w:t xml:space="preserve"> To reach th</w:t>
      </w:r>
      <w:r w:rsidR="008919CD" w:rsidRPr="00A66C0B">
        <w:rPr>
          <w:lang w:val="en-US"/>
        </w:rPr>
        <w:t>ese</w:t>
      </w:r>
      <w:r w:rsidR="006A5FFA" w:rsidRPr="00A66C0B">
        <w:rPr>
          <w:lang w:val="en-US"/>
        </w:rPr>
        <w:t xml:space="preserve"> goal</w:t>
      </w:r>
      <w:r w:rsidR="008919CD" w:rsidRPr="00A66C0B">
        <w:rPr>
          <w:lang w:val="en-US"/>
        </w:rPr>
        <w:t>s</w:t>
      </w:r>
      <w:r w:rsidR="006A5FFA" w:rsidRPr="00A66C0B">
        <w:rPr>
          <w:lang w:val="en-US"/>
        </w:rPr>
        <w:t xml:space="preserve">, it is pivotal to understand the autoimmune response underlying RA-pathogenesis </w:t>
      </w:r>
      <w:r w:rsidR="008919CD" w:rsidRPr="00A66C0B">
        <w:rPr>
          <w:lang w:val="en-US"/>
        </w:rPr>
        <w:t>and</w:t>
      </w:r>
      <w:r w:rsidR="006A5FFA" w:rsidRPr="00A66C0B">
        <w:rPr>
          <w:lang w:val="en-US"/>
        </w:rPr>
        <w:t xml:space="preserve"> to develop ways to </w:t>
      </w:r>
      <w:r w:rsidR="00617700" w:rsidRPr="00A66C0B">
        <w:rPr>
          <w:lang w:val="en-US"/>
        </w:rPr>
        <w:t xml:space="preserve">permanently </w:t>
      </w:r>
      <w:r w:rsidR="006A5FFA" w:rsidRPr="00A66C0B">
        <w:rPr>
          <w:lang w:val="en-US"/>
        </w:rPr>
        <w:t xml:space="preserve">silence </w:t>
      </w:r>
      <w:r w:rsidR="00617700" w:rsidRPr="00A66C0B">
        <w:rPr>
          <w:lang w:val="en-US"/>
        </w:rPr>
        <w:t>it</w:t>
      </w:r>
      <w:r w:rsidR="00EA2181" w:rsidRPr="00A66C0B">
        <w:rPr>
          <w:lang w:val="en-US"/>
        </w:rPr>
        <w:t xml:space="preserve"> </w:t>
      </w:r>
      <w:r w:rsidR="0062230C" w:rsidRPr="00A66C0B">
        <w:rPr>
          <w:lang w:val="en-US"/>
        </w:rPr>
        <w:t>(</w:t>
      </w:r>
      <w:proofErr w:type="gramStart"/>
      <w:r w:rsidR="008919CD" w:rsidRPr="00A66C0B">
        <w:rPr>
          <w:lang w:val="en-US"/>
        </w:rPr>
        <w:t>i.e.</w:t>
      </w:r>
      <w:proofErr w:type="gramEnd"/>
      <w:r w:rsidR="008919CD" w:rsidRPr="00A66C0B">
        <w:rPr>
          <w:lang w:val="en-US"/>
        </w:rPr>
        <w:t xml:space="preserve"> to induce </w:t>
      </w:r>
      <w:r w:rsidR="0062230C" w:rsidRPr="00A66C0B">
        <w:rPr>
          <w:lang w:val="en-US"/>
        </w:rPr>
        <w:t>tolerance)</w:t>
      </w:r>
      <w:r w:rsidR="007A4849" w:rsidRPr="00A66C0B">
        <w:rPr>
          <w:lang w:val="en-US"/>
        </w:rPr>
        <w:t>.</w:t>
      </w:r>
      <w:r w:rsidR="0062230C" w:rsidRPr="00A66C0B">
        <w:rPr>
          <w:lang w:val="en-US"/>
        </w:rPr>
        <w:t xml:space="preserve"> </w:t>
      </w:r>
      <w:r w:rsidR="006A5FFA" w:rsidRPr="00A66C0B">
        <w:rPr>
          <w:lang w:val="en-US"/>
        </w:rPr>
        <w:t xml:space="preserve">For preventive studies, the </w:t>
      </w:r>
      <w:r w:rsidR="008919CD" w:rsidRPr="00A66C0B">
        <w:rPr>
          <w:lang w:val="en-US"/>
        </w:rPr>
        <w:t xml:space="preserve">identification </w:t>
      </w:r>
      <w:r w:rsidR="006A5FFA" w:rsidRPr="00A66C0B">
        <w:rPr>
          <w:lang w:val="en-US"/>
        </w:rPr>
        <w:t>of markers</w:t>
      </w:r>
      <w:r w:rsidR="008919CD" w:rsidRPr="00A66C0B">
        <w:rPr>
          <w:lang w:val="en-US"/>
        </w:rPr>
        <w:t xml:space="preserve"> (of either clinical or immunological/biological origin) predictive of future disease</w:t>
      </w:r>
      <w:r w:rsidR="006A5FFA" w:rsidRPr="00A66C0B">
        <w:rPr>
          <w:lang w:val="en-US"/>
        </w:rPr>
        <w:t xml:space="preserve"> is crucial</w:t>
      </w:r>
      <w:r w:rsidR="008919CD" w:rsidRPr="00A66C0B">
        <w:rPr>
          <w:lang w:val="en-US"/>
        </w:rPr>
        <w:t>,</w:t>
      </w:r>
      <w:r w:rsidR="006A5FFA" w:rsidRPr="00A66C0B">
        <w:rPr>
          <w:lang w:val="en-US"/>
        </w:rPr>
        <w:t xml:space="preserve"> as prevention of disease will not be feasible without </w:t>
      </w:r>
      <w:r w:rsidR="008919CD" w:rsidRPr="00A66C0B">
        <w:rPr>
          <w:lang w:val="en-US"/>
        </w:rPr>
        <w:t>the identification of relevant ‘at risk’ target populations</w:t>
      </w:r>
      <w:r w:rsidR="006A5FFA" w:rsidRPr="00A66C0B">
        <w:rPr>
          <w:lang w:val="en-US"/>
        </w:rPr>
        <w:t xml:space="preserve">. </w:t>
      </w:r>
      <w:r w:rsidR="0062230C" w:rsidRPr="00A66C0B">
        <w:rPr>
          <w:lang w:val="en-US"/>
        </w:rPr>
        <w:t xml:space="preserve">Here, we will review </w:t>
      </w:r>
      <w:r w:rsidR="0062230C" w:rsidRPr="00A66C0B">
        <w:rPr>
          <w:iCs/>
          <w:lang w:val="en-GB"/>
        </w:rPr>
        <w:t xml:space="preserve">the auto-immune response underlying RA, how RA-specific </w:t>
      </w:r>
      <w:proofErr w:type="gramStart"/>
      <w:r w:rsidR="0062230C" w:rsidRPr="00A66C0B">
        <w:rPr>
          <w:iCs/>
          <w:lang w:val="en-GB"/>
        </w:rPr>
        <w:t>auto-immunity</w:t>
      </w:r>
      <w:proofErr w:type="gramEnd"/>
      <w:r w:rsidR="0062230C" w:rsidRPr="00A66C0B">
        <w:rPr>
          <w:iCs/>
          <w:lang w:val="en-GB"/>
        </w:rPr>
        <w:t xml:space="preserve"> develop</w:t>
      </w:r>
      <w:r w:rsidR="006E08A0" w:rsidRPr="00A66C0B">
        <w:rPr>
          <w:iCs/>
          <w:lang w:val="en-GB"/>
        </w:rPr>
        <w:t>s</w:t>
      </w:r>
      <w:r w:rsidR="0062230C" w:rsidRPr="00A66C0B">
        <w:rPr>
          <w:iCs/>
          <w:lang w:val="en-GB"/>
        </w:rPr>
        <w:t xml:space="preserve"> </w:t>
      </w:r>
      <w:r w:rsidR="006E08A0" w:rsidRPr="00A66C0B">
        <w:rPr>
          <w:iCs/>
          <w:lang w:val="en-GB"/>
        </w:rPr>
        <w:t xml:space="preserve">and evolves during the transition from health to disease </w:t>
      </w:r>
      <w:r w:rsidR="0062230C" w:rsidRPr="00A66C0B">
        <w:rPr>
          <w:iCs/>
          <w:lang w:val="en-GB"/>
        </w:rPr>
        <w:t xml:space="preserve">and how “tolerance studies” could be designed to achieve prevention and/or cure of disease. </w:t>
      </w:r>
    </w:p>
    <w:p w14:paraId="7B4B806F" w14:textId="77777777" w:rsidR="008919CD" w:rsidRPr="00A66C0B" w:rsidRDefault="008919CD" w:rsidP="00F937D8">
      <w:pPr>
        <w:pStyle w:val="PlainText"/>
        <w:spacing w:line="276" w:lineRule="auto"/>
        <w:jc w:val="both"/>
        <w:rPr>
          <w:lang w:val="en-GB"/>
        </w:rPr>
      </w:pPr>
    </w:p>
    <w:p w14:paraId="096B430E" w14:textId="0D4B8B3C" w:rsidR="002B68BB" w:rsidRPr="00A66C0B" w:rsidRDefault="007A4849" w:rsidP="00F937D8">
      <w:pPr>
        <w:spacing w:line="276" w:lineRule="auto"/>
        <w:jc w:val="both"/>
        <w:rPr>
          <w:b/>
        </w:rPr>
      </w:pPr>
      <w:r w:rsidRPr="00A66C0B">
        <w:rPr>
          <w:b/>
        </w:rPr>
        <w:t>Introduction</w:t>
      </w:r>
    </w:p>
    <w:p w14:paraId="2629366B" w14:textId="2AFA9DCF" w:rsidR="007A4849" w:rsidRPr="00A66C0B" w:rsidRDefault="007A4849" w:rsidP="00F937D8">
      <w:pPr>
        <w:spacing w:line="276" w:lineRule="auto"/>
        <w:jc w:val="both"/>
      </w:pPr>
      <w:r w:rsidRPr="00A66C0B">
        <w:t>Rheumatoid arthritis (RA)</w:t>
      </w:r>
      <w:r w:rsidR="007F3946" w:rsidRPr="00A66C0B">
        <w:t xml:space="preserve"> is a chronic autoimmune disease characterized by inflammation of synovial joints. </w:t>
      </w:r>
      <w:r w:rsidR="00992972" w:rsidRPr="00A66C0B">
        <w:t xml:space="preserve">At present, the disease is incurable in most patients, necessitating life-long medication. Although, clinical </w:t>
      </w:r>
      <w:r w:rsidR="004E02F8" w:rsidRPr="00A66C0B">
        <w:t xml:space="preserve">symptoms and </w:t>
      </w:r>
      <w:r w:rsidR="00992972" w:rsidRPr="00A66C0B">
        <w:t xml:space="preserve">signs can be controlled in </w:t>
      </w:r>
      <w:r w:rsidR="008919CD" w:rsidRPr="00A66C0B">
        <w:t>the</w:t>
      </w:r>
      <w:r w:rsidR="00992972" w:rsidRPr="00A66C0B">
        <w:t xml:space="preserve"> majority of patients, current evidence </w:t>
      </w:r>
      <w:r w:rsidR="008919CD" w:rsidRPr="00A66C0B">
        <w:t>suggests</w:t>
      </w:r>
      <w:r w:rsidR="00992972" w:rsidRPr="00A66C0B">
        <w:t xml:space="preserve"> that the underlying autoimmune response is not</w:t>
      </w:r>
      <w:r w:rsidR="00EC4459" w:rsidRPr="00A66C0B">
        <w:t xml:space="preserve"> substantially</w:t>
      </w:r>
      <w:r w:rsidR="00992972" w:rsidRPr="00A66C0B">
        <w:t xml:space="preserve"> affected by these treatments</w:t>
      </w:r>
      <w:r w:rsidR="00BD337E" w:rsidRPr="00A66C0B">
        <w:t>.</w:t>
      </w:r>
      <w:r w:rsidR="001367ED" w:rsidRPr="00A66C0B">
        <w:fldChar w:fldCharType="begin"/>
      </w:r>
      <w:r w:rsidR="00AC6BCD" w:rsidRPr="00A66C0B">
        <w:instrText xml:space="preserve"> ADDIN EN.CITE &lt;EndNote&gt;&lt;Cite&gt;&lt;Author&gt;Smolen&lt;/Author&gt;&lt;Year&gt;2016&lt;/Year&gt;&lt;RecNum&gt;4&lt;/RecNum&gt;&lt;DisplayText&gt;&lt;style face="superscript"&gt;1&lt;/style&gt;&lt;/DisplayText&gt;&lt;record&gt;&lt;rec-number&gt;4&lt;/rec-number&gt;&lt;foreign-keys&gt;&lt;key app="EN" db-id="xepaavwt609fspew2wc5wezefwe9srf092s5" timestamp="1579269711"&gt;4&lt;/key&gt;&lt;key app="ENWeb" db-id=""&gt;0&lt;/key&gt;&lt;/foreign-keys&gt;&lt;ref-type name="Journal Article"&gt;17&lt;/ref-type&gt;&lt;contributors&gt;&lt;authors&gt;&lt;author&gt;Smolen, J. S.&lt;/author&gt;&lt;author&gt;Aletaha, D.&lt;/author&gt;&lt;author&gt;McInnes, I. B.&lt;/author&gt;&lt;/authors&gt;&lt;/contributors&gt;&lt;auth-address&gt;Division of Rheumatology, Department of Medicine 3, Medical University of Vienna, Vienna, Austria; 2nd Department of Medicine, Hietzing Hospital Vienna, Vienna, Austria. Electronic address: josef.smolen@wienkav.at.&amp;#xD;Division of Rheumatology, Department of Medicine 3, Medical University of Vienna, Vienna, Austria.&amp;#xD;Institute of Infection, Immunity and Inflammation, University of Glasgow, Glasgow, UK.&lt;/auth-address&gt;&lt;titles&gt;&lt;title&gt;Rheumatoid arthritis&lt;/title&gt;&lt;secondary-title&gt;Lancet&lt;/secondary-title&gt;&lt;/titles&gt;&lt;periodical&gt;&lt;full-title&gt;Lancet&lt;/full-title&gt;&lt;/periodical&gt;&lt;pages&gt;2023-2038&lt;/pages&gt;&lt;volume&gt;388&lt;/volume&gt;&lt;number&gt;10055&lt;/number&gt;&lt;edition&gt;2016/10/30&lt;/edition&gt;&lt;keywords&gt;&lt;keyword&gt;Antirheumatic Agents/therapeutic use&lt;/keyword&gt;&lt;keyword&gt;*Arthritis, Rheumatoid/drug therapy/epidemiology/etiology/physiopathology&lt;/keyword&gt;&lt;keyword&gt;Diagnosis, Differential&lt;/keyword&gt;&lt;keyword&gt;Humans&lt;/keyword&gt;&lt;keyword&gt;Incidence&lt;/keyword&gt;&lt;/keywords&gt;&lt;dates&gt;&lt;year&gt;2016&lt;/year&gt;&lt;pub-dates&gt;&lt;date&gt;Oct 22&lt;/date&gt;&lt;/pub-dates&gt;&lt;/dates&gt;&lt;isbn&gt;1474-547X (Electronic)&amp;#xD;0140-6736 (Linking)&lt;/isbn&gt;&lt;accession-num&gt;27156434&lt;/accession-num&gt;&lt;urls&gt;&lt;related-urls&gt;&lt;url&gt;https://www.ncbi.nlm.nih.gov/pubmed/27156434&lt;/url&gt;&lt;/related-urls&gt;&lt;/urls&gt;&lt;electronic-resource-num&gt;10.1016/S0140-6736(16)30173-8&lt;/electronic-resource-num&gt;&lt;/record&gt;&lt;/Cite&gt;&lt;/EndNote&gt;</w:instrText>
      </w:r>
      <w:r w:rsidR="001367ED" w:rsidRPr="00A66C0B">
        <w:fldChar w:fldCharType="separate"/>
      </w:r>
      <w:r w:rsidR="00AC6BCD" w:rsidRPr="00A66C0B">
        <w:rPr>
          <w:noProof/>
          <w:vertAlign w:val="superscript"/>
        </w:rPr>
        <w:t>1</w:t>
      </w:r>
      <w:r w:rsidR="001367ED" w:rsidRPr="00A66C0B">
        <w:fldChar w:fldCharType="end"/>
      </w:r>
      <w:r w:rsidR="00992972" w:rsidRPr="00A66C0B">
        <w:t xml:space="preserve"> </w:t>
      </w:r>
      <w:r w:rsidR="004E02F8" w:rsidRPr="00A66C0B">
        <w:t xml:space="preserve">It </w:t>
      </w:r>
      <w:r w:rsidR="00992972" w:rsidRPr="00A66C0B">
        <w:t>is</w:t>
      </w:r>
      <w:r w:rsidR="004E02F8" w:rsidRPr="00A66C0B">
        <w:t>, however,</w:t>
      </w:r>
      <w:r w:rsidR="00617700" w:rsidRPr="00A66C0B">
        <w:t xml:space="preserve"> </w:t>
      </w:r>
      <w:r w:rsidR="00992972" w:rsidRPr="00A66C0B">
        <w:t xml:space="preserve">tempting to speculate that long term drug-free remission could be induced </w:t>
      </w:r>
      <w:r w:rsidR="008919CD" w:rsidRPr="00A66C0B">
        <w:t>with future</w:t>
      </w:r>
      <w:r w:rsidR="00C2721A" w:rsidRPr="00A66C0B">
        <w:t xml:space="preserve"> treatments </w:t>
      </w:r>
      <w:r w:rsidR="008919CD" w:rsidRPr="00A66C0B">
        <w:t>aimed at</w:t>
      </w:r>
      <w:r w:rsidR="00C2721A" w:rsidRPr="00A66C0B">
        <w:t xml:space="preserve"> silenc</w:t>
      </w:r>
      <w:r w:rsidR="008919CD" w:rsidRPr="00A66C0B">
        <w:t>ing</w:t>
      </w:r>
      <w:r w:rsidR="00865844" w:rsidRPr="00A66C0B">
        <w:t xml:space="preserve"> and/or toleriz</w:t>
      </w:r>
      <w:r w:rsidR="008919CD" w:rsidRPr="00A66C0B">
        <w:t>ing</w:t>
      </w:r>
      <w:r w:rsidR="00992972" w:rsidRPr="00A66C0B">
        <w:t xml:space="preserve"> the autoimmune reaction </w:t>
      </w:r>
      <w:r w:rsidR="008919CD" w:rsidRPr="00A66C0B">
        <w:t>that plays a role in RA</w:t>
      </w:r>
      <w:r w:rsidR="00992972" w:rsidRPr="00A66C0B">
        <w:t xml:space="preserve"> pathogenesis. </w:t>
      </w:r>
      <w:r w:rsidR="00865844" w:rsidRPr="00A66C0B">
        <w:t xml:space="preserve">In order to design such treatments, it is crucial to understand the immune components contributing to disease. </w:t>
      </w:r>
      <w:r w:rsidR="00C551FC" w:rsidRPr="00A66C0B">
        <w:t>T-cells contribut</w:t>
      </w:r>
      <w:r w:rsidR="00617700" w:rsidRPr="00A66C0B">
        <w:t>e</w:t>
      </w:r>
      <w:r w:rsidR="00C551FC" w:rsidRPr="00A66C0B">
        <w:t xml:space="preserve"> to </w:t>
      </w:r>
      <w:r w:rsidR="00617700" w:rsidRPr="00A66C0B">
        <w:t xml:space="preserve">RA pathology, likely play an important role in the early stages of disease, </w:t>
      </w:r>
      <w:r w:rsidR="005A0034" w:rsidRPr="00A66C0B">
        <w:t xml:space="preserve">and </w:t>
      </w:r>
      <w:r w:rsidR="003217F5" w:rsidRPr="00A66C0B">
        <w:t>are a rational</w:t>
      </w:r>
      <w:r w:rsidR="00C551FC" w:rsidRPr="00A66C0B">
        <w:t xml:space="preserve"> target </w:t>
      </w:r>
      <w:r w:rsidR="003217F5" w:rsidRPr="00A66C0B">
        <w:t>for</w:t>
      </w:r>
      <w:r w:rsidR="00C551FC" w:rsidRPr="00A66C0B">
        <w:t xml:space="preserve"> tolerance-induction approaches</w:t>
      </w:r>
      <w:r w:rsidR="00BD337E" w:rsidRPr="00A66C0B">
        <w:t>.</w:t>
      </w:r>
      <w:r w:rsidR="00EB3031" w:rsidRPr="00A66C0B">
        <w:fldChar w:fldCharType="begin">
          <w:fldData xml:space="preserve">PEVuZE5vdGU+PENpdGU+PEF1dGhvcj5BbGJhbmk8L0F1dGhvcj48WWVhcj4yMDExPC9ZZWFyPjxS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=
</w:fldData>
        </w:fldChar>
      </w:r>
      <w:r w:rsidR="00AC6BCD" w:rsidRPr="00A66C0B">
        <w:instrText xml:space="preserve"> ADDIN EN.CITE </w:instrText>
      </w:r>
      <w:r w:rsidR="00AC6BCD" w:rsidRPr="00A66C0B">
        <w:fldChar w:fldCharType="begin">
          <w:fldData xml:space="preserve">PEVuZE5vdGU+PENpdGU+PEF1dGhvcj5BbGJhbmk8L0F1dGhvcj48WWVhcj4yMDExPC9ZZWFyPjxS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=
</w:fldData>
        </w:fldChar>
      </w:r>
      <w:r w:rsidR="00AC6BCD" w:rsidRPr="00A66C0B">
        <w:instrText xml:space="preserve"> ADDIN EN.CITE.DATA </w:instrText>
      </w:r>
      <w:r w:rsidR="00AC6BCD" w:rsidRPr="00A66C0B">
        <w:fldChar w:fldCharType="end"/>
      </w:r>
      <w:r w:rsidR="00EB3031" w:rsidRPr="00A66C0B">
        <w:fldChar w:fldCharType="separate"/>
      </w:r>
      <w:r w:rsidR="00AC6BCD" w:rsidRPr="00A66C0B">
        <w:rPr>
          <w:noProof/>
          <w:vertAlign w:val="superscript"/>
        </w:rPr>
        <w:t>2,3</w:t>
      </w:r>
      <w:r w:rsidR="00EB3031" w:rsidRPr="00A66C0B">
        <w:fldChar w:fldCharType="end"/>
      </w:r>
      <w:r w:rsidR="00C551FC" w:rsidRPr="00A66C0B">
        <w:t xml:space="preserve"> Such approaches could aim to delete/silence the T-cell population directly responsible for disease-induction and/or progression</w:t>
      </w:r>
      <w:r w:rsidR="005A0034" w:rsidRPr="00A66C0B">
        <w:t>. Alternative</w:t>
      </w:r>
      <w:r w:rsidR="007241EE" w:rsidRPr="00A66C0B">
        <w:t xml:space="preserve"> approaches include </w:t>
      </w:r>
      <w:r w:rsidR="005A0034" w:rsidRPr="00A66C0B">
        <w:t xml:space="preserve">the </w:t>
      </w:r>
      <w:r w:rsidR="00C551FC" w:rsidRPr="00A66C0B">
        <w:t>induc</w:t>
      </w:r>
      <w:r w:rsidR="005A0034" w:rsidRPr="00A66C0B">
        <w:t>tion of</w:t>
      </w:r>
      <w:r w:rsidR="00C551FC" w:rsidRPr="00A66C0B">
        <w:t xml:space="preserve"> a new T-cell population able to steer the autoimmune response in a non-inflammatory direction</w:t>
      </w:r>
      <w:r w:rsidR="00BD337E" w:rsidRPr="00A66C0B">
        <w:t>.</w:t>
      </w:r>
      <w:r w:rsidR="00EB3031" w:rsidRPr="00A66C0B">
        <w:fldChar w:fldCharType="begin"/>
      </w:r>
      <w:r w:rsidR="00AC6BCD" w:rsidRPr="00A66C0B">
        <w:instrText xml:space="preserve"> ADDIN EN.CITE &lt;EndNote&gt;&lt;Cite&gt;&lt;Author&gt;Thompson&lt;/Author&gt;&lt;Year&gt;2002&lt;/Year&gt;&lt;RecNum&gt;35&lt;/RecNum&gt;&lt;DisplayText&gt;&lt;style face="superscript"&gt;4&lt;/style&gt;&lt;/DisplayText&gt;&lt;record&gt;&lt;rec-number&gt;35&lt;/rec-number&gt;&lt;foreign-keys&gt;&lt;key app="EN" db-id="xepaavwt609fspew2wc5wezefwe9srf092s5" timestamp="1579269900"&gt;35&lt;/key&gt;&lt;/foreign-keys&gt;&lt;ref-type name="Journal Article"&gt;17&lt;/ref-type&gt;&lt;contributors&gt;&lt;authors&gt;&lt;author&gt;Thompson, A. G.&lt;/author&gt;&lt;author&gt;Thomas, R.&lt;/author&gt;&lt;/authors&gt;&lt;/contributors&gt;&lt;auth-address&gt;Centre for Immunology and Cancer Research, Princess Alexandra Hospital, University of Queensland, Brisbane, Australia.&lt;/auth-address&gt;&lt;titles&gt;&lt;title&gt;Induction of immune tolerance by dendritic cells: implications for preventative and therapeutic immunotherapy of autoimmune disease&lt;/title&gt;&lt;secondary-title&gt;Immunol Cell Biol&lt;/secondary-title&gt;&lt;/titles&gt;&lt;periodical&gt;&lt;full-title&gt;Immunol Cell Biol&lt;/full-title&gt;&lt;/periodical&gt;&lt;pages&gt;509-19&lt;/pages&gt;&lt;volume&gt;80&lt;/volume&gt;&lt;number&gt;6&lt;/number&gt;&lt;edition&gt;2002/10/31&lt;/edition&gt;&lt;keywords&gt;&lt;keyword&gt;Animals&lt;/keyword&gt;&lt;keyword&gt;Antigen-Presenting Cells/immunology&lt;/keyword&gt;&lt;keyword&gt;Autoantigens/immunology&lt;/keyword&gt;&lt;keyword&gt;Autoimmune Diseases/*prevention &amp;amp; control/*therapy&lt;/keyword&gt;&lt;keyword&gt;Dendritic Cells/*immunology&lt;/keyword&gt;&lt;keyword&gt;Humans&lt;/keyword&gt;&lt;keyword&gt;*Immune Tolerance&lt;/keyword&gt;&lt;keyword&gt;*Immunotherapy&lt;/keyword&gt;&lt;keyword&gt;Inflammation/immunology/prevention &amp;amp; control&lt;/keyword&gt;&lt;keyword&gt;Mice&lt;/keyword&gt;&lt;/keywords&gt;&lt;dates&gt;&lt;year&gt;2002&lt;/year&gt;&lt;pub-dates&gt;&lt;date&gt;Dec&lt;/date&gt;&lt;/pub-dates&gt;&lt;/dates&gt;&lt;isbn&gt;0818-9641 (Print)&amp;#xD;0818-9641 (Linking)&lt;/isbn&gt;&lt;accession-num&gt;12406384&lt;/accession-num&gt;&lt;urls&gt;&lt;related-urls&gt;&lt;url&gt;https://www.ncbi.nlm.nih.gov/pubmed/12406384&lt;/url&gt;&lt;/related-urls&gt;&lt;/urls&gt;&lt;electronic-resource-num&gt;10.1046/j.1440-1711.2002.01114.x&lt;/electronic-resource-num&gt;&lt;/record&gt;&lt;/Cite&gt;&lt;/EndNote&gt;</w:instrText>
      </w:r>
      <w:r w:rsidR="00EB3031" w:rsidRPr="00A66C0B">
        <w:fldChar w:fldCharType="separate"/>
      </w:r>
      <w:r w:rsidR="00AC6BCD" w:rsidRPr="00A66C0B">
        <w:rPr>
          <w:noProof/>
          <w:vertAlign w:val="superscript"/>
        </w:rPr>
        <w:t>4</w:t>
      </w:r>
      <w:r w:rsidR="00EB3031" w:rsidRPr="00A66C0B">
        <w:fldChar w:fldCharType="end"/>
      </w:r>
      <w:r w:rsidR="00C551FC" w:rsidRPr="00A66C0B">
        <w:t xml:space="preserve"> While</w:t>
      </w:r>
      <w:r w:rsidR="00865844" w:rsidRPr="00A66C0B">
        <w:t xml:space="preserve"> in many preclinical animal studies, pre-emptive silencing of </w:t>
      </w:r>
      <w:r w:rsidR="007241EE" w:rsidRPr="00A66C0B">
        <w:t xml:space="preserve">the </w:t>
      </w:r>
      <w:r w:rsidR="00865844" w:rsidRPr="00A66C0B">
        <w:t xml:space="preserve">immune response can be readily achieved, silencing of ongoing immune </w:t>
      </w:r>
      <w:r w:rsidR="00865844" w:rsidRPr="00A66C0B">
        <w:lastRenderedPageBreak/>
        <w:t>responses in humans is much more challenging</w:t>
      </w:r>
      <w:r w:rsidR="001723E1" w:rsidRPr="00A66C0B">
        <w:t>.</w:t>
      </w:r>
      <w:r w:rsidR="00EB3031" w:rsidRPr="00A66C0B">
        <w:fldChar w:fldCharType="begin"/>
      </w:r>
      <w:r w:rsidR="00AC6BCD" w:rsidRPr="00A66C0B">
        <w:instrText xml:space="preserve"> ADDIN EN.CITE &lt;EndNote&gt;&lt;Cite&gt;&lt;Author&gt;Baker&lt;/Author&gt;&lt;Year&gt;2014&lt;/Year&gt;&lt;RecNum&gt;30&lt;/RecNum&gt;&lt;DisplayText&gt;&lt;style face="superscript"&gt;3&lt;/style&gt;&lt;/DisplayText&gt;&lt;record&gt;&lt;rec-number&gt;30&lt;/rec-number&gt;&lt;foreign-keys&gt;&lt;key app="EN" db-id="xepaavwt609fspew2wc5wezefwe9srf092s5" timestamp="1579269826"&gt;30&lt;/key&gt;&lt;/foreign-keys&gt;&lt;ref-type name="Journal Article"&gt;17&lt;/ref-type&gt;&lt;contributors&gt;&lt;authors&gt;&lt;author&gt;Baker, K. F.&lt;/author&gt;&lt;author&gt;Isaacs, J. D.&lt;/author&gt;&lt;/authors&gt;&lt;/contributors&gt;&lt;auth-address&gt;The National Institute for Health Research Newcastle Biomedical Research Centre, Newcastle upon Tyne Hospitals NHS Foundation Trust and Newcastle University, UK.&lt;/auth-address&gt;&lt;titles&gt;&lt;title&gt;Prospects for therapeutic tolerance in humans&lt;/title&gt;&lt;secondary-title&gt;Curr Opin Rheumatol&lt;/secondary-title&gt;&lt;/titles&gt;&lt;periodical&gt;&lt;full-title&gt;Curr Opin Rheumatol&lt;/full-title&gt;&lt;/periodical&gt;&lt;pages&gt;219-27&lt;/pages&gt;&lt;volume&gt;26&lt;/volume&gt;&lt;number&gt;2&lt;/number&gt;&lt;edition&gt;2014/01/01&lt;/edition&gt;&lt;keywords&gt;&lt;keyword&gt;Allografts&lt;/keyword&gt;&lt;keyword&gt;Animals&lt;/keyword&gt;&lt;keyword&gt;Autoimmune Diseases/immunology/therapy&lt;/keyword&gt;&lt;keyword&gt;Biomarkers/analysis&lt;/keyword&gt;&lt;keyword&gt;Cell- and Tissue-Based Therapy&lt;/keyword&gt;&lt;keyword&gt;Graft Survival&lt;/keyword&gt;&lt;keyword&gt;Humans&lt;/keyword&gt;&lt;keyword&gt;*Immune Tolerance&lt;/keyword&gt;&lt;keyword&gt;Immunosuppression/*methods/trends&lt;/keyword&gt;&lt;keyword&gt;Microbiota/immunology&lt;/keyword&gt;&lt;keyword&gt;T-Lymphocytes/immunology&lt;/keyword&gt;&lt;keyword&gt;Translational Medical Research&lt;/keyword&gt;&lt;keyword&gt;Transplantation Chimera/immunology&lt;/keyword&gt;&lt;keyword&gt;Transplantation Immunology&lt;/keyword&gt;&lt;/keywords&gt;&lt;dates&gt;&lt;year&gt;2014&lt;/year&gt;&lt;pub-dates&gt;&lt;date&gt;Mar&lt;/date&gt;&lt;/pub-dates&gt;&lt;/dates&gt;&lt;isbn&gt;1531-6963 (Electronic)&amp;#xD;1040-8711 (Linking)&lt;/isbn&gt;&lt;accession-num&gt;24378931&lt;/accession-num&gt;&lt;urls&gt;&lt;related-urls&gt;&lt;url&gt;https://www.ncbi.nlm.nih.gov/pubmed/24378931&lt;/url&gt;&lt;/related-urls&gt;&lt;/urls&gt;&lt;custom2&gt;PMC4640179&lt;/custom2&gt;&lt;electronic-resource-num&gt;10.1097/BOR.0000000000000029&lt;/electronic-resource-num&gt;&lt;/record&gt;&lt;/Cite&gt;&lt;/EndNote&gt;</w:instrText>
      </w:r>
      <w:r w:rsidR="00EB3031" w:rsidRPr="00A66C0B">
        <w:fldChar w:fldCharType="separate"/>
      </w:r>
      <w:r w:rsidR="00AC6BCD" w:rsidRPr="00A66C0B">
        <w:rPr>
          <w:noProof/>
          <w:vertAlign w:val="superscript"/>
        </w:rPr>
        <w:t>3</w:t>
      </w:r>
      <w:r w:rsidR="00EB3031" w:rsidRPr="00A66C0B">
        <w:fldChar w:fldCharType="end"/>
      </w:r>
      <w:r w:rsidR="00865844" w:rsidRPr="00A66C0B">
        <w:t xml:space="preserve"> </w:t>
      </w:r>
      <w:r w:rsidR="00C551FC" w:rsidRPr="00A66C0B">
        <w:t xml:space="preserve">This is, most likely, a consequence of </w:t>
      </w:r>
      <w:r w:rsidR="006E08A0" w:rsidRPr="00A66C0B">
        <w:t xml:space="preserve">both </w:t>
      </w:r>
      <w:r w:rsidR="00C551FC" w:rsidRPr="00A66C0B">
        <w:t xml:space="preserve">the long-standing presence of </w:t>
      </w:r>
      <w:r w:rsidR="003217F5" w:rsidRPr="00A66C0B">
        <w:t xml:space="preserve">an </w:t>
      </w:r>
      <w:r w:rsidR="00C551FC" w:rsidRPr="00A66C0B">
        <w:t xml:space="preserve">autoimmune response </w:t>
      </w:r>
      <w:r w:rsidR="003217F5" w:rsidRPr="00A66C0B">
        <w:t xml:space="preserve">which </w:t>
      </w:r>
      <w:r w:rsidR="007241EE" w:rsidRPr="00A66C0B">
        <w:t xml:space="preserve">started </w:t>
      </w:r>
      <w:r w:rsidR="003217F5" w:rsidRPr="00A66C0B">
        <w:t>develop</w:t>
      </w:r>
      <w:r w:rsidR="007241EE" w:rsidRPr="00A66C0B">
        <w:t xml:space="preserve">ing </w:t>
      </w:r>
      <w:r w:rsidR="005A0034" w:rsidRPr="00A66C0B">
        <w:t xml:space="preserve">years </w:t>
      </w:r>
      <w:r w:rsidR="00C551FC" w:rsidRPr="00A66C0B">
        <w:t>before</w:t>
      </w:r>
      <w:r w:rsidR="007241EE" w:rsidRPr="00A66C0B">
        <w:t xml:space="preserve"> the</w:t>
      </w:r>
      <w:r w:rsidR="00C551FC" w:rsidRPr="00A66C0B">
        <w:t xml:space="preserve"> onset of clinical symptoms, </w:t>
      </w:r>
      <w:r w:rsidR="006E08A0" w:rsidRPr="00A66C0B">
        <w:t xml:space="preserve">and </w:t>
      </w:r>
      <w:r w:rsidR="00C551FC" w:rsidRPr="00A66C0B">
        <w:t xml:space="preserve">also because the </w:t>
      </w:r>
      <w:r w:rsidR="007C2CAD" w:rsidRPr="00A66C0B">
        <w:t>pathogenic T-cell population in human</w:t>
      </w:r>
      <w:r w:rsidR="003217F5" w:rsidRPr="00A66C0B">
        <w:t>s</w:t>
      </w:r>
      <w:r w:rsidR="007C2CAD" w:rsidRPr="00A66C0B">
        <w:t xml:space="preserve"> is often ill-defined and variable between individuals</w:t>
      </w:r>
      <w:r w:rsidR="004E02F8" w:rsidRPr="00A66C0B">
        <w:t xml:space="preserve"> with RA</w:t>
      </w:r>
      <w:r w:rsidR="007C2CAD" w:rsidRPr="00A66C0B">
        <w:t>. Likewise, methods for the induction of effective T</w:t>
      </w:r>
      <w:r w:rsidR="003217F5" w:rsidRPr="00A66C0B">
        <w:t xml:space="preserve"> </w:t>
      </w:r>
      <w:r w:rsidR="007C2CAD" w:rsidRPr="00A66C0B">
        <w:t>regulatory</w:t>
      </w:r>
      <w:r w:rsidR="00A5348A" w:rsidRPr="00A66C0B">
        <w:t xml:space="preserve"> cell</w:t>
      </w:r>
      <w:r w:rsidR="007C2CAD" w:rsidRPr="00A66C0B">
        <w:t xml:space="preserve"> populations </w:t>
      </w:r>
      <w:r w:rsidR="007241EE" w:rsidRPr="00A66C0B">
        <w:t>that can</w:t>
      </w:r>
      <w:r w:rsidR="007C2CAD" w:rsidRPr="00A66C0B">
        <w:t xml:space="preserve"> modulate disease</w:t>
      </w:r>
      <w:r w:rsidR="003217F5" w:rsidRPr="00A66C0B">
        <w:t xml:space="preserve"> outcomes</w:t>
      </w:r>
      <w:r w:rsidR="007C2CAD" w:rsidRPr="00A66C0B">
        <w:t xml:space="preserve"> in an antigen-specific manner in human</w:t>
      </w:r>
      <w:r w:rsidR="007241EE" w:rsidRPr="00A66C0B">
        <w:t>s</w:t>
      </w:r>
      <w:r w:rsidR="007C2CAD" w:rsidRPr="00A66C0B">
        <w:t xml:space="preserve"> are not </w:t>
      </w:r>
      <w:r w:rsidR="003217F5" w:rsidRPr="00A66C0B">
        <w:t xml:space="preserve">currently </w:t>
      </w:r>
      <w:r w:rsidR="007C2CAD" w:rsidRPr="00A66C0B">
        <w:t xml:space="preserve">available. </w:t>
      </w:r>
      <w:r w:rsidR="007241EE" w:rsidRPr="00A66C0B">
        <w:t>Whilst</w:t>
      </w:r>
      <w:r w:rsidR="00865844" w:rsidRPr="00A66C0B">
        <w:t xml:space="preserve"> </w:t>
      </w:r>
      <w:r w:rsidR="00A5348A" w:rsidRPr="00A66C0B">
        <w:t xml:space="preserve">first </w:t>
      </w:r>
      <w:r w:rsidR="00865844" w:rsidRPr="00A66C0B">
        <w:t>successes in type I diabetes have been reported using an anti-CD3-blocking antibody</w:t>
      </w:r>
      <w:r w:rsidR="00617037" w:rsidRPr="00A66C0B">
        <w:t>,</w:t>
      </w:r>
      <w:r w:rsidR="00EB3031" w:rsidRPr="00A66C0B">
        <w:fldChar w:fldCharType="begin">
          <w:fldData xml:space="preserve">PEVuZE5vdGU+PENpdGU+PEF1dGhvcj5IZXJvbGQ8L0F1dGhvcj48WWVhcj4yMDE5PC9ZZWFyPjxS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QW50aS1DRDMgQW50aWJvZHksIFRlcGxpenVt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</w:fldData>
        </w:fldChar>
      </w:r>
      <w:r w:rsidR="00AC6BCD" w:rsidRPr="00A66C0B">
        <w:instrText xml:space="preserve"> ADDIN EN.CITE </w:instrText>
      </w:r>
      <w:r w:rsidR="00AC6BCD" w:rsidRPr="00A66C0B">
        <w:fldChar w:fldCharType="begin">
          <w:fldData xml:space="preserve">PEVuZE5vdGU+PENpdGU+PEF1dGhvcj5IZXJvbGQ8L0F1dGhvcj48WWVhcj4yMDE5PC9ZZWFyPjxS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QW50aS1DRDMgQW50aWJvZHksIFRlcGxpenVt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</w:fldData>
        </w:fldChar>
      </w:r>
      <w:r w:rsidR="00AC6BCD" w:rsidRPr="00A66C0B">
        <w:instrText xml:space="preserve"> ADDIN EN.CITE.DATA </w:instrText>
      </w:r>
      <w:r w:rsidR="00AC6BCD" w:rsidRPr="00A66C0B">
        <w:fldChar w:fldCharType="end"/>
      </w:r>
      <w:r w:rsidR="00EB3031" w:rsidRPr="00A66C0B">
        <w:fldChar w:fldCharType="separate"/>
      </w:r>
      <w:r w:rsidR="00AC6BCD" w:rsidRPr="00A66C0B">
        <w:rPr>
          <w:noProof/>
          <w:vertAlign w:val="superscript"/>
        </w:rPr>
        <w:t>5</w:t>
      </w:r>
      <w:r w:rsidR="00EB3031" w:rsidRPr="00A66C0B">
        <w:fldChar w:fldCharType="end"/>
      </w:r>
      <w:r w:rsidR="00865844" w:rsidRPr="00A66C0B">
        <w:t xml:space="preserve"> the relevance of these approaches to other auto-immune diseases remain</w:t>
      </w:r>
      <w:r w:rsidR="004E02F8" w:rsidRPr="00A66C0B">
        <w:t>s unclear</w:t>
      </w:r>
      <w:r w:rsidR="00865844" w:rsidRPr="00A66C0B">
        <w:t xml:space="preserve">. </w:t>
      </w:r>
      <w:r w:rsidR="006E08A0" w:rsidRPr="00A66C0B">
        <w:t>I</w:t>
      </w:r>
      <w:r w:rsidR="004977DC" w:rsidRPr="00A66C0B">
        <w:t xml:space="preserve">n this paper, as part of a </w:t>
      </w:r>
      <w:r w:rsidR="0077218C" w:rsidRPr="00A66C0B">
        <w:t>s</w:t>
      </w:r>
      <w:r w:rsidR="004977DC" w:rsidRPr="00A66C0B">
        <w:t xml:space="preserve">eries on therapeutic tolerance induction in </w:t>
      </w:r>
      <w:r w:rsidR="00D44500" w:rsidRPr="00A66C0B">
        <w:t>rheumatic disease</w:t>
      </w:r>
      <w:r w:rsidR="004977DC" w:rsidRPr="00A66C0B">
        <w:t>, we will discuss the autoimmune response in RA</w:t>
      </w:r>
      <w:r w:rsidR="00D44500" w:rsidRPr="00A66C0B">
        <w:t>;</w:t>
      </w:r>
      <w:r w:rsidR="004977DC" w:rsidRPr="00A66C0B">
        <w:t xml:space="preserve"> the potential drivers of </w:t>
      </w:r>
      <w:r w:rsidR="00D44500" w:rsidRPr="00A66C0B">
        <w:t>the development of autoimmunity, the transition</w:t>
      </w:r>
      <w:r w:rsidR="006E08A0" w:rsidRPr="00A66C0B">
        <w:t>s</w:t>
      </w:r>
      <w:r w:rsidR="00D44500" w:rsidRPr="00A66C0B">
        <w:t xml:space="preserve"> taking place in individuals with autoimmunity </w:t>
      </w:r>
      <w:r w:rsidR="006E08A0" w:rsidRPr="00A66C0B">
        <w:t xml:space="preserve">as they </w:t>
      </w:r>
      <w:r w:rsidR="00D44500" w:rsidRPr="00A66C0B">
        <w:t>develo</w:t>
      </w:r>
      <w:r w:rsidR="006E08A0" w:rsidRPr="00A66C0B">
        <w:t>p</w:t>
      </w:r>
      <w:r w:rsidR="00D44500" w:rsidRPr="00A66C0B">
        <w:t xml:space="preserve"> </w:t>
      </w:r>
      <w:r w:rsidR="004E02F8" w:rsidRPr="00A66C0B">
        <w:t xml:space="preserve">musculoskeletal </w:t>
      </w:r>
      <w:r w:rsidR="00D44500" w:rsidRPr="00A66C0B">
        <w:t>symptoms and the</w:t>
      </w:r>
      <w:r w:rsidR="006E08A0" w:rsidRPr="00A66C0B">
        <w:t xml:space="preserve">n </w:t>
      </w:r>
      <w:r w:rsidR="00D44500" w:rsidRPr="00A66C0B">
        <w:t xml:space="preserve">arthritis. </w:t>
      </w:r>
      <w:r w:rsidR="00416592" w:rsidRPr="00A66C0B">
        <w:t xml:space="preserve">It is important to acknowledge that </w:t>
      </w:r>
      <w:r w:rsidR="00CA269B" w:rsidRPr="00A66C0B">
        <w:t xml:space="preserve">many </w:t>
      </w:r>
      <w:r w:rsidR="006E08A0" w:rsidRPr="00A66C0B">
        <w:t xml:space="preserve">components </w:t>
      </w:r>
      <w:r w:rsidR="00CA269B" w:rsidRPr="00A66C0B">
        <w:t xml:space="preserve">of </w:t>
      </w:r>
      <w:r w:rsidR="006E08A0" w:rsidRPr="00A66C0B">
        <w:t xml:space="preserve">the </w:t>
      </w:r>
      <w:r w:rsidR="00CA269B" w:rsidRPr="00A66C0B">
        <w:t xml:space="preserve">innate </w:t>
      </w:r>
      <w:r w:rsidR="006E08A0" w:rsidRPr="00A66C0B">
        <w:t xml:space="preserve">system </w:t>
      </w:r>
      <w:r w:rsidR="00CA269B" w:rsidRPr="00A66C0B">
        <w:t xml:space="preserve">within the synovium, adjacent </w:t>
      </w:r>
      <w:proofErr w:type="gramStart"/>
      <w:r w:rsidR="00CA269B" w:rsidRPr="00A66C0B">
        <w:t>bone</w:t>
      </w:r>
      <w:proofErr w:type="gramEnd"/>
      <w:r w:rsidR="00CA269B" w:rsidRPr="00A66C0B">
        <w:t xml:space="preserve"> and lymph nodes, including macrophages, fibroblasts and osteoclasts, are likely </w:t>
      </w:r>
      <w:r w:rsidR="00416592" w:rsidRPr="00A66C0B">
        <w:t xml:space="preserve">to </w:t>
      </w:r>
      <w:r w:rsidR="00CA269B" w:rsidRPr="00A66C0B">
        <w:t>play pivotal roles in the development of joint symptoms and joint swelling</w:t>
      </w:r>
      <w:r w:rsidR="00416592" w:rsidRPr="00A66C0B">
        <w:t>. Fur</w:t>
      </w:r>
      <w:r w:rsidR="00EF2370" w:rsidRPr="00A66C0B">
        <w:t>t</w:t>
      </w:r>
      <w:r w:rsidR="00416592" w:rsidRPr="00A66C0B">
        <w:t>hermore, autoantibodies produced as part of the adaptive immune response</w:t>
      </w:r>
      <w:r w:rsidR="00B24AAE" w:rsidRPr="00A66C0B">
        <w:t xml:space="preserve"> have been suggested to</w:t>
      </w:r>
      <w:r w:rsidR="00416592" w:rsidRPr="00A66C0B">
        <w:t xml:space="preserve"> interact with components of innate immune system for example modulating fibroblast migration</w:t>
      </w:r>
      <w:r w:rsidR="00792041" w:rsidRPr="00A66C0B">
        <w:fldChar w:fldCharType="begin">
          <w:fldData xml:space="preserve">PEVuZE5vdGU+PENpdGU+PEF1dGhvcj5TdW48L0F1dGhvcj48WWVhcj4yMDE5PC9ZZWFyPjxSZWNO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</w:fldData>
        </w:fldChar>
      </w:r>
      <w:r w:rsidR="00AC6BCD" w:rsidRPr="00A66C0B">
        <w:instrText xml:space="preserve"> ADDIN EN.CITE </w:instrText>
      </w:r>
      <w:r w:rsidR="00AC6BCD" w:rsidRPr="00A66C0B">
        <w:fldChar w:fldCharType="begin">
          <w:fldData xml:space="preserve">PEVuZE5vdGU+PENpdGU+PEF1dGhvcj5TdW48L0F1dGhvcj48WWVhcj4yMDE5PC9ZZWFyPjxSZWNO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</w:fldData>
        </w:fldChar>
      </w:r>
      <w:r w:rsidR="00AC6BCD" w:rsidRPr="00A66C0B">
        <w:instrText xml:space="preserve"> ADDIN EN.CITE.DATA </w:instrText>
      </w:r>
      <w:r w:rsidR="00AC6BCD" w:rsidRPr="00A66C0B">
        <w:fldChar w:fldCharType="end"/>
      </w:r>
      <w:r w:rsidR="00792041" w:rsidRPr="00A66C0B">
        <w:fldChar w:fldCharType="separate"/>
      </w:r>
      <w:r w:rsidR="00AC6BCD" w:rsidRPr="00A66C0B">
        <w:rPr>
          <w:noProof/>
          <w:vertAlign w:val="superscript"/>
        </w:rPr>
        <w:t>6</w:t>
      </w:r>
      <w:r w:rsidR="00792041" w:rsidRPr="00A66C0B">
        <w:fldChar w:fldCharType="end"/>
      </w:r>
      <w:r w:rsidR="00792041" w:rsidRPr="00A66C0B">
        <w:t xml:space="preserve"> </w:t>
      </w:r>
      <w:r w:rsidR="00416592" w:rsidRPr="00A66C0B">
        <w:t xml:space="preserve">and </w:t>
      </w:r>
      <w:r w:rsidR="00B24AAE" w:rsidRPr="00A66C0B">
        <w:t xml:space="preserve">possibly </w:t>
      </w:r>
      <w:r w:rsidR="00416592" w:rsidRPr="00A66C0B">
        <w:t>osteoclast behaviour to drive erosion and pain.</w:t>
      </w:r>
      <w:r w:rsidR="0077218C" w:rsidRPr="00A66C0B">
        <w:fldChar w:fldCharType="begin">
          <w:fldData xml:space="preserve">PEVuZE5vdGU+PENpdGU+PEF1dGhvcj5LcmlzaG5hbXVydGh5PC9BdXRob3I+PFllYXI+MjAxNjwv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</w:fldData>
        </w:fldChar>
      </w:r>
      <w:r w:rsidR="00AC6BCD" w:rsidRPr="00A66C0B">
        <w:instrText xml:space="preserve"> ADDIN EN.CITE </w:instrText>
      </w:r>
      <w:r w:rsidR="00AC6BCD" w:rsidRPr="00A66C0B">
        <w:fldChar w:fldCharType="begin">
          <w:fldData xml:space="preserve">PEVuZE5vdGU+PENpdGU+PEF1dGhvcj5LcmlzaG5hbXVydGh5PC9BdXRob3I+PFllYXI+MjAxNjwv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</w:fldData>
        </w:fldChar>
      </w:r>
      <w:r w:rsidR="00AC6BCD" w:rsidRPr="00A66C0B">
        <w:instrText xml:space="preserve"> ADDIN EN.CITE.DATA </w:instrText>
      </w:r>
      <w:r w:rsidR="00AC6BCD" w:rsidRPr="00A66C0B">
        <w:fldChar w:fldCharType="end"/>
      </w:r>
      <w:r w:rsidR="0077218C" w:rsidRPr="00A66C0B">
        <w:fldChar w:fldCharType="separate"/>
      </w:r>
      <w:r w:rsidR="00AC6BCD" w:rsidRPr="00A66C0B">
        <w:rPr>
          <w:noProof/>
          <w:vertAlign w:val="superscript"/>
        </w:rPr>
        <w:t>7,8</w:t>
      </w:r>
      <w:r w:rsidR="0077218C" w:rsidRPr="00A66C0B">
        <w:fldChar w:fldCharType="end"/>
      </w:r>
      <w:r w:rsidR="00416592" w:rsidRPr="00A66C0B">
        <w:t xml:space="preserve"> However, </w:t>
      </w:r>
      <w:r w:rsidR="00EF2370" w:rsidRPr="00A66C0B">
        <w:t>we</w:t>
      </w:r>
      <w:r w:rsidR="00CA269B" w:rsidRPr="00A66C0B">
        <w:t xml:space="preserve"> will </w:t>
      </w:r>
      <w:r w:rsidR="00416592" w:rsidRPr="00A66C0B">
        <w:t xml:space="preserve">focus on the </w:t>
      </w:r>
      <w:r w:rsidR="00030B4A" w:rsidRPr="00A66C0B">
        <w:t xml:space="preserve">development of the </w:t>
      </w:r>
      <w:r w:rsidR="00CA269B" w:rsidRPr="00A66C0B">
        <w:t>adaptive immun</w:t>
      </w:r>
      <w:r w:rsidR="00030B4A" w:rsidRPr="00A66C0B">
        <w:t>e response</w:t>
      </w:r>
      <w:r w:rsidR="00CA269B" w:rsidRPr="00A66C0B">
        <w:t xml:space="preserve"> in RA.</w:t>
      </w:r>
      <w:r w:rsidR="00D44500" w:rsidRPr="00A66C0B">
        <w:t xml:space="preserve"> In this context, </w:t>
      </w:r>
      <w:r w:rsidR="007C2CAD" w:rsidRPr="00A66C0B">
        <w:t xml:space="preserve">we will </w:t>
      </w:r>
      <w:r w:rsidR="00CA269B" w:rsidRPr="00A66C0B">
        <w:t xml:space="preserve">also </w:t>
      </w:r>
      <w:r w:rsidR="007C2CAD" w:rsidRPr="00A66C0B">
        <w:t xml:space="preserve">provide an overview </w:t>
      </w:r>
      <w:r w:rsidR="00D44500" w:rsidRPr="00A66C0B">
        <w:t>on</w:t>
      </w:r>
      <w:r w:rsidR="007C2CAD" w:rsidRPr="00A66C0B">
        <w:t xml:space="preserve"> the possibilities to modulate</w:t>
      </w:r>
      <w:r w:rsidR="00D44500" w:rsidRPr="00A66C0B">
        <w:t xml:space="preserve"> the autoimmune response in RA</w:t>
      </w:r>
      <w:r w:rsidR="007C2CAD" w:rsidRPr="00A66C0B">
        <w:t xml:space="preserve"> to prevent disease-onset or disease-progression. </w:t>
      </w:r>
    </w:p>
    <w:p w14:paraId="6ABF2BF5" w14:textId="43064B91" w:rsidR="00D44500" w:rsidRPr="00A66C0B" w:rsidRDefault="00D44500" w:rsidP="00F937D8">
      <w:pPr>
        <w:spacing w:line="276" w:lineRule="auto"/>
        <w:jc w:val="both"/>
      </w:pPr>
    </w:p>
    <w:p w14:paraId="638DD34A" w14:textId="21862574" w:rsidR="00D44500" w:rsidRPr="00A66C0B" w:rsidRDefault="00D44500" w:rsidP="00F937D8">
      <w:pPr>
        <w:spacing w:line="276" w:lineRule="auto"/>
        <w:jc w:val="both"/>
        <w:rPr>
          <w:b/>
        </w:rPr>
      </w:pPr>
      <w:r w:rsidRPr="00A66C0B">
        <w:rPr>
          <w:b/>
        </w:rPr>
        <w:t>Not all RA is the same.</w:t>
      </w:r>
    </w:p>
    <w:p w14:paraId="07186A8A" w14:textId="5036D2F0" w:rsidR="00D44500" w:rsidRPr="00A66C0B" w:rsidRDefault="00D44500" w:rsidP="00F937D8">
      <w:pPr>
        <w:spacing w:line="276" w:lineRule="auto"/>
        <w:jc w:val="both"/>
      </w:pPr>
      <w:r w:rsidRPr="00A66C0B">
        <w:t xml:space="preserve">Auto-antibodies are detected in </w:t>
      </w:r>
      <w:r w:rsidR="00EF2370" w:rsidRPr="00A66C0B">
        <w:t>up to</w:t>
      </w:r>
      <w:r w:rsidRPr="00A66C0B">
        <w:t xml:space="preserve"> </w:t>
      </w:r>
      <w:r w:rsidR="00AF1071" w:rsidRPr="00A66C0B">
        <w:t xml:space="preserve">70% </w:t>
      </w:r>
      <w:r w:rsidRPr="00A66C0B">
        <w:t>of RA patients at the time of diagnosis</w:t>
      </w:r>
      <w:r w:rsidR="006E08A0" w:rsidRPr="00A66C0B">
        <w:t>; h</w:t>
      </w:r>
      <w:r w:rsidR="00AF1071" w:rsidRPr="00A66C0B">
        <w:t>owever, a sizeable proportion is seronegative</w:t>
      </w:r>
      <w:r w:rsidRPr="00A66C0B">
        <w:t>. In cohorts of patients with longstanding active disease, the proportion of seropositive patients increases because longstanding drug-free remission is more common in seronegative patients</w:t>
      </w:r>
      <w:r w:rsidR="006B6B59" w:rsidRPr="00A66C0B">
        <w:t>.</w:t>
      </w:r>
      <w:r w:rsidRPr="00A66C0B">
        <w:fldChar w:fldCharType="begin">
          <w:fldData xml:space="preserve">PEVuZE5vdGU+PENpdGU+PEF1dGhvcj5LbGFyZW5iZWVrPC9BdXRob3I+PFllYXI+MjAxMTwvWWVh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</w:fldData>
        </w:fldChar>
      </w:r>
      <w:r w:rsidR="00AC6BCD" w:rsidRPr="00A66C0B">
        <w:instrText xml:space="preserve"> ADDIN EN.CITE </w:instrText>
      </w:r>
      <w:r w:rsidR="00AC6BCD" w:rsidRPr="00A66C0B">
        <w:fldChar w:fldCharType="begin">
          <w:fldData xml:space="preserve">PEVuZE5vdGU+PENpdGU+PEF1dGhvcj5LbGFyZW5iZWVrPC9BdXRob3I+PFllYXI+MjAxMTwvWWVh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9</w:t>
      </w:r>
      <w:r w:rsidRPr="00A66C0B">
        <w:fldChar w:fldCharType="end"/>
      </w:r>
      <w:r w:rsidRPr="00A66C0B">
        <w:t xml:space="preserve"> Th</w:t>
      </w:r>
      <w:r w:rsidR="00AF1071" w:rsidRPr="00A66C0B">
        <w:t>ese o</w:t>
      </w:r>
      <w:r w:rsidR="00EF2370" w:rsidRPr="00A66C0B">
        <w:t>b</w:t>
      </w:r>
      <w:r w:rsidR="00AF1071" w:rsidRPr="00A66C0B">
        <w:t xml:space="preserve">servations illustrate </w:t>
      </w:r>
      <w:r w:rsidRPr="00A66C0B">
        <w:t xml:space="preserve">the fact that RA is a heterogeneous disease consisting of different endotypes with distinct pathobiological mechanisms driving disease induction and progression. Seronegative RA lacks most </w:t>
      </w:r>
      <w:r w:rsidR="006E08A0" w:rsidRPr="00A66C0B">
        <w:t xml:space="preserve">of the </w:t>
      </w:r>
      <w:r w:rsidRPr="00A66C0B">
        <w:t xml:space="preserve">typical hallmarks defining an autoimmune disease </w:t>
      </w:r>
      <w:r w:rsidR="00AF1071" w:rsidRPr="00A66C0B">
        <w:t xml:space="preserve">- </w:t>
      </w:r>
      <w:r w:rsidRPr="00A66C0B">
        <w:t xml:space="preserve">no disease-specific auto-immune response has been identified, </w:t>
      </w:r>
      <w:r w:rsidR="00AF1071" w:rsidRPr="00A66C0B">
        <w:t xml:space="preserve">there is </w:t>
      </w:r>
      <w:r w:rsidRPr="00A66C0B">
        <w:t>no strong association with the Human Leucocyte Antigen (HLA)-system and whole genome-wide association studies (GWAs) have not revealed consistent associations with genetic regions involved in controlling the adaptive immune response</w:t>
      </w:r>
      <w:r w:rsidR="00427441" w:rsidRPr="00A66C0B">
        <w:t>.</w:t>
      </w:r>
      <w:r w:rsidRPr="00A66C0B">
        <w:fldChar w:fldCharType="begin">
          <w:fldData xml:space="preserve">PEVuZE5vdGU+PENpdGU+PEF1dGhvcj5WZXJuaWU8L0F1dGhvcj48WWVhcj4xOTg4PC9ZZWFyPjxS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=
</w:fldData>
        </w:fldChar>
      </w:r>
      <w:r w:rsidR="00AC6BCD" w:rsidRPr="00A66C0B">
        <w:instrText xml:space="preserve"> ADDIN EN.CITE </w:instrText>
      </w:r>
      <w:r w:rsidR="00AC6BCD" w:rsidRPr="00A66C0B">
        <w:fldChar w:fldCharType="begin">
          <w:fldData xml:space="preserve">PEVuZE5vdGU+PENpdGU+PEF1dGhvcj5WZXJuaWU8L0F1dGhvcj48WWVhcj4xOTg4PC9ZZWFyPjxS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=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10-13</w:t>
      </w:r>
      <w:r w:rsidRPr="00A66C0B">
        <w:fldChar w:fldCharType="end"/>
      </w:r>
      <w:r w:rsidRPr="00A66C0B">
        <w:t xml:space="preserve"> Therefore, the immunological component</w:t>
      </w:r>
      <w:r w:rsidR="006E08A0" w:rsidRPr="00A66C0B">
        <w:t>s</w:t>
      </w:r>
      <w:r w:rsidRPr="00A66C0B">
        <w:t xml:space="preserve"> contributing to seronegative RA most likely differ su</w:t>
      </w:r>
      <w:r w:rsidR="00B3793B" w:rsidRPr="00A66C0B">
        <w:t xml:space="preserve">bstantially from </w:t>
      </w:r>
      <w:r w:rsidR="00AF1071" w:rsidRPr="00A66C0B">
        <w:t>th</w:t>
      </w:r>
      <w:r w:rsidR="006E08A0" w:rsidRPr="00A66C0B">
        <w:t>ose</w:t>
      </w:r>
      <w:r w:rsidR="00B3793B" w:rsidRPr="00A66C0B">
        <w:t xml:space="preserve"> underlying seropositive</w:t>
      </w:r>
      <w:r w:rsidR="00AF1071" w:rsidRPr="00A66C0B">
        <w:t xml:space="preserve"> disease</w:t>
      </w:r>
      <w:r w:rsidRPr="00A66C0B">
        <w:t xml:space="preserve">. The </w:t>
      </w:r>
      <w:r w:rsidR="00AF1071" w:rsidRPr="00A66C0B">
        <w:t>triggers for the immune</w:t>
      </w:r>
      <w:r w:rsidRPr="00A66C0B">
        <w:t xml:space="preserve"> response</w:t>
      </w:r>
      <w:r w:rsidR="00AF1071" w:rsidRPr="00A66C0B">
        <w:t xml:space="preserve"> </w:t>
      </w:r>
      <w:r w:rsidR="00B3793B" w:rsidRPr="00A66C0B">
        <w:t>in seronegative RA</w:t>
      </w:r>
      <w:r w:rsidRPr="00A66C0B">
        <w:t xml:space="preserve"> </w:t>
      </w:r>
      <w:r w:rsidR="00AF1071" w:rsidRPr="00A66C0B">
        <w:t xml:space="preserve">are </w:t>
      </w:r>
      <w:r w:rsidRPr="00A66C0B">
        <w:t xml:space="preserve">still ill-defined </w:t>
      </w:r>
      <w:r w:rsidR="00B3793B" w:rsidRPr="00A66C0B">
        <w:t xml:space="preserve">although a prominent </w:t>
      </w:r>
      <w:r w:rsidR="00AF1071" w:rsidRPr="00A66C0B">
        <w:t xml:space="preserve">role for </w:t>
      </w:r>
      <w:r w:rsidR="00B3793B" w:rsidRPr="00A66C0B">
        <w:t xml:space="preserve">innate immune </w:t>
      </w:r>
      <w:r w:rsidR="00AF1071" w:rsidRPr="00A66C0B">
        <w:t xml:space="preserve">cells is </w:t>
      </w:r>
      <w:r w:rsidR="00427441" w:rsidRPr="00A66C0B">
        <w:t>likely</w:t>
      </w:r>
      <w:r w:rsidRPr="00A66C0B">
        <w:t>. The insights that RA comprises at least two different endotypes</w:t>
      </w:r>
      <w:r w:rsidR="00B3793B" w:rsidRPr="00A66C0B">
        <w:t>, as defined by different immunological- and genetic associations,</w:t>
      </w:r>
      <w:r w:rsidRPr="00A66C0B">
        <w:t xml:space="preserve"> are important for efforts aiming to silence the </w:t>
      </w:r>
      <w:proofErr w:type="spellStart"/>
      <w:r w:rsidRPr="00A66C0B">
        <w:t>pathoimmunological</w:t>
      </w:r>
      <w:proofErr w:type="spellEnd"/>
      <w:r w:rsidRPr="00A66C0B">
        <w:t xml:space="preserve"> mechanisms underlying these two disease entities as they likely require different </w:t>
      </w:r>
      <w:r w:rsidR="00AF1071" w:rsidRPr="00A66C0B">
        <w:t xml:space="preserve">therapeutic </w:t>
      </w:r>
      <w:r w:rsidRPr="00A66C0B">
        <w:t>approaches.</w:t>
      </w:r>
      <w:r w:rsidR="003C7E44" w:rsidRPr="00A66C0B">
        <w:fldChar w:fldCharType="begin"/>
      </w:r>
      <w:r w:rsidR="00AC6BCD" w:rsidRPr="00A66C0B">
        <w:instrText xml:space="preserve"> ADDIN EN.CITE &lt;EndNote&gt;&lt;Cite&gt;&lt;Author&gt;Matthijssen&lt;/Author&gt;&lt;Year&gt;2020&lt;/Year&gt;&lt;RecNum&gt;291&lt;/RecNum&gt;&lt;DisplayText&gt;&lt;style face="superscript"&gt;14&lt;/style&gt;&lt;/DisplayText&gt;&lt;record&gt;&lt;rec-number&gt;291&lt;/rec-number&gt;&lt;foreign-keys&gt;&lt;key app="EN" db-id="2pe9p5fdxwd59gexrf1xrp9qzfdawezrx99a" timestamp="1601303319"&gt;291&lt;/key&gt;&lt;/foreign-keys&gt;&lt;ref-type name="Journal Article"&gt;17&lt;/ref-type&gt;&lt;contributors&gt;&lt;authors&gt;&lt;author&gt;Matthijssen, X. M. E.&lt;/author&gt;&lt;author&gt;Niemantsverdriet, E.&lt;/author&gt;&lt;author&gt;Huizinga, T. W. J.&lt;/author&gt;&lt;author&gt;van der Helm-van Mil, A. H. M.&lt;/author&gt;&lt;/authors&gt;&lt;/contributors&gt;&lt;auth-address&gt;Department of Rheumatology, Leiden University Medical Center, Leiden, Netherlands.&lt;/auth-address&gt;&lt;titles&gt;&lt;title&gt;Enhanced treatment strategies and distinct disease outcomes among autoantibody-positive and -negative rheumatoid arthritis patients over 25 years: A longitudinal cohort study in the Netherlands&lt;/title&gt;&lt;secondary-title&gt;PLoS Med&lt;/secondary-title&gt;&lt;/titles&gt;&lt;periodical&gt;&lt;full-title&gt;PLoS Med&lt;/full-title&gt;&lt;/periodical&gt;&lt;pages&gt;e1003296&lt;/pages&gt;&lt;volume&gt;17&lt;/volume&gt;&lt;number&gt;9&lt;/number&gt;&lt;edition&gt;2020/09/23&lt;/edition&gt;&lt;dates&gt;&lt;year&gt;2020&lt;/year&gt;&lt;pub-dates&gt;&lt;date&gt;Sep&lt;/date&gt;&lt;/pub-dates&gt;&lt;/dates&gt;&lt;isbn&gt;1549-1676 (Electronic)&amp;#xD;1549-1277 (Linking)&lt;/isbn&gt;&lt;accession-num&gt;32960885&lt;/accession-num&gt;&lt;urls&gt;&lt;related-urls&gt;&lt;url&gt;https://www.ncbi.nlm.nih.gov/pubmed/32960885&lt;/url&gt;&lt;/related-urls&gt;&lt;/urls&gt;&lt;electronic-resource-num&gt;10.1371/journal.pmed.1003296&lt;/electronic-resource-num&gt;&lt;/record&gt;&lt;/Cite&gt;&lt;/EndNote&gt;</w:instrText>
      </w:r>
      <w:r w:rsidR="003C7E44" w:rsidRPr="00A66C0B">
        <w:fldChar w:fldCharType="separate"/>
      </w:r>
      <w:r w:rsidR="00AC6BCD" w:rsidRPr="00A66C0B">
        <w:rPr>
          <w:noProof/>
          <w:vertAlign w:val="superscript"/>
        </w:rPr>
        <w:t>14</w:t>
      </w:r>
      <w:r w:rsidR="003C7E44" w:rsidRPr="00A66C0B">
        <w:fldChar w:fldCharType="end"/>
      </w:r>
      <w:r w:rsidR="00B3793B" w:rsidRPr="00A66C0B">
        <w:t xml:space="preserve"> In the context of this Series, focus will be given to seropositive RA as this disease-endotype is hallmarked by a clearly defined humoral immune response that could, potentially, be modulated by “tolerance” inducing strategies. </w:t>
      </w:r>
    </w:p>
    <w:p w14:paraId="7E5AECFC" w14:textId="30F551C3" w:rsidR="00B3793B" w:rsidRPr="00A66C0B" w:rsidRDefault="00B3793B" w:rsidP="00F937D8">
      <w:pPr>
        <w:spacing w:line="276" w:lineRule="auto"/>
        <w:jc w:val="both"/>
      </w:pPr>
    </w:p>
    <w:p w14:paraId="4E4E6561" w14:textId="59170EC6" w:rsidR="00B3793B" w:rsidRPr="00A66C0B" w:rsidRDefault="00B3793B" w:rsidP="00F937D8">
      <w:pPr>
        <w:spacing w:line="276" w:lineRule="auto"/>
        <w:jc w:val="both"/>
        <w:rPr>
          <w:b/>
        </w:rPr>
      </w:pPr>
      <w:r w:rsidRPr="00A66C0B">
        <w:rPr>
          <w:b/>
        </w:rPr>
        <w:t>The autoimmune response in RA</w:t>
      </w:r>
    </w:p>
    <w:p w14:paraId="00EE8C9A" w14:textId="7570259E" w:rsidR="00B3793B" w:rsidRPr="00A66C0B" w:rsidRDefault="00B3793B" w:rsidP="00F937D8">
      <w:pPr>
        <w:autoSpaceDE w:val="0"/>
        <w:autoSpaceDN w:val="0"/>
        <w:adjustRightInd w:val="0"/>
        <w:spacing w:after="0" w:line="276" w:lineRule="auto"/>
        <w:jc w:val="both"/>
      </w:pPr>
      <w:r w:rsidRPr="00A66C0B">
        <w:lastRenderedPageBreak/>
        <w:t>Seropositive RA is, by definition, characterized by the presence of auto-antibodies. Rheumatoid factors (RF) and anti-</w:t>
      </w:r>
      <w:r w:rsidR="00AF1071" w:rsidRPr="00A66C0B">
        <w:t>ci</w:t>
      </w:r>
      <w:r w:rsidRPr="00A66C0B">
        <w:t xml:space="preserve">trullinated </w:t>
      </w:r>
      <w:r w:rsidR="00AF1071" w:rsidRPr="00A66C0B">
        <w:t>p</w:t>
      </w:r>
      <w:r w:rsidRPr="00A66C0B">
        <w:t>rotein</w:t>
      </w:r>
      <w:r w:rsidR="00AF1071" w:rsidRPr="00A66C0B">
        <w:t>/peptide</w:t>
      </w:r>
      <w:r w:rsidRPr="00A66C0B">
        <w:t xml:space="preserve"> </w:t>
      </w:r>
      <w:r w:rsidR="00AF1071" w:rsidRPr="00A66C0B">
        <w:t>a</w:t>
      </w:r>
      <w:r w:rsidRPr="00A66C0B">
        <w:t>ntibody (ACPA)</w:t>
      </w:r>
      <w:r w:rsidR="00312ADB" w:rsidRPr="00A66C0B">
        <w:t xml:space="preserve"> </w:t>
      </w:r>
      <w:r w:rsidRPr="00A66C0B">
        <w:t>responses have been studied in most depth and the presence of these antibodies is relevant for disease classification and prognostication</w:t>
      </w:r>
      <w:r w:rsidR="00427441" w:rsidRPr="00A66C0B">
        <w:t>.</w:t>
      </w:r>
      <w:r w:rsidRPr="00A66C0B">
        <w:fldChar w:fldCharType="begin">
          <w:fldData xml:space="preserve">PEVuZE5vdGU+PENpdGU+PEF1dGhvcj5BbGV0YWhhPC9BdXRob3I+PFllYXI+MjAxMDwvWWVhcj48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</w:fldData>
        </w:fldChar>
      </w:r>
      <w:r w:rsidR="00AC6BCD" w:rsidRPr="00A66C0B">
        <w:instrText xml:space="preserve"> ADDIN EN.CITE </w:instrText>
      </w:r>
      <w:r w:rsidR="00AC6BCD" w:rsidRPr="00A66C0B">
        <w:fldChar w:fldCharType="begin">
          <w:fldData xml:space="preserve">PEVuZE5vdGU+PENpdGU+PEF1dGhvcj5BbGV0YWhhPC9BdXRob3I+PFllYXI+MjAxMDwvWWVhcj48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15</w:t>
      </w:r>
      <w:r w:rsidRPr="00A66C0B">
        <w:fldChar w:fldCharType="end"/>
      </w:r>
    </w:p>
    <w:p w14:paraId="5A9493E9" w14:textId="4CD8D241" w:rsidR="00B3793B" w:rsidRPr="00A66C0B" w:rsidRDefault="00B3793B" w:rsidP="00F937D8">
      <w:pPr>
        <w:autoSpaceDE w:val="0"/>
        <w:autoSpaceDN w:val="0"/>
        <w:adjustRightInd w:val="0"/>
        <w:spacing w:after="0" w:line="276" w:lineRule="auto"/>
        <w:jc w:val="both"/>
      </w:pPr>
      <w:r w:rsidRPr="00A66C0B">
        <w:t xml:space="preserve">Rheumatoid factors were first identified in the 1940’s and recognize the Fragment crystallizable (Fc)-part of human </w:t>
      </w:r>
      <w:proofErr w:type="spellStart"/>
      <w:r w:rsidRPr="00A66C0B">
        <w:t>IgGs</w:t>
      </w:r>
      <w:proofErr w:type="spellEnd"/>
      <w:r w:rsidRPr="00A66C0B">
        <w:t xml:space="preserve">. </w:t>
      </w:r>
      <w:r w:rsidR="00312ADB" w:rsidRPr="00A66C0B">
        <w:t>T</w:t>
      </w:r>
      <w:r w:rsidRPr="00A66C0B">
        <w:t xml:space="preserve">he </w:t>
      </w:r>
      <w:r w:rsidR="00312ADB" w:rsidRPr="00A66C0B">
        <w:t xml:space="preserve">observation </w:t>
      </w:r>
      <w:r w:rsidRPr="00A66C0B">
        <w:t>that sera from RA-patients could agglutinate red bloods cells coated with IgG from sheep, via RF mediated cross linking of Fc-tails</w:t>
      </w:r>
      <w:r w:rsidR="00312ADB" w:rsidRPr="00A66C0B">
        <w:t>, led to their initial identification</w:t>
      </w:r>
      <w:r w:rsidRPr="00A66C0B">
        <w:fldChar w:fldCharType="begin">
          <w:fldData xml:space="preserve">PEVuZE5vdGU+PENpdGU+PEF1dGhvcj5XYWFsZXI8L0F1dGhvcj48WWVhcj4yMDA3PC9ZZWFyPjxS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</w:fldData>
        </w:fldChar>
      </w:r>
      <w:r w:rsidR="00AC6BCD" w:rsidRPr="00A66C0B">
        <w:instrText xml:space="preserve"> ADDIN EN.CITE </w:instrText>
      </w:r>
      <w:r w:rsidR="00AC6BCD" w:rsidRPr="00A66C0B">
        <w:fldChar w:fldCharType="begin">
          <w:fldData xml:space="preserve">PEVuZE5vdGU+PENpdGU+PEF1dGhvcj5XYWFsZXI8L0F1dGhvcj48WWVhcj4yMDA3PC9ZZWFyPjxS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16</w:t>
      </w:r>
      <w:r w:rsidRPr="00A66C0B">
        <w:fldChar w:fldCharType="end"/>
      </w:r>
      <w:r w:rsidRPr="00A66C0B">
        <w:t xml:space="preserve"> </w:t>
      </w:r>
      <w:r w:rsidR="00312ADB" w:rsidRPr="00A66C0B">
        <w:rPr>
          <w:rFonts w:ascii="Calibri" w:hAnsi="Calibri" w:cs="Calibri"/>
          <w:lang w:val="en-US"/>
        </w:rPr>
        <w:t>and highlighted</w:t>
      </w:r>
      <w:r w:rsidRPr="00A66C0B">
        <w:rPr>
          <w:rFonts w:ascii="Calibri" w:hAnsi="Calibri" w:cs="Calibri"/>
          <w:lang w:val="en-US"/>
        </w:rPr>
        <w:t xml:space="preserve"> that RFs can bind immune-complexed antigens, </w:t>
      </w:r>
      <w:proofErr w:type="gramStart"/>
      <w:r w:rsidRPr="00A66C0B">
        <w:rPr>
          <w:rFonts w:ascii="Calibri" w:hAnsi="Calibri" w:cs="Calibri"/>
          <w:lang w:val="en-US"/>
        </w:rPr>
        <w:t>i.e.</w:t>
      </w:r>
      <w:proofErr w:type="gramEnd"/>
      <w:r w:rsidRPr="00A66C0B">
        <w:rPr>
          <w:rFonts w:ascii="Calibri" w:hAnsi="Calibri" w:cs="Calibri"/>
          <w:lang w:val="en-US"/>
        </w:rPr>
        <w:t xml:space="preserve"> antigens bound by antigen-specific antibodies</w:t>
      </w:r>
      <w:r w:rsidR="00312ADB" w:rsidRPr="00A66C0B">
        <w:rPr>
          <w:rFonts w:ascii="Calibri" w:hAnsi="Calibri" w:cs="Calibri"/>
          <w:lang w:val="en-US"/>
        </w:rPr>
        <w:t>, to</w:t>
      </w:r>
      <w:r w:rsidRPr="00A66C0B">
        <w:rPr>
          <w:rFonts w:ascii="Calibri" w:hAnsi="Calibri" w:cs="Calibri"/>
          <w:lang w:val="en-US"/>
        </w:rPr>
        <w:t xml:space="preserve"> form antigen-antibody complexes. Most likely, the binding of antigen by IgG </w:t>
      </w:r>
      <w:r w:rsidRPr="00A66C0B">
        <w:t>induces a conformational change</w:t>
      </w:r>
      <w:r w:rsidR="00312ADB" w:rsidRPr="00A66C0B">
        <w:t xml:space="preserve"> in the IgG’s Fc-tail</w:t>
      </w:r>
      <w:r w:rsidRPr="00A66C0B">
        <w:t>, expos</w:t>
      </w:r>
      <w:r w:rsidR="00312ADB" w:rsidRPr="00A66C0B">
        <w:t>ing</w:t>
      </w:r>
      <w:r w:rsidRPr="00A66C0B">
        <w:t xml:space="preserve"> epitopes </w:t>
      </w:r>
      <w:r w:rsidR="00312ADB" w:rsidRPr="00A66C0B">
        <w:t xml:space="preserve"> in the tail </w:t>
      </w:r>
      <w:r w:rsidRPr="00A66C0B">
        <w:t>for recognition by RFs</w:t>
      </w:r>
      <w:r w:rsidR="00650ACB" w:rsidRPr="00A66C0B">
        <w:t>.</w:t>
      </w:r>
      <w:r w:rsidRPr="00A66C0B">
        <w:fldChar w:fldCharType="begin">
          <w:fldData xml:space="preserve">PEVuZE5vdGU+PENpdGU+PEF1dGhvcj5NYWlib20tVGhvbXNlbjwvQXV0aG9yPjxZZWFyPjIwMTk8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</w:fldData>
        </w:fldChar>
      </w:r>
      <w:r w:rsidR="00AC6BCD" w:rsidRPr="00A66C0B">
        <w:instrText xml:space="preserve"> ADDIN EN.CITE </w:instrText>
      </w:r>
      <w:r w:rsidR="00AC6BCD" w:rsidRPr="00A66C0B">
        <w:fldChar w:fldCharType="begin">
          <w:fldData xml:space="preserve">PEVuZE5vdGU+PENpdGU+PEF1dGhvcj5NYWlib20tVGhvbXNlbjwvQXV0aG9yPjxZZWFyPjIwMTk8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17,18</w:t>
      </w:r>
      <w:r w:rsidRPr="00A66C0B">
        <w:fldChar w:fldCharType="end"/>
      </w:r>
      <w:r w:rsidRPr="00A66C0B">
        <w:t xml:space="preserve"> In doing so, RFs can </w:t>
      </w:r>
      <w:r w:rsidR="00312ADB" w:rsidRPr="00A66C0B">
        <w:t xml:space="preserve">drive the </w:t>
      </w:r>
      <w:r w:rsidRPr="00A66C0B">
        <w:t>form</w:t>
      </w:r>
      <w:r w:rsidR="00312ADB" w:rsidRPr="00A66C0B">
        <w:t>ation of</w:t>
      </w:r>
      <w:r w:rsidRPr="00A66C0B">
        <w:t xml:space="preserve"> larger immune complexes, </w:t>
      </w:r>
      <w:r w:rsidR="00AF1071" w:rsidRPr="00A66C0B">
        <w:t>and potentially</w:t>
      </w:r>
      <w:r w:rsidRPr="00A66C0B">
        <w:t xml:space="preserve"> enhanc</w:t>
      </w:r>
      <w:r w:rsidR="00AF1071" w:rsidRPr="00A66C0B">
        <w:t xml:space="preserve">e </w:t>
      </w:r>
      <w:r w:rsidRPr="00A66C0B">
        <w:t>and exacerbat</w:t>
      </w:r>
      <w:r w:rsidR="00AF1071" w:rsidRPr="00A66C0B">
        <w:t>e</w:t>
      </w:r>
      <w:r w:rsidRPr="00A66C0B">
        <w:t xml:space="preserve"> inflammatory responses through additional recruitment of Fc-receptor- and complement system-mediated effector mechanisms. RFs </w:t>
      </w:r>
      <w:r w:rsidR="00AF1071" w:rsidRPr="00A66C0B">
        <w:t xml:space="preserve">may </w:t>
      </w:r>
      <w:r w:rsidRPr="00A66C0B">
        <w:t>contribute to the pathogenesis of RA via this mechanism</w:t>
      </w:r>
      <w:r w:rsidR="002050AC" w:rsidRPr="00A66C0B">
        <w:t>,</w:t>
      </w:r>
      <w:r w:rsidRPr="00A66C0B">
        <w:fldChar w:fldCharType="begin">
          <w:fldData xml:space="preserve">PEVuZE5vdGU+PENpdGU+PEF1dGhvcj5Ucm91dzwvQXV0aG9yPjxZZWFyPjIwMDk8L1llYXI+PFJl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</w:fldData>
        </w:fldChar>
      </w:r>
      <w:r w:rsidR="009656E9" w:rsidRPr="00A66C0B">
        <w:instrText xml:space="preserve"> ADDIN EN.CITE </w:instrText>
      </w:r>
      <w:r w:rsidR="009656E9" w:rsidRPr="00A66C0B">
        <w:fldChar w:fldCharType="begin">
          <w:fldData xml:space="preserve">PEVuZE5vdGU+PENpdGU+PEF1dGhvcj5Ucm91dzwvQXV0aG9yPjxZZWFyPjIwMDk8L1llYXI+PFJl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</w:fldData>
        </w:fldChar>
      </w:r>
      <w:r w:rsidR="009656E9" w:rsidRPr="00A66C0B">
        <w:instrText xml:space="preserve"> ADDIN EN.CITE.DATA </w:instrText>
      </w:r>
      <w:r w:rsidR="009656E9" w:rsidRPr="00A66C0B">
        <w:fldChar w:fldCharType="end"/>
      </w:r>
      <w:r w:rsidRPr="00A66C0B">
        <w:fldChar w:fldCharType="separate"/>
      </w:r>
      <w:r w:rsidR="009656E9" w:rsidRPr="00A66C0B">
        <w:rPr>
          <w:noProof/>
          <w:vertAlign w:val="superscript"/>
        </w:rPr>
        <w:t>19,20</w:t>
      </w:r>
      <w:r w:rsidRPr="00A66C0B">
        <w:fldChar w:fldCharType="end"/>
      </w:r>
      <w:r w:rsidR="00311882" w:rsidRPr="00A66C0B">
        <w:t xml:space="preserve"> although formal proof is still lacking.</w:t>
      </w:r>
    </w:p>
    <w:p w14:paraId="10FB32AE" w14:textId="7532E17A" w:rsidR="00B3793B" w:rsidRPr="00A66C0B" w:rsidRDefault="00B3793B" w:rsidP="00F937D8">
      <w:pPr>
        <w:autoSpaceDE w:val="0"/>
        <w:autoSpaceDN w:val="0"/>
        <w:adjustRightInd w:val="0"/>
        <w:spacing w:after="0" w:line="276" w:lineRule="auto"/>
        <w:jc w:val="both"/>
        <w:rPr>
          <w:shd w:val="clear" w:color="auto" w:fill="FFFFFF"/>
        </w:rPr>
      </w:pPr>
      <w:r w:rsidRPr="00A66C0B">
        <w:t>The molecular identity of the antigens recognized by ACPA was defined 20 years</w:t>
      </w:r>
      <w:r w:rsidR="00A770BB" w:rsidRPr="00A66C0B">
        <w:t xml:space="preserve"> ago</w:t>
      </w:r>
      <w:r w:rsidRPr="00A66C0B">
        <w:t xml:space="preserve">. In </w:t>
      </w:r>
      <w:r w:rsidR="00571ADA" w:rsidRPr="00A66C0B">
        <w:t>those early studies, the antigens recognized by the RA-specific anti-</w:t>
      </w:r>
      <w:proofErr w:type="spellStart"/>
      <w:r w:rsidR="00571ADA" w:rsidRPr="00A66C0B">
        <w:t>keratine</w:t>
      </w:r>
      <w:proofErr w:type="spellEnd"/>
      <w:r w:rsidR="00571ADA" w:rsidRPr="00A66C0B">
        <w:t xml:space="preserve"> antibodies or anti-perinuclear factors were shown to contain</w:t>
      </w:r>
      <w:r w:rsidRPr="00A66C0B">
        <w:t xml:space="preserve"> citrulline, an amino acid formed by the post-translational modification (PTM) of arginine</w:t>
      </w:r>
      <w:r w:rsidR="002050AC" w:rsidRPr="00A66C0B">
        <w:t>.</w:t>
      </w:r>
      <w:r w:rsidRPr="00A66C0B">
        <w:fldChar w:fldCharType="begin"/>
      </w:r>
      <w:r w:rsidR="009656E9" w:rsidRPr="00A66C0B">
        <w:instrText xml:space="preserve"> ADDIN EN.CITE &lt;EndNote&gt;&lt;Cite&gt;&lt;Author&gt;Schellekens&lt;/Author&gt;&lt;Year&gt;1998&lt;/Year&gt;&lt;RecNum&gt;40&lt;/RecNum&gt;&lt;DisplayText&gt;&lt;style face="superscript"&gt;21&lt;/style&gt;&lt;/DisplayText&gt;&lt;record&gt;&lt;rec-number&gt;40&lt;/rec-number&gt;&lt;foreign-keys&gt;&lt;key app="EN" db-id="2pe9p5fdxwd59gexrf1xrp9qzfdawezrx99a" timestamp="1487852408"&gt;40&lt;/key&gt;&lt;/foreign-keys&gt;&lt;ref-type name="Journal Article"&gt;17&lt;/ref-type&gt;&lt;contributors&gt;&lt;authors&gt;&lt;author&gt;Schellekens, G. A.&lt;/author&gt;&lt;author&gt;de Jong, B. A.&lt;/author&gt;&lt;author&gt;van den Hoogen, F. H.&lt;/author&gt;&lt;author&gt;van de Putte, L. B.&lt;/author&gt;&lt;author&gt;van Venrooij, W. J.&lt;/author&gt;&lt;/authors&gt;&lt;/contributors&gt;&lt;auth-address&gt;Department of Biochemistry, University of Nijmegen, 6500 HB Nijmegen, The Netherlands. g.schellekens@bioch.kun.nl&lt;/auth-address&gt;&lt;titles&gt;&lt;title&gt;Citrulline is an essential constituent of antigenic determinants recognized by rheumatoid arthritis-specific autoantibodies&lt;/title&gt;&lt;secondary-title&gt;J Clin Invest&lt;/secondary-title&gt;&lt;/titles&gt;&lt;periodical&gt;&lt;full-title&gt;J Clin Invest&lt;/full-title&gt;&lt;/periodical&gt;&lt;pages&gt;273-81&lt;/pages&gt;&lt;volume&gt;101&lt;/volume&gt;&lt;number&gt;1&lt;/number&gt;&lt;keywords&gt;&lt;keyword&gt;Amino Acid Sequence&lt;/keyword&gt;&lt;keyword&gt;Antibodies, Antinuclear/*immunology&lt;/keyword&gt;&lt;keyword&gt;Arthritis, Rheumatoid/*immunology&lt;/keyword&gt;&lt;keyword&gt;Autoantibodies/*immunology&lt;/keyword&gt;&lt;keyword&gt;Autoantigens/*immunology&lt;/keyword&gt;&lt;keyword&gt;Citrulline/*immunology&lt;/keyword&gt;&lt;keyword&gt;Humans&lt;/keyword&gt;&lt;keyword&gt;Intermediate Filament Proteins/immunology&lt;/keyword&gt;&lt;keyword&gt;Keratins/immunology&lt;/keyword&gt;&lt;keyword&gt;Molecular Sequence Data&lt;/keyword&gt;&lt;keyword&gt;Peptides/chemical synthesis/immunology&lt;/keyword&gt;&lt;/keywords&gt;&lt;dates&gt;&lt;year&gt;1998&lt;/year&gt;&lt;pub-dates&gt;&lt;date&gt;Jan 01&lt;/date&gt;&lt;/pub-dates&gt;&lt;/dates&gt;&lt;isbn&gt;0021-9738 (Print)&amp;#xD;0021-9738 (Linking)&lt;/isbn&gt;&lt;accession-num&gt;9421490&lt;/accession-num&gt;&lt;urls&gt;&lt;related-urls&gt;&lt;url&gt;http://www.ncbi.nlm.nih.gov/pubmed/9421490&lt;/url&gt;&lt;/related-urls&gt;&lt;/urls&gt;&lt;custom2&gt;PMC508564&lt;/custom2&gt;&lt;electronic-resource-num&gt;10.1172/JCI1316&lt;/electronic-resource-num&gt;&lt;/record&gt;&lt;/Cite&gt;&lt;/EndNote&gt;</w:instrText>
      </w:r>
      <w:r w:rsidRPr="00A66C0B">
        <w:fldChar w:fldCharType="separate"/>
      </w:r>
      <w:r w:rsidR="009656E9" w:rsidRPr="00A66C0B">
        <w:rPr>
          <w:noProof/>
          <w:vertAlign w:val="superscript"/>
        </w:rPr>
        <w:t>21</w:t>
      </w:r>
      <w:r w:rsidRPr="00A66C0B">
        <w:fldChar w:fldCharType="end"/>
      </w:r>
      <w:r w:rsidRPr="00A66C0B">
        <w:t xml:space="preserve"> ACPA display a higher specificity for RA than do RFs and can be identified by commercially available tests using cyclic citrullinated peptides (CCP) or a model protein antigen, mutated citrullinated vimentin (MCV)</w:t>
      </w:r>
      <w:r w:rsidR="00622B37" w:rsidRPr="00A66C0B">
        <w:t>.</w:t>
      </w:r>
      <w:r w:rsidRPr="00A66C0B">
        <w:fldChar w:fldCharType="begin"/>
      </w:r>
      <w:r w:rsidR="009656E9" w:rsidRPr="00A66C0B">
        <w:instrText xml:space="preserve"> ADDIN EN.CITE &lt;EndNote&gt;&lt;Cite&gt;&lt;Author&gt;Luime&lt;/Author&gt;&lt;Year&gt;2010&lt;/Year&gt;&lt;RecNum&gt;63&lt;/RecNum&gt;&lt;DisplayText&gt;&lt;style face="superscript"&gt;22&lt;/style&gt;&lt;/DisplayText&gt;&lt;record&gt;&lt;rec-number&gt;63&lt;/rec-number&gt;&lt;foreign-keys&gt;&lt;key app="EN" db-id="xepaavwt609fspew2wc5wezefwe9srf092s5" timestamp="1579271182"&gt;63&lt;/key&gt;&lt;/foreign-keys&gt;&lt;ref-type name="Journal Article"&gt;17&lt;/ref-type&gt;&lt;contributors&gt;&lt;authors&gt;&lt;author&gt;Luime, J. J.&lt;/author&gt;&lt;author&gt;Colin, E. M.&lt;/author&gt;&lt;author&gt;Hazes, J. M.&lt;/author&gt;&lt;author&gt;Lubberts, E.&lt;/author&gt;&lt;/authors&gt;&lt;/contributors&gt;&lt;auth-address&gt;Department of Rheumatology, Erasmus Medical Center, University Medical Center Rotterdam, The Netherlands. j.luime@erasmusmc.nl&lt;/auth-address&gt;&lt;titles&gt;&lt;title&gt;Does anti-mutated citrullinated vimentin have additional value as a serological marker in the diagnostic and prognostic investigation of patients with rheumatoid arthritis? A systematic review&lt;/title&gt;&lt;secondary-title&gt;Ann Rheum Dis&lt;/secondary-title&gt;&lt;/titles&gt;&lt;periodical&gt;&lt;full-title&gt;Ann Rheum Dis&lt;/full-title&gt;&lt;/periodical&gt;&lt;pages&gt;337-44&lt;/pages&gt;&lt;volume&gt;69&lt;/volume&gt;&lt;number&gt;2&lt;/number&gt;&lt;edition&gt;2009/03/18&lt;/edition&gt;&lt;keywords&gt;&lt;keyword&gt;Arthritis, Rheumatoid/*diagnosis&lt;/keyword&gt;&lt;keyword&gt;Autoantibodies/*blood&lt;/keyword&gt;&lt;keyword&gt;Autoantigens/immunology&lt;/keyword&gt;&lt;keyword&gt;Biomarkers/blood&lt;/keyword&gt;&lt;keyword&gt;Citrulline/*immunology&lt;/keyword&gt;&lt;keyword&gt;Humans&lt;/keyword&gt;&lt;keyword&gt;Peptides, Cyclic/immunology&lt;/keyword&gt;&lt;keyword&gt;Prognosis&lt;/keyword&gt;&lt;keyword&gt;Rheumatoid Factor/blood&lt;/keyword&gt;&lt;keyword&gt;Vimentin/*immunology&lt;/keyword&gt;&lt;/keywords&gt;&lt;dates&gt;&lt;year&gt;2010&lt;/year&gt;&lt;pub-dates&gt;&lt;date&gt;Feb&lt;/date&gt;&lt;/pub-dates&gt;&lt;/dates&gt;&lt;isbn&gt;1468-2060 (Electronic)&amp;#xD;0003-4967 (Linking)&lt;/isbn&gt;&lt;accession-num&gt;19289382&lt;/accession-num&gt;&lt;urls&gt;&lt;related-urls&gt;&lt;url&gt;https://www.ncbi.nlm.nih.gov/pubmed/19289382&lt;/url&gt;&lt;/related-urls&gt;&lt;/urls&gt;&lt;electronic-resource-num&gt;10.1136/ard.2008.103283&lt;/electronic-resource-num&gt;&lt;/record&gt;&lt;/Cite&gt;&lt;/EndNote&gt;</w:instrText>
      </w:r>
      <w:r w:rsidRPr="00A66C0B">
        <w:fldChar w:fldCharType="separate"/>
      </w:r>
      <w:r w:rsidR="009656E9" w:rsidRPr="00A66C0B">
        <w:rPr>
          <w:noProof/>
          <w:vertAlign w:val="superscript"/>
        </w:rPr>
        <w:t>22</w:t>
      </w:r>
      <w:r w:rsidRPr="00A66C0B">
        <w:fldChar w:fldCharType="end"/>
      </w:r>
      <w:r w:rsidRPr="00A66C0B">
        <w:t xml:space="preserve"> </w:t>
      </w:r>
      <w:r w:rsidR="009D4043" w:rsidRPr="00A66C0B">
        <w:t xml:space="preserve">While the value of ACPA as biomarker in RA is undisputed, </w:t>
      </w:r>
      <w:r w:rsidR="00EA4FC8" w:rsidRPr="00A66C0B">
        <w:t>its</w:t>
      </w:r>
      <w:r w:rsidR="009D4043" w:rsidRPr="00A66C0B">
        <w:t xml:space="preserve"> possible contribution to disease pathogenesis </w:t>
      </w:r>
      <w:r w:rsidR="00EA4FC8" w:rsidRPr="00A66C0B">
        <w:t>remains a topic of</w:t>
      </w:r>
      <w:r w:rsidR="009D4043" w:rsidRPr="00A66C0B">
        <w:t xml:space="preserve"> intensive </w:t>
      </w:r>
      <w:r w:rsidR="00EA4FC8" w:rsidRPr="00A66C0B">
        <w:t xml:space="preserve">ongoing </w:t>
      </w:r>
      <w:r w:rsidR="009D4043" w:rsidRPr="00A66C0B">
        <w:t>investigation</w:t>
      </w:r>
      <w:r w:rsidR="00A340EA" w:rsidRPr="00A66C0B">
        <w:t xml:space="preserve"> and debate</w:t>
      </w:r>
      <w:r w:rsidR="009D4043" w:rsidRPr="00A66C0B">
        <w:t>.</w:t>
      </w:r>
      <w:r w:rsidR="00622B37" w:rsidRPr="00A66C0B">
        <w:fldChar w:fldCharType="begin">
          <w:fldData xml:space="preserve">PEVuZE5vdGU+PENpdGU+PEF1dGhvcj5LbGFyZXNrb2c8L0F1dGhvcj48WWVhcj4yMDIwPC9ZZWFy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</w:fldData>
        </w:fldChar>
      </w:r>
      <w:r w:rsidR="009656E9" w:rsidRPr="00A66C0B">
        <w:instrText xml:space="preserve"> ADDIN EN.CITE </w:instrText>
      </w:r>
      <w:r w:rsidR="009656E9" w:rsidRPr="00A66C0B">
        <w:fldChar w:fldCharType="begin">
          <w:fldData xml:space="preserve">PEVuZE5vdGU+PENpdGU+PEF1dGhvcj5LbGFyZXNrb2c8L0F1dGhvcj48WWVhcj4yMDIwPC9ZZWFy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</w:fldData>
        </w:fldChar>
      </w:r>
      <w:r w:rsidR="009656E9" w:rsidRPr="00A66C0B">
        <w:instrText xml:space="preserve"> ADDIN EN.CITE.DATA </w:instrText>
      </w:r>
      <w:r w:rsidR="009656E9" w:rsidRPr="00A66C0B">
        <w:fldChar w:fldCharType="end"/>
      </w:r>
      <w:r w:rsidR="00622B37" w:rsidRPr="00A66C0B">
        <w:fldChar w:fldCharType="separate"/>
      </w:r>
      <w:r w:rsidR="009656E9" w:rsidRPr="00A66C0B">
        <w:rPr>
          <w:noProof/>
          <w:vertAlign w:val="superscript"/>
        </w:rPr>
        <w:t>23,24</w:t>
      </w:r>
      <w:r w:rsidR="00622B37" w:rsidRPr="00A66C0B">
        <w:fldChar w:fldCharType="end"/>
      </w:r>
      <w:r w:rsidR="009D4043" w:rsidRPr="00A66C0B">
        <w:t xml:space="preserve"> Nonetheless,</w:t>
      </w:r>
      <w:r w:rsidRPr="00A66C0B">
        <w:t xml:space="preserve"> </w:t>
      </w:r>
      <w:r w:rsidR="009D4043" w:rsidRPr="00A66C0B">
        <w:t xml:space="preserve">although the </w:t>
      </w:r>
      <w:r w:rsidRPr="00A66C0B">
        <w:t xml:space="preserve">underlying mechanism is unclear, </w:t>
      </w:r>
      <w:r w:rsidR="009D4043" w:rsidRPr="00A66C0B">
        <w:t>several lines of evidence support the notion</w:t>
      </w:r>
      <w:r w:rsidRPr="00A66C0B">
        <w:t xml:space="preserve"> </w:t>
      </w:r>
      <w:r w:rsidR="00A340EA" w:rsidRPr="00A66C0B">
        <w:t xml:space="preserve">that </w:t>
      </w:r>
      <w:r w:rsidRPr="00A66C0B">
        <w:t>either ACPA and/or the underlying B- and T-cell responses directly contribute to the pathogenesis of ACPA-positive RA</w:t>
      </w:r>
      <w:r w:rsidRPr="00A66C0B">
        <w:fldChar w:fldCharType="begin"/>
      </w:r>
      <w:r w:rsidR="009656E9" w:rsidRPr="00A66C0B">
        <w:instrText xml:space="preserve"> ADDIN EN.CITE &lt;EndNote&gt;&lt;Cite&gt;&lt;Author&gt;Toes&lt;/Author&gt;&lt;Year&gt;2019&lt;/Year&gt;&lt;RecNum&gt;176&lt;/RecNum&gt;&lt;DisplayText&gt;&lt;style face="superscript"&gt;25&lt;/style&gt;&lt;/DisplayText&gt;&lt;record&gt;&lt;rec-number&gt;176&lt;/rec-number&gt;&lt;foreign-keys&gt;&lt;key app="EN" db-id="2pe9p5fdxwd59gexrf1xrp9qzfdawezrx99a" timestamp="1560930585"&gt;176&lt;/key&gt;&lt;/foreign-keys&gt;&lt;ref-type name="Journal Article"&gt;17&lt;/ref-type&gt;&lt;contributors&gt;&lt;authors&gt;&lt;author&gt;Toes, R.&lt;/author&gt;&lt;author&gt;Pisetsky, D. S.&lt;/author&gt;&lt;/authors&gt;&lt;/contributors&gt;&lt;auth-address&gt;Department of Rheumatology, Leiden University Medical Center, Leiden, The Netherlands r.e.m.toes@lumc.nl.&amp;#xD;Department of Medicine, Duke University Medical Center and Medical Research Service, VA Medical Center, Durham, North Carolina, USA.&lt;/auth-address&gt;&lt;titles&gt;&lt;title&gt;Pathogenic effector functions of ACPA: Where do we stand?&lt;/title&gt;&lt;secondary-title&gt;Ann Rheum Dis&lt;/secondary-title&gt;&lt;/titles&gt;&lt;periodical&gt;&lt;full-title&gt;Ann Rheum Dis&lt;/full-title&gt;&lt;/periodical&gt;&lt;pages&gt;716-721&lt;/pages&gt;&lt;volume&gt;78&lt;/volume&gt;&lt;number&gt;6&lt;/number&gt;&lt;edition&gt;2019/04/22&lt;/edition&gt;&lt;keywords&gt;&lt;keyword&gt;anti-CCP&lt;/keyword&gt;&lt;keyword&gt;arthritis&lt;/keyword&gt;&lt;keyword&gt;autoantibodies&lt;/keyword&gt;&lt;keyword&gt;autoimmune diseases&lt;/keyword&gt;&lt;keyword&gt;osteoclasts&lt;/keyword&gt;&lt;/keywords&gt;&lt;dates&gt;&lt;year&gt;2019&lt;/year&gt;&lt;pub-dates&gt;&lt;date&gt;Jun&lt;/date&gt;&lt;/pub-dates&gt;&lt;/dates&gt;&lt;isbn&gt;1468-2060 (Electronic)&amp;#xD;0003-4967 (Linking)&lt;/isbn&gt;&lt;accession-num&gt;31005898&lt;/accession-num&gt;&lt;urls&gt;&lt;related-urls&gt;&lt;url&gt;https://www.ncbi.nlm.nih.gov/pubmed/31005898&lt;/url&gt;&lt;/related-urls&gt;&lt;/urls&gt;&lt;electronic-resource-num&gt;10.1136/annrheumdis-2019-215337&lt;/electronic-resource-num&gt;&lt;/record&gt;&lt;/Cite&gt;&lt;/EndNote&gt;</w:instrText>
      </w:r>
      <w:r w:rsidRPr="00A66C0B">
        <w:fldChar w:fldCharType="separate"/>
      </w:r>
      <w:r w:rsidR="009656E9" w:rsidRPr="00A66C0B">
        <w:rPr>
          <w:noProof/>
          <w:vertAlign w:val="superscript"/>
        </w:rPr>
        <w:t>25</w:t>
      </w:r>
      <w:r w:rsidRPr="00A66C0B">
        <w:fldChar w:fldCharType="end"/>
      </w:r>
      <w:r w:rsidRPr="00A66C0B">
        <w:t>. For example, the most prominent genetic risk factor for RA</w:t>
      </w:r>
      <w:r w:rsidR="009B4981" w:rsidRPr="00A66C0B">
        <w:t>,</w:t>
      </w:r>
      <w:r w:rsidRPr="00A66C0B">
        <w:t xml:space="preserve"> encoded by the HLA-region</w:t>
      </w:r>
      <w:r w:rsidR="009B4981" w:rsidRPr="00A66C0B">
        <w:t>,</w:t>
      </w:r>
      <w:r w:rsidRPr="00A66C0B">
        <w:t xml:space="preserve"> specifically predisposes to ACPA-positive disease but not to ACPA-negative or “RF-only positive” disease</w:t>
      </w:r>
      <w:r w:rsidR="002050AC" w:rsidRPr="00A66C0B">
        <w:t>.</w:t>
      </w:r>
      <w:r w:rsidRPr="00A66C0B">
        <w:fldChar w:fldCharType="begin">
          <w:fldData xml:space="preserve">PEVuZE5vdGU+PENpdGU+PEF1dGhvcj5IdWl6aW5nYTwvQXV0aG9yPjxZZWFyPjIwMDU8L1llYXI+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</w:fldData>
        </w:fldChar>
      </w:r>
      <w:r w:rsidR="00AC6BCD" w:rsidRPr="00A66C0B">
        <w:instrText xml:space="preserve"> ADDIN EN.CITE </w:instrText>
      </w:r>
      <w:r w:rsidR="00AC6BCD" w:rsidRPr="00A66C0B">
        <w:fldChar w:fldCharType="begin">
          <w:fldData xml:space="preserve">PEVuZE5vdGU+PENpdGU+PEF1dGhvcj5IdWl6aW5nYTwvQXV0aG9yPjxZZWFyPjIwMDU8L1llYXI+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</w:fldData>
        </w:fldChar>
      </w:r>
      <w:r w:rsidR="00AC6BCD" w:rsidRPr="00A66C0B">
        <w:instrText xml:space="preserve"> ADDIN EN.CITE.DATA </w:instrText>
      </w:r>
      <w:r w:rsidR="00AC6BCD" w:rsidRPr="00A66C0B">
        <w:fldChar w:fldCharType="end"/>
      </w:r>
      <w:r w:rsidRPr="00A66C0B">
        <w:fldChar w:fldCharType="separate"/>
      </w:r>
      <w:r w:rsidR="00AC6BCD" w:rsidRPr="00A66C0B">
        <w:rPr>
          <w:noProof/>
          <w:vertAlign w:val="superscript"/>
        </w:rPr>
        <w:t>11</w:t>
      </w:r>
      <w:r w:rsidRPr="00A66C0B">
        <w:fldChar w:fldCharType="end"/>
      </w:r>
      <w:r w:rsidRPr="00A66C0B">
        <w:t xml:space="preserve"> Likewise, one of the </w:t>
      </w:r>
      <w:r w:rsidRPr="00A66C0B">
        <w:rPr>
          <w:shd w:val="clear" w:color="auto" w:fill="FFFFFF"/>
        </w:rPr>
        <w:t xml:space="preserve">RA-susceptibility loci identified by genome-wide association studies in the last decade encodes for </w:t>
      </w:r>
      <w:proofErr w:type="spellStart"/>
      <w:r w:rsidRPr="00A66C0B">
        <w:rPr>
          <w:shd w:val="clear" w:color="auto" w:fill="FFFFFF"/>
        </w:rPr>
        <w:t>peptidylarginine</w:t>
      </w:r>
      <w:proofErr w:type="spellEnd"/>
      <w:r w:rsidRPr="00A66C0B">
        <w:rPr>
          <w:shd w:val="clear" w:color="auto" w:fill="FFFFFF"/>
        </w:rPr>
        <w:t>-deiminase, the enzyme responsible for the post-translational conversion of arginine into citrulline</w:t>
      </w:r>
      <w:r w:rsidR="006E20B5" w:rsidRPr="00A66C0B">
        <w:rPr>
          <w:shd w:val="clear" w:color="auto" w:fill="FFFFFF"/>
        </w:rPr>
        <w:t>.</w:t>
      </w:r>
      <w:r w:rsidRPr="00A66C0B">
        <w:rPr>
          <w:shd w:val="clear" w:color="auto" w:fill="FFFFFF"/>
        </w:rPr>
        <w:fldChar w:fldCharType="begin">
          <w:fldData xml:space="preserve">PEVuZE5vdGU+PENpdGU+PEF1dGhvcj5TdXp1a2k8L0F1dGhvcj48WWVhcj4yMDAzPC9ZZWFyPjxS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</w:fldData>
        </w:fldChar>
      </w:r>
      <w:r w:rsidR="009656E9" w:rsidRPr="00A66C0B">
        <w:rPr>
          <w:shd w:val="clear" w:color="auto" w:fill="FFFFFF"/>
        </w:rPr>
        <w:instrText xml:space="preserve"> ADDIN EN.CITE </w:instrText>
      </w:r>
      <w:r w:rsidR="009656E9" w:rsidRPr="00A66C0B">
        <w:rPr>
          <w:shd w:val="clear" w:color="auto" w:fill="FFFFFF"/>
        </w:rPr>
        <w:fldChar w:fldCharType="begin">
          <w:fldData xml:space="preserve">PEVuZE5vdGU+PENpdGU+PEF1dGhvcj5TdXp1a2k8L0F1dGhvcj48WWVhcj4yMDAzPC9ZZWFyPjxS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</w:fldData>
        </w:fldChar>
      </w:r>
      <w:r w:rsidR="009656E9" w:rsidRPr="00A66C0B">
        <w:rPr>
          <w:shd w:val="clear" w:color="auto" w:fill="FFFFFF"/>
        </w:rPr>
        <w:instrText xml:space="preserve"> ADDIN EN.CITE.DATA </w:instrText>
      </w:r>
      <w:r w:rsidR="009656E9" w:rsidRPr="00A66C0B">
        <w:rPr>
          <w:shd w:val="clear" w:color="auto" w:fill="FFFFFF"/>
        </w:rPr>
      </w:r>
      <w:r w:rsidR="009656E9" w:rsidRPr="00A66C0B">
        <w:rPr>
          <w:shd w:val="clear" w:color="auto" w:fill="FFFFFF"/>
        </w:rPr>
        <w:fldChar w:fldCharType="end"/>
      </w:r>
      <w:r w:rsidRPr="00A66C0B">
        <w:rPr>
          <w:shd w:val="clear" w:color="auto" w:fill="FFFFFF"/>
        </w:rPr>
      </w:r>
      <w:r w:rsidRPr="00A66C0B">
        <w:rPr>
          <w:shd w:val="clear" w:color="auto" w:fill="FFFFFF"/>
        </w:rPr>
        <w:fldChar w:fldCharType="separate"/>
      </w:r>
      <w:r w:rsidR="009656E9" w:rsidRPr="00A66C0B">
        <w:rPr>
          <w:noProof/>
          <w:shd w:val="clear" w:color="auto" w:fill="FFFFFF"/>
          <w:vertAlign w:val="superscript"/>
        </w:rPr>
        <w:t>26</w:t>
      </w:r>
      <w:r w:rsidRPr="00A66C0B">
        <w:rPr>
          <w:shd w:val="clear" w:color="auto" w:fill="FFFFFF"/>
        </w:rPr>
        <w:fldChar w:fldCharType="end"/>
      </w:r>
      <w:r w:rsidRPr="00A66C0B">
        <w:rPr>
          <w:shd w:val="clear" w:color="auto" w:fill="FFFFFF"/>
        </w:rPr>
        <w:t xml:space="preserve"> </w:t>
      </w:r>
      <w:r w:rsidR="00A8324F" w:rsidRPr="00A66C0B">
        <w:rPr>
          <w:shd w:val="clear" w:color="auto" w:fill="FFFFFF"/>
        </w:rPr>
        <w:t xml:space="preserve">Although, a highly useful diagnostic </w:t>
      </w:r>
      <w:r w:rsidR="003403C7" w:rsidRPr="00A66C0B">
        <w:rPr>
          <w:shd w:val="clear" w:color="auto" w:fill="FFFFFF"/>
        </w:rPr>
        <w:t xml:space="preserve">and prognostic </w:t>
      </w:r>
      <w:r w:rsidR="00A8324F" w:rsidRPr="00A66C0B">
        <w:rPr>
          <w:shd w:val="clear" w:color="auto" w:fill="FFFFFF"/>
        </w:rPr>
        <w:t xml:space="preserve">tool, </w:t>
      </w:r>
      <w:bookmarkStart w:id="1" w:name="_Hlk55225458"/>
      <w:r w:rsidR="00A8324F" w:rsidRPr="00A66C0B">
        <w:rPr>
          <w:shd w:val="clear" w:color="auto" w:fill="FFFFFF"/>
        </w:rPr>
        <w:t xml:space="preserve">the </w:t>
      </w:r>
      <w:r w:rsidR="003403C7" w:rsidRPr="00A66C0B">
        <w:rPr>
          <w:shd w:val="clear" w:color="auto" w:fill="FFFFFF"/>
        </w:rPr>
        <w:t>role</w:t>
      </w:r>
      <w:r w:rsidR="00A8324F" w:rsidRPr="00A66C0B">
        <w:rPr>
          <w:shd w:val="clear" w:color="auto" w:fill="FFFFFF"/>
        </w:rPr>
        <w:t xml:space="preserve"> of ACPA </w:t>
      </w:r>
      <w:r w:rsidR="003403C7" w:rsidRPr="00A66C0B">
        <w:rPr>
          <w:shd w:val="clear" w:color="auto" w:fill="FFFFFF"/>
        </w:rPr>
        <w:t xml:space="preserve">in the pathogenesis of articular and extra-articular features of RA </w:t>
      </w:r>
      <w:r w:rsidR="00A8324F" w:rsidRPr="00A66C0B">
        <w:rPr>
          <w:shd w:val="clear" w:color="auto" w:fill="FFFFFF"/>
        </w:rPr>
        <w:t>need further clarification</w:t>
      </w:r>
      <w:bookmarkEnd w:id="1"/>
      <w:r w:rsidR="00A8324F" w:rsidRPr="00A66C0B">
        <w:rPr>
          <w:shd w:val="clear" w:color="auto" w:fill="FFFFFF"/>
        </w:rPr>
        <w:t>.</w:t>
      </w:r>
      <w:r w:rsidR="00826AEC" w:rsidRPr="00A66C0B">
        <w:rPr>
          <w:shd w:val="clear" w:color="auto" w:fill="FFFFFF"/>
        </w:rPr>
        <w:fldChar w:fldCharType="begin"/>
      </w:r>
      <w:r w:rsidR="009656E9" w:rsidRPr="00A66C0B">
        <w:rPr>
          <w:shd w:val="clear" w:color="auto" w:fill="FFFFFF"/>
        </w:rPr>
        <w:instrText xml:space="preserve"> ADDIN EN.CITE &lt;EndNote&gt;&lt;Cite&gt;&lt;Author&gt;Toes&lt;/Author&gt;&lt;Year&gt;2019&lt;/Year&gt;&lt;RecNum&gt;176&lt;/RecNum&gt;&lt;DisplayText&gt;&lt;style face="superscript"&gt;25&lt;/style&gt;&lt;/DisplayText&gt;&lt;record&gt;&lt;rec-number&gt;176&lt;/rec-number&gt;&lt;foreign-keys&gt;&lt;key app="EN" db-id="2pe9p5fdxwd59gexrf1xrp9qzfdawezrx99a" timestamp="1560930585"&gt;176&lt;/key&gt;&lt;/foreign-keys&gt;&lt;ref-type name="Journal Article"&gt;17&lt;/ref-type&gt;&lt;contributors&gt;&lt;authors&gt;&lt;author&gt;Toes, R.&lt;/author&gt;&lt;author&gt;Pisetsky, D. S.&lt;/author&gt;&lt;/authors&gt;&lt;/contributors&gt;&lt;auth-address&gt;Department of Rheumatology, Leiden University Medical Center, Leiden, The Netherlands r.e.m.toes@lumc.nl.&amp;#xD;Department of Medicine, Duke University Medical Center and Medical Research Service, VA Medical Center, Durham, North Carolina, USA.&lt;/auth-address&gt;&lt;titles&gt;&lt;title&gt;Pathogenic effector functions of ACPA: Where do we stand?&lt;/title&gt;&lt;secondary-title&gt;Ann Rheum Dis&lt;/secondary-title&gt;&lt;/titles&gt;&lt;periodical&gt;&lt;full-title&gt;Ann Rheum Dis&lt;/full-title&gt;&lt;/periodical&gt;&lt;pages&gt;716-721&lt;/pages&gt;&lt;volume&gt;78&lt;/volume&gt;&lt;number&gt;6&lt;/number&gt;&lt;edition&gt;2019/04/22&lt;/edition&gt;&lt;keywords&gt;&lt;keyword&gt;anti-CCP&lt;/keyword&gt;&lt;keyword&gt;arthritis&lt;/keyword&gt;&lt;keyword&gt;autoantibodies&lt;/keyword&gt;&lt;keyword&gt;autoimmune diseases&lt;/keyword&gt;&lt;keyword&gt;osteoclasts&lt;/keyword&gt;&lt;/keywords&gt;&lt;dates&gt;&lt;year&gt;2019&lt;/year&gt;&lt;pub-dates&gt;&lt;date&gt;Jun&lt;/date&gt;&lt;/pub-dates&gt;&lt;/dates&gt;&lt;isbn&gt;1468-2060 (Electronic)&amp;#xD;0003-4967 (Linking)&lt;/isbn&gt;&lt;accession-num&gt;31005898&lt;/accession-num&gt;&lt;urls&gt;&lt;related-urls&gt;&lt;url&gt;https://www.ncbi.nlm.nih.gov/pubmed/31005898&lt;/url&gt;&lt;/related-urls&gt;&lt;/urls&gt;&lt;electronic-resource-num&gt;10.1136/annrheumdis-2019-215337&lt;/electronic-resource-num&gt;&lt;/record&gt;&lt;/Cite&gt;&lt;/EndNote&gt;</w:instrText>
      </w:r>
      <w:r w:rsidR="00826AEC" w:rsidRPr="00A66C0B">
        <w:rPr>
          <w:shd w:val="clear" w:color="auto" w:fill="FFFFFF"/>
        </w:rPr>
        <w:fldChar w:fldCharType="separate"/>
      </w:r>
      <w:r w:rsidR="009656E9" w:rsidRPr="00A66C0B">
        <w:rPr>
          <w:noProof/>
          <w:shd w:val="clear" w:color="auto" w:fill="FFFFFF"/>
          <w:vertAlign w:val="superscript"/>
        </w:rPr>
        <w:t>25</w:t>
      </w:r>
      <w:r w:rsidR="00826AEC" w:rsidRPr="00A66C0B">
        <w:rPr>
          <w:shd w:val="clear" w:color="auto" w:fill="FFFFFF"/>
        </w:rPr>
        <w:fldChar w:fldCharType="end"/>
      </w:r>
      <w:r w:rsidR="00A8324F" w:rsidRPr="00A66C0B">
        <w:rPr>
          <w:shd w:val="clear" w:color="auto" w:fill="FFFFFF"/>
        </w:rPr>
        <w:t xml:space="preserve"> </w:t>
      </w:r>
      <w:r w:rsidR="001D78A2" w:rsidRPr="00A66C0B">
        <w:rPr>
          <w:shd w:val="clear" w:color="auto" w:fill="FFFFFF"/>
        </w:rPr>
        <w:t>Nonetheless</w:t>
      </w:r>
      <w:r w:rsidRPr="00A66C0B">
        <w:rPr>
          <w:shd w:val="clear" w:color="auto" w:fill="FFFFFF"/>
        </w:rPr>
        <w:t>, the specificity of the ACPA-response for RA, combined with the observation</w:t>
      </w:r>
      <w:r w:rsidR="003E3F6B" w:rsidRPr="00A66C0B">
        <w:rPr>
          <w:shd w:val="clear" w:color="auto" w:fill="FFFFFF"/>
        </w:rPr>
        <w:t>s</w:t>
      </w:r>
      <w:r w:rsidRPr="00A66C0B">
        <w:rPr>
          <w:shd w:val="clear" w:color="auto" w:fill="FFFFFF"/>
        </w:rPr>
        <w:t xml:space="preserve"> that </w:t>
      </w:r>
      <w:r w:rsidR="003E3F6B" w:rsidRPr="00A66C0B">
        <w:rPr>
          <w:shd w:val="clear" w:color="auto" w:fill="FFFFFF"/>
        </w:rPr>
        <w:t xml:space="preserve">both </w:t>
      </w:r>
      <w:r w:rsidRPr="00A66C0B">
        <w:rPr>
          <w:shd w:val="clear" w:color="auto" w:fill="FFFFFF"/>
        </w:rPr>
        <w:t xml:space="preserve">the genetic region encoding </w:t>
      </w:r>
      <w:r w:rsidR="00312ADB" w:rsidRPr="00A66C0B">
        <w:rPr>
          <w:shd w:val="clear" w:color="auto" w:fill="FFFFFF"/>
        </w:rPr>
        <w:t xml:space="preserve">an </w:t>
      </w:r>
      <w:r w:rsidRPr="00A66C0B">
        <w:rPr>
          <w:shd w:val="clear" w:color="auto" w:fill="FFFFFF"/>
        </w:rPr>
        <w:t xml:space="preserve">enzyme </w:t>
      </w:r>
      <w:r w:rsidR="00312ADB" w:rsidRPr="00A66C0B">
        <w:rPr>
          <w:shd w:val="clear" w:color="auto" w:fill="FFFFFF"/>
        </w:rPr>
        <w:t xml:space="preserve">responsible for the generation of </w:t>
      </w:r>
      <w:r w:rsidRPr="00A66C0B">
        <w:rPr>
          <w:shd w:val="clear" w:color="auto" w:fill="FFFFFF"/>
        </w:rPr>
        <w:t>antigens recognized by these antibodies</w:t>
      </w:r>
      <w:r w:rsidR="003E3F6B" w:rsidRPr="00A66C0B">
        <w:rPr>
          <w:shd w:val="clear" w:color="auto" w:fill="FFFFFF"/>
        </w:rPr>
        <w:t xml:space="preserve"> and also </w:t>
      </w:r>
      <w:r w:rsidRPr="00A66C0B">
        <w:rPr>
          <w:shd w:val="clear" w:color="auto" w:fill="FFFFFF"/>
        </w:rPr>
        <w:t xml:space="preserve">the HLA-region, specifically predisposes to ACPA-positive disease, make it </w:t>
      </w:r>
      <w:r w:rsidR="009B4981" w:rsidRPr="00A66C0B">
        <w:rPr>
          <w:shd w:val="clear" w:color="auto" w:fill="FFFFFF"/>
        </w:rPr>
        <w:t>plausible</w:t>
      </w:r>
      <w:r w:rsidRPr="00A66C0B">
        <w:rPr>
          <w:shd w:val="clear" w:color="auto" w:fill="FFFFFF"/>
        </w:rPr>
        <w:t xml:space="preserve"> that citrulline-reactive immune response</w:t>
      </w:r>
      <w:r w:rsidR="003E3F6B" w:rsidRPr="00A66C0B">
        <w:rPr>
          <w:shd w:val="clear" w:color="auto" w:fill="FFFFFF"/>
        </w:rPr>
        <w:t>s</w:t>
      </w:r>
      <w:r w:rsidRPr="00A66C0B">
        <w:rPr>
          <w:shd w:val="clear" w:color="auto" w:fill="FFFFFF"/>
        </w:rPr>
        <w:t xml:space="preserve"> (antibodies, T-cells and/or B-cells)</w:t>
      </w:r>
      <w:r w:rsidR="003E3F6B" w:rsidRPr="00A66C0B">
        <w:rPr>
          <w:shd w:val="clear" w:color="auto" w:fill="FFFFFF"/>
        </w:rPr>
        <w:t xml:space="preserve"> are </w:t>
      </w:r>
      <w:r w:rsidRPr="00A66C0B">
        <w:rPr>
          <w:shd w:val="clear" w:color="auto" w:fill="FFFFFF"/>
        </w:rPr>
        <w:t xml:space="preserve">involved in disease pathogenesis. Indeed, </w:t>
      </w:r>
      <w:r w:rsidR="00EA4FC8" w:rsidRPr="00A66C0B">
        <w:rPr>
          <w:shd w:val="clear" w:color="auto" w:fill="FFFFFF"/>
        </w:rPr>
        <w:t xml:space="preserve">it has </w:t>
      </w:r>
      <w:r w:rsidR="007262CC" w:rsidRPr="00A66C0B">
        <w:rPr>
          <w:shd w:val="clear" w:color="auto" w:fill="FFFFFF"/>
        </w:rPr>
        <w:t>recently been shown that</w:t>
      </w:r>
      <w:r w:rsidR="00EA4FC8" w:rsidRPr="00A66C0B">
        <w:rPr>
          <w:shd w:val="clear" w:color="auto" w:fill="FFFFFF"/>
        </w:rPr>
        <w:t xml:space="preserve"> in patients with RA,</w:t>
      </w:r>
      <w:r w:rsidR="007262CC" w:rsidRPr="00A66C0B">
        <w:rPr>
          <w:shd w:val="clear" w:color="auto" w:fill="FFFFFF"/>
        </w:rPr>
        <w:t xml:space="preserve"> </w:t>
      </w:r>
      <w:r w:rsidR="00EA4FC8" w:rsidRPr="00A66C0B">
        <w:rPr>
          <w:shd w:val="clear" w:color="auto" w:fill="FFFFFF"/>
        </w:rPr>
        <w:t xml:space="preserve">B cells directed against </w:t>
      </w:r>
      <w:r w:rsidR="007262CC" w:rsidRPr="00A66C0B">
        <w:rPr>
          <w:shd w:val="clear" w:color="auto" w:fill="FFFFFF"/>
        </w:rPr>
        <w:t>citrullinated protein</w:t>
      </w:r>
      <w:r w:rsidR="00EA4FC8" w:rsidRPr="00A66C0B">
        <w:rPr>
          <w:shd w:val="clear" w:color="auto" w:fill="FFFFFF"/>
        </w:rPr>
        <w:t>s</w:t>
      </w:r>
      <w:r w:rsidR="007262CC" w:rsidRPr="00A66C0B">
        <w:rPr>
          <w:shd w:val="clear" w:color="auto" w:fill="FFFFFF"/>
        </w:rPr>
        <w:t xml:space="preserve"> display a</w:t>
      </w:r>
      <w:r w:rsidR="00EA4FC8" w:rsidRPr="00A66C0B">
        <w:rPr>
          <w:shd w:val="clear" w:color="auto" w:fill="FFFFFF"/>
        </w:rPr>
        <w:t xml:space="preserve"> more </w:t>
      </w:r>
      <w:r w:rsidR="007262CC" w:rsidRPr="00A66C0B">
        <w:rPr>
          <w:shd w:val="clear" w:color="auto" w:fill="FFFFFF"/>
        </w:rPr>
        <w:t>activated and proliferative phenotype</w:t>
      </w:r>
      <w:r w:rsidR="00E41DA2" w:rsidRPr="00A66C0B">
        <w:rPr>
          <w:shd w:val="clear" w:color="auto" w:fill="FFFFFF"/>
        </w:rPr>
        <w:fldChar w:fldCharType="begin">
          <w:fldData xml:space="preserve">PEVuZE5vdGU+PENpdGU+PEF1dGhvcj5LcmlzdHlhbnRvPC9BdXRob3I+PFllYXI+MjAyMDwvWWVh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</w:fldData>
        </w:fldChar>
      </w:r>
      <w:r w:rsidR="009656E9" w:rsidRPr="00A66C0B">
        <w:rPr>
          <w:shd w:val="clear" w:color="auto" w:fill="FFFFFF"/>
        </w:rPr>
        <w:instrText xml:space="preserve"> ADDIN EN.CITE </w:instrText>
      </w:r>
      <w:r w:rsidR="009656E9" w:rsidRPr="00A66C0B">
        <w:rPr>
          <w:shd w:val="clear" w:color="auto" w:fill="FFFFFF"/>
        </w:rPr>
        <w:fldChar w:fldCharType="begin">
          <w:fldData xml:space="preserve">PEVuZE5vdGU+PENpdGU+PEF1dGhvcj5LcmlzdHlhbnRvPC9BdXRob3I+PFllYXI+MjAyMDwvWWVh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</w:fldData>
        </w:fldChar>
      </w:r>
      <w:r w:rsidR="009656E9" w:rsidRPr="00A66C0B">
        <w:rPr>
          <w:shd w:val="clear" w:color="auto" w:fill="FFFFFF"/>
        </w:rPr>
        <w:instrText xml:space="preserve"> ADDIN EN.CITE.DATA </w:instrText>
      </w:r>
      <w:r w:rsidR="009656E9" w:rsidRPr="00A66C0B">
        <w:rPr>
          <w:shd w:val="clear" w:color="auto" w:fill="FFFFFF"/>
        </w:rPr>
      </w:r>
      <w:r w:rsidR="009656E9" w:rsidRPr="00A66C0B">
        <w:rPr>
          <w:shd w:val="clear" w:color="auto" w:fill="FFFFFF"/>
        </w:rPr>
        <w:fldChar w:fldCharType="end"/>
      </w:r>
      <w:r w:rsidR="00E41DA2" w:rsidRPr="00A66C0B">
        <w:rPr>
          <w:shd w:val="clear" w:color="auto" w:fill="FFFFFF"/>
        </w:rPr>
      </w:r>
      <w:r w:rsidR="00E41DA2" w:rsidRPr="00A66C0B">
        <w:rPr>
          <w:shd w:val="clear" w:color="auto" w:fill="FFFFFF"/>
        </w:rPr>
        <w:fldChar w:fldCharType="separate"/>
      </w:r>
      <w:r w:rsidR="009656E9" w:rsidRPr="00A66C0B">
        <w:rPr>
          <w:noProof/>
          <w:shd w:val="clear" w:color="auto" w:fill="FFFFFF"/>
          <w:vertAlign w:val="superscript"/>
        </w:rPr>
        <w:t>27</w:t>
      </w:r>
      <w:r w:rsidR="00E41DA2" w:rsidRPr="00A66C0B">
        <w:rPr>
          <w:shd w:val="clear" w:color="auto" w:fill="FFFFFF"/>
        </w:rPr>
        <w:fldChar w:fldCharType="end"/>
      </w:r>
      <w:r w:rsidR="00EA4FC8" w:rsidRPr="00A66C0B">
        <w:rPr>
          <w:shd w:val="clear" w:color="auto" w:fill="FFFFFF"/>
        </w:rPr>
        <w:t xml:space="preserve"> than B cells against other antigens </w:t>
      </w:r>
      <w:r w:rsidR="001228F9" w:rsidRPr="00A66C0B">
        <w:rPr>
          <w:shd w:val="clear" w:color="auto" w:fill="FFFFFF"/>
        </w:rPr>
        <w:t xml:space="preserve">such as </w:t>
      </w:r>
      <w:proofErr w:type="gramStart"/>
      <w:r w:rsidR="00EA4FC8" w:rsidRPr="00A66C0B">
        <w:rPr>
          <w:shd w:val="clear" w:color="auto" w:fill="FFFFFF"/>
        </w:rPr>
        <w:t>e.g.</w:t>
      </w:r>
      <w:proofErr w:type="gramEnd"/>
      <w:r w:rsidR="00EA4FC8" w:rsidRPr="00A66C0B">
        <w:rPr>
          <w:shd w:val="clear" w:color="auto" w:fill="FFFFFF"/>
        </w:rPr>
        <w:t xml:space="preserve"> tetanus toxoid</w:t>
      </w:r>
      <w:r w:rsidR="007262CC" w:rsidRPr="00A66C0B">
        <w:rPr>
          <w:shd w:val="clear" w:color="auto" w:fill="FFFFFF"/>
        </w:rPr>
        <w:t xml:space="preserve">. Moreover, these </w:t>
      </w:r>
      <w:r w:rsidR="00EA4FC8" w:rsidRPr="00A66C0B">
        <w:rPr>
          <w:shd w:val="clear" w:color="auto" w:fill="FFFFFF"/>
        </w:rPr>
        <w:t xml:space="preserve">citrulline reactive </w:t>
      </w:r>
      <w:r w:rsidR="007262CC" w:rsidRPr="00A66C0B">
        <w:rPr>
          <w:shd w:val="clear" w:color="auto" w:fill="FFFFFF"/>
        </w:rPr>
        <w:t>B cells secrete increased amounts of IL-8, an important chemoattractant for neutrophils</w:t>
      </w:r>
      <w:r w:rsidR="00FB4F9B" w:rsidRPr="00A66C0B">
        <w:rPr>
          <w:shd w:val="clear" w:color="auto" w:fill="FFFFFF"/>
        </w:rPr>
        <w:t xml:space="preserve">, </w:t>
      </w:r>
      <w:r w:rsidR="007262CC" w:rsidRPr="00A66C0B">
        <w:rPr>
          <w:shd w:val="clear" w:color="auto" w:fill="FFFFFF"/>
        </w:rPr>
        <w:t xml:space="preserve">the most abundant cell type in </w:t>
      </w:r>
      <w:r w:rsidR="00EA4FC8" w:rsidRPr="00A66C0B">
        <w:rPr>
          <w:shd w:val="clear" w:color="auto" w:fill="FFFFFF"/>
        </w:rPr>
        <w:t xml:space="preserve">RA </w:t>
      </w:r>
      <w:r w:rsidR="007262CC" w:rsidRPr="00A66C0B">
        <w:rPr>
          <w:shd w:val="clear" w:color="auto" w:fill="FFFFFF"/>
        </w:rPr>
        <w:t>synovial fluid</w:t>
      </w:r>
      <w:r w:rsidR="00E41DA2" w:rsidRPr="00A66C0B">
        <w:rPr>
          <w:shd w:val="clear" w:color="auto" w:fill="FFFFFF"/>
        </w:rPr>
        <w:t>.</w:t>
      </w:r>
      <w:r w:rsidR="007262CC" w:rsidRPr="00A66C0B">
        <w:rPr>
          <w:shd w:val="clear" w:color="auto" w:fill="FFFFFF"/>
        </w:rPr>
        <w:t xml:space="preserve"> Thus, </w:t>
      </w:r>
      <w:r w:rsidRPr="00A66C0B">
        <w:rPr>
          <w:shd w:val="clear" w:color="auto" w:fill="FFFFFF"/>
        </w:rPr>
        <w:t>since the discovery of citrulline as antigenic target for ACPA, several lines of evidence support the notion that citrullinated protein-reactive immune responses contribute to (the onset of) the signs and symptoms of RA</w:t>
      </w:r>
      <w:r w:rsidR="007262CC" w:rsidRPr="00A66C0B">
        <w:rPr>
          <w:shd w:val="clear" w:color="auto" w:fill="FFFFFF"/>
        </w:rPr>
        <w:t xml:space="preserve">, although further experimental support </w:t>
      </w:r>
      <w:r w:rsidR="00B954D4" w:rsidRPr="00A66C0B">
        <w:rPr>
          <w:shd w:val="clear" w:color="auto" w:fill="FFFFFF"/>
        </w:rPr>
        <w:t>is still needed to define its precise contribution</w:t>
      </w:r>
      <w:r w:rsidR="006E20B5" w:rsidRPr="00A66C0B">
        <w:rPr>
          <w:shd w:val="clear" w:color="auto" w:fill="FFFFFF"/>
        </w:rPr>
        <w:t>.</w:t>
      </w:r>
      <w:r w:rsidRPr="00A66C0B">
        <w:rPr>
          <w:shd w:val="clear" w:color="auto" w:fill="FFFFFF"/>
        </w:rPr>
        <w:fldChar w:fldCharType="begin">
          <w:fldData xml:space="preserve">PEVuZE5vdGU+PENpdGU+PEF1dGhvcj5IdWl6aW5nYTwvQXV0aG9yPjxZZWFyPjIwMDU8L1llYXI+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</w:fldData>
        </w:fldChar>
      </w:r>
      <w:r w:rsidR="006A6AB9" w:rsidRPr="00A66C0B">
        <w:rPr>
          <w:shd w:val="clear" w:color="auto" w:fill="FFFFFF"/>
        </w:rPr>
        <w:instrText xml:space="preserve"> ADDIN EN.CITE </w:instrText>
      </w:r>
      <w:r w:rsidR="006A6AB9" w:rsidRPr="00A66C0B">
        <w:rPr>
          <w:shd w:val="clear" w:color="auto" w:fill="FFFFFF"/>
        </w:rPr>
        <w:fldChar w:fldCharType="begin">
          <w:fldData xml:space="preserve">PEVuZE5vdGU+PENpdGU+PEF1dGhvcj5IdWl6aW5nYTwvQXV0aG9yPjxZZWFyPjIwMDU8L1llYXI+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</w:fldData>
        </w:fldChar>
      </w:r>
      <w:r w:rsidR="006A6AB9" w:rsidRPr="00A66C0B">
        <w:rPr>
          <w:shd w:val="clear" w:color="auto" w:fill="FFFFFF"/>
        </w:rPr>
        <w:instrText xml:space="preserve"> ADDIN EN.CITE.DATA </w:instrText>
      </w:r>
      <w:r w:rsidR="006A6AB9" w:rsidRPr="00A66C0B">
        <w:rPr>
          <w:shd w:val="clear" w:color="auto" w:fill="FFFFFF"/>
        </w:rPr>
      </w:r>
      <w:r w:rsidR="006A6AB9" w:rsidRPr="00A66C0B">
        <w:rPr>
          <w:shd w:val="clear" w:color="auto" w:fill="FFFFFF"/>
        </w:rPr>
        <w:fldChar w:fldCharType="end"/>
      </w:r>
      <w:r w:rsidRPr="00A66C0B">
        <w:rPr>
          <w:shd w:val="clear" w:color="auto" w:fill="FFFFFF"/>
        </w:rPr>
      </w:r>
      <w:r w:rsidRPr="00A66C0B">
        <w:rPr>
          <w:shd w:val="clear" w:color="auto" w:fill="FFFFFF"/>
        </w:rPr>
        <w:fldChar w:fldCharType="separate"/>
      </w:r>
      <w:r w:rsidR="006A6AB9" w:rsidRPr="00A66C0B">
        <w:rPr>
          <w:noProof/>
          <w:shd w:val="clear" w:color="auto" w:fill="FFFFFF"/>
          <w:vertAlign w:val="superscript"/>
        </w:rPr>
        <w:t>11,28,29</w:t>
      </w:r>
      <w:r w:rsidRPr="00A66C0B">
        <w:rPr>
          <w:shd w:val="clear" w:color="auto" w:fill="FFFFFF"/>
        </w:rPr>
        <w:fldChar w:fldCharType="end"/>
      </w:r>
    </w:p>
    <w:p w14:paraId="61CA72AE" w14:textId="491808FD" w:rsidR="00121E95" w:rsidRPr="00A66C0B" w:rsidRDefault="00121E95" w:rsidP="00F937D8">
      <w:pPr>
        <w:autoSpaceDE w:val="0"/>
        <w:autoSpaceDN w:val="0"/>
        <w:adjustRightInd w:val="0"/>
        <w:spacing w:after="0" w:line="276" w:lineRule="auto"/>
        <w:jc w:val="both"/>
        <w:rPr>
          <w:shd w:val="clear" w:color="auto" w:fill="FFFFFF"/>
        </w:rPr>
      </w:pPr>
    </w:p>
    <w:p w14:paraId="3A1DBDE2" w14:textId="77777777" w:rsidR="00121E95" w:rsidRPr="00A66C0B" w:rsidRDefault="00121E95" w:rsidP="00F937D8">
      <w:pPr>
        <w:autoSpaceDE w:val="0"/>
        <w:autoSpaceDN w:val="0"/>
        <w:adjustRightInd w:val="0"/>
        <w:spacing w:after="0" w:line="276" w:lineRule="auto"/>
        <w:jc w:val="both"/>
        <w:rPr>
          <w:shd w:val="clear" w:color="auto" w:fill="FFFFFF"/>
        </w:rPr>
      </w:pPr>
    </w:p>
    <w:p w14:paraId="3B8C443A" w14:textId="77777777" w:rsidR="000F3A2B" w:rsidRPr="00A66C0B" w:rsidRDefault="00121E95" w:rsidP="00F937D8">
      <w:pPr>
        <w:spacing w:line="276" w:lineRule="auto"/>
        <w:jc w:val="both"/>
        <w:rPr>
          <w:b/>
        </w:rPr>
      </w:pPr>
      <w:r w:rsidRPr="00A66C0B">
        <w:rPr>
          <w:b/>
        </w:rPr>
        <w:t>The evolution of the RA-associated autoimmune response.</w:t>
      </w:r>
    </w:p>
    <w:p w14:paraId="5E97AB55" w14:textId="658F5C43" w:rsidR="00CE2FFB" w:rsidRPr="00A66C0B" w:rsidRDefault="00121E95" w:rsidP="00F937D8">
      <w:pPr>
        <w:spacing w:line="276" w:lineRule="auto"/>
        <w:jc w:val="both"/>
        <w:rPr>
          <w:b/>
        </w:rPr>
      </w:pPr>
      <w:r w:rsidRPr="00A66C0B">
        <w:lastRenderedPageBreak/>
        <w:t xml:space="preserve">The </w:t>
      </w:r>
      <w:r w:rsidR="00571ADA" w:rsidRPr="00A66C0B">
        <w:t>characterisation of</w:t>
      </w:r>
      <w:r w:rsidRPr="00A66C0B">
        <w:t xml:space="preserve"> the auto-antibody responses </w:t>
      </w:r>
      <w:r w:rsidR="00571ADA" w:rsidRPr="00A66C0B">
        <w:t>that define</w:t>
      </w:r>
      <w:r w:rsidRPr="00A66C0B">
        <w:t xml:space="preserve"> seropositive RA also provided fresh </w:t>
      </w:r>
      <w:r w:rsidR="00571ADA" w:rsidRPr="00A66C0B">
        <w:t xml:space="preserve">impetus </w:t>
      </w:r>
      <w:r w:rsidRPr="00A66C0B">
        <w:t>for studies unravelling the induction and evolution of these auto-immune responses. It is now clear that both the RF- and ACPA-response can be present years before subjects develop RA</w:t>
      </w:r>
      <w:r w:rsidR="002761D5" w:rsidRPr="00A66C0B">
        <w:t>.</w:t>
      </w:r>
      <w:r w:rsidRPr="00A66C0B">
        <w:fldChar w:fldCharType="begin">
          <w:fldData xml:space="preserve">PEVuZE5vdGU+PENpdGU+PEF1dGhvcj5OaWVsZW48L0F1dGhvcj48WWVhcj4yMDA0PC9ZZWFyPjxS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</w:fldData>
        </w:fldChar>
      </w:r>
      <w:r w:rsidR="00EE4FAA" w:rsidRPr="00A66C0B">
        <w:instrText xml:space="preserve"> ADDIN EN.CITE </w:instrText>
      </w:r>
      <w:r w:rsidR="00EE4FAA" w:rsidRPr="00A66C0B">
        <w:fldChar w:fldCharType="begin">
          <w:fldData xml:space="preserve">PEVuZE5vdGU+PENpdGU+PEF1dGhvcj5OaWVsZW48L0F1dGhvcj48WWVhcj4yMDA0PC9ZZWFyPjxS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</w:fldData>
        </w:fldChar>
      </w:r>
      <w:r w:rsidR="00EE4FAA" w:rsidRPr="00A66C0B">
        <w:instrText xml:space="preserve"> ADDIN EN.CITE.DATA </w:instrText>
      </w:r>
      <w:r w:rsidR="00EE4FAA" w:rsidRPr="00A66C0B">
        <w:fldChar w:fldCharType="end"/>
      </w:r>
      <w:r w:rsidRPr="00A66C0B">
        <w:fldChar w:fldCharType="separate"/>
      </w:r>
      <w:r w:rsidR="00EE4FAA" w:rsidRPr="00A66C0B">
        <w:rPr>
          <w:noProof/>
          <w:vertAlign w:val="superscript"/>
        </w:rPr>
        <w:t>30-32</w:t>
      </w:r>
      <w:r w:rsidRPr="00A66C0B">
        <w:fldChar w:fldCharType="end"/>
      </w:r>
      <w:r w:rsidRPr="00A66C0B">
        <w:t xml:space="preserve"> </w:t>
      </w:r>
      <w:r w:rsidR="00571ADA" w:rsidRPr="00A66C0B">
        <w:t>Furthermore,</w:t>
      </w:r>
      <w:r w:rsidRPr="00A66C0B">
        <w:t xml:space="preserve"> both RF and ACPA can also be present in healthy individuals</w:t>
      </w:r>
      <w:r w:rsidR="003E3F6B" w:rsidRPr="00A66C0B">
        <w:t xml:space="preserve"> who, even after several years of follow up, do</w:t>
      </w:r>
      <w:r w:rsidRPr="00A66C0B">
        <w:t xml:space="preserve"> not progress to RA. In </w:t>
      </w:r>
      <w:r w:rsidR="002E70FB" w:rsidRPr="00A66C0B">
        <w:t>a substantial proportion of these</w:t>
      </w:r>
      <w:r w:rsidRPr="00A66C0B">
        <w:t xml:space="preserve"> individuals, the auto-antibody response stay</w:t>
      </w:r>
      <w:r w:rsidR="003E3F6B" w:rsidRPr="00A66C0B">
        <w:t>s</w:t>
      </w:r>
      <w:r w:rsidRPr="00A66C0B">
        <w:t xml:space="preserve"> at relatively low level, </w:t>
      </w:r>
      <w:r w:rsidR="002E70FB" w:rsidRPr="00A66C0B">
        <w:t>or</w:t>
      </w:r>
      <w:r w:rsidRPr="00A66C0B">
        <w:t xml:space="preserve"> can even disappear over time</w:t>
      </w:r>
      <w:r w:rsidR="00E57987" w:rsidRPr="00A66C0B">
        <w:t>.</w:t>
      </w:r>
      <w:r w:rsidRPr="00A66C0B">
        <w:fldChar w:fldCharType="begin"/>
      </w:r>
      <w:r w:rsidR="00EE4FAA" w:rsidRPr="00A66C0B">
        <w:instrText xml:space="preserve"> ADDIN EN.CITE &lt;EndNote&gt;&lt;Cite&gt;&lt;Author&gt;Tanner&lt;/Author&gt;&lt;Year&gt;2019&lt;/Year&gt;&lt;RecNum&gt;80&lt;/RecNum&gt;&lt;DisplayText&gt;&lt;style face="superscript"&gt;33&lt;/style&gt;&lt;/DisplayText&gt;&lt;record&gt;&lt;rec-number&gt;80&lt;/rec-number&gt;&lt;foreign-keys&gt;&lt;key app="EN" db-id="xepaavwt609fspew2wc5wezefwe9srf092s5" timestamp="1579271566"&gt;80&lt;/key&gt;&lt;/foreign-keys&gt;&lt;ref-type name="Journal Article"&gt;17&lt;/ref-type&gt;&lt;contributors&gt;&lt;authors&gt;&lt;author&gt;Tanner, S.&lt;/author&gt;&lt;author&gt;Dufault, B.&lt;/author&gt;&lt;author&gt;Smolik, I.&lt;/author&gt;&lt;author&gt;Meng, X.&lt;/author&gt;&lt;author&gt;Anaparti, V.&lt;/author&gt;&lt;author&gt;Hitchon, C.&lt;/author&gt;&lt;author&gt;Robinson, D. B.&lt;/author&gt;&lt;author&gt;Robinson, W.&lt;/author&gt;&lt;author&gt;Sokolove, J.&lt;/author&gt;&lt;author&gt;Lahey, L.&lt;/author&gt;&lt;author&gt;Ferucci, E. D.&lt;/author&gt;&lt;author&gt;El-Gabalawy, H.&lt;/author&gt;&lt;/authors&gt;&lt;/contributors&gt;&lt;auth-address&gt;University of Manitoba, Winnipeg, Manitoba, Canada.&amp;#xD;George and Fay Yee Centre for Healthcare Innovation and University of Manitoba, Winnipeg, Manitoba, Canada.&amp;#xD;Stanford University, Palo Alto, California.&amp;#xD;Alaska Native Tribal Health Consortium, Anchorage.&lt;/auth-address&gt;&lt;titles&gt;&lt;title&gt;A Prospective Study of the Development of Inflammatory Arthritis in the Family Members of Indigenous North American People With Rheumatoid Arthritis&lt;/title&gt;&lt;secondary-title&gt;Arthritis Rheumatol&lt;/secondary-title&gt;&lt;/titles&gt;&lt;periodical&gt;&lt;full-title&gt;Arthritis Rheumatol&lt;/full-title&gt;&lt;/periodical&gt;&lt;pages&gt;1494-1503&lt;/pages&gt;&lt;volume&gt;71&lt;/volume&gt;&lt;number&gt;9&lt;/number&gt;&lt;edition&gt;2019/03/13&lt;/edition&gt;&lt;dates&gt;&lt;year&gt;2019&lt;/year&gt;&lt;pub-dates&gt;&lt;date&gt;Sep&lt;/date&gt;&lt;/pub-dates&gt;&lt;/dates&gt;&lt;isbn&gt;2326-5205 (Electronic)&amp;#xD;2326-5191 (Linking)&lt;/isbn&gt;&lt;accession-num&gt;30861615&lt;/accession-num&gt;&lt;urls&gt;&lt;related-urls&gt;&lt;url&gt;https://www.ncbi.nlm.nih.gov/pubmed/30861615&lt;/url&gt;&lt;/related-urls&gt;&lt;/urls&gt;&lt;electronic-resource-num&gt;10.1002/art.40880&lt;/electronic-resource-num&gt;&lt;/record&gt;&lt;/Cite&gt;&lt;/EndNote&gt;</w:instrText>
      </w:r>
      <w:r w:rsidRPr="00A66C0B">
        <w:fldChar w:fldCharType="separate"/>
      </w:r>
      <w:r w:rsidR="00EE4FAA" w:rsidRPr="00A66C0B">
        <w:rPr>
          <w:noProof/>
          <w:vertAlign w:val="superscript"/>
        </w:rPr>
        <w:t>33</w:t>
      </w:r>
      <w:r w:rsidRPr="00A66C0B">
        <w:fldChar w:fldCharType="end"/>
      </w:r>
      <w:r w:rsidRPr="00A66C0B">
        <w:t xml:space="preserve"> The latter observatio</w:t>
      </w:r>
      <w:r w:rsidR="003E3F6B" w:rsidRPr="00A66C0B">
        <w:t>n is</w:t>
      </w:r>
      <w:r w:rsidRPr="00A66C0B">
        <w:t xml:space="preserve"> interesting</w:t>
      </w:r>
      <w:r w:rsidR="003E3F6B" w:rsidRPr="00A66C0B">
        <w:t>; whilst the factors that influence the longevity of this ACPA response remain undefined,</w:t>
      </w:r>
      <w:r w:rsidRPr="00A66C0B">
        <w:t xml:space="preserve"> </w:t>
      </w:r>
      <w:r w:rsidR="003E3F6B" w:rsidRPr="00A66C0B">
        <w:t xml:space="preserve"> disappearance of the response</w:t>
      </w:r>
      <w:r w:rsidRPr="00A66C0B">
        <w:t xml:space="preserve"> </w:t>
      </w:r>
      <w:r w:rsidR="003E3F6B" w:rsidRPr="00A66C0B">
        <w:t xml:space="preserve">raises the possibility </w:t>
      </w:r>
      <w:r w:rsidRPr="00A66C0B">
        <w:t>that these auto</w:t>
      </w:r>
      <w:r w:rsidR="003E3F6B" w:rsidRPr="00A66C0B">
        <w:t>antibodies</w:t>
      </w:r>
      <w:r w:rsidRPr="00A66C0B">
        <w:t xml:space="preserve"> are part of conventional immune responses against microbes encountered by the immune system. </w:t>
      </w:r>
    </w:p>
    <w:p w14:paraId="314F4508" w14:textId="26B1A978" w:rsidR="00121E95" w:rsidRPr="00A66C0B" w:rsidRDefault="00121E95" w:rsidP="00F937D8">
      <w:pPr>
        <w:spacing w:line="276" w:lineRule="auto"/>
        <w:jc w:val="both"/>
        <w:rPr>
          <w:rFonts w:cstheme="minorHAnsi"/>
          <w:shd w:val="clear" w:color="auto" w:fill="FFFFFF"/>
        </w:rPr>
      </w:pPr>
      <w:r w:rsidRPr="00A66C0B">
        <w:t>In contrast, the ACPA- and RF-response do</w:t>
      </w:r>
      <w:r w:rsidR="0008515B" w:rsidRPr="00A66C0B">
        <w:t>es</w:t>
      </w:r>
      <w:r w:rsidRPr="00A66C0B">
        <w:t xml:space="preserve"> not disappear in subjects </w:t>
      </w:r>
      <w:r w:rsidR="0008515B" w:rsidRPr="00A66C0B">
        <w:t xml:space="preserve">who </w:t>
      </w:r>
      <w:r w:rsidRPr="00A66C0B">
        <w:t xml:space="preserve">transition to RA. </w:t>
      </w:r>
      <w:r w:rsidR="0008515B" w:rsidRPr="00A66C0B">
        <w:t>Indeed</w:t>
      </w:r>
      <w:r w:rsidRPr="00A66C0B">
        <w:t>, several lines of evidence indicate that the auto-immune response undergoes an expansion before the development of RA. For example, isotype-usage, autoantibody-</w:t>
      </w:r>
      <w:r w:rsidRPr="00A66C0B">
        <w:rPr>
          <w:rFonts w:cstheme="minorHAnsi"/>
        </w:rPr>
        <w:t>levels and the citrullinated epitope recognition profile of the ACPA-response</w:t>
      </w:r>
      <w:r w:rsidR="0008515B" w:rsidRPr="00A66C0B">
        <w:rPr>
          <w:rFonts w:cstheme="minorHAnsi"/>
        </w:rPr>
        <w:t xml:space="preserve"> all</w:t>
      </w:r>
      <w:r w:rsidRPr="00A66C0B">
        <w:rPr>
          <w:rFonts w:cstheme="minorHAnsi"/>
        </w:rPr>
        <w:t xml:space="preserve"> increase before onset of RA</w:t>
      </w:r>
      <w:r w:rsidR="00577E0A" w:rsidRPr="00A66C0B">
        <w:rPr>
          <w:rFonts w:cstheme="minorHAnsi"/>
        </w:rPr>
        <w:t>.</w:t>
      </w:r>
      <w:r w:rsidRPr="00A66C0B">
        <w:rPr>
          <w:rFonts w:cstheme="minorHAnsi"/>
        </w:rPr>
        <w:fldChar w:fldCharType="begin">
          <w:fldData xml:space="preserve">PEVuZE5vdGU+PENpdGU+PEF1dGhvcj52YW4gZGUgU3RhZHQ8L0F1dGhvcj48WWVhcj4yMDExPC9Z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</w:fldData>
        </w:fldChar>
      </w:r>
      <w:r w:rsidR="00121E1F" w:rsidRPr="00A66C0B">
        <w:rPr>
          <w:rFonts w:cstheme="minorHAnsi"/>
        </w:rPr>
        <w:instrText xml:space="preserve"> ADDIN EN.CITE </w:instrText>
      </w:r>
      <w:r w:rsidR="00121E1F" w:rsidRPr="00A66C0B">
        <w:rPr>
          <w:rFonts w:cstheme="minorHAnsi"/>
        </w:rPr>
        <w:fldChar w:fldCharType="begin">
          <w:fldData xml:space="preserve">PEVuZE5vdGU+PENpdGU+PEF1dGhvcj52YW4gZGUgU3RhZHQ8L0F1dGhvcj48WWVhcj4yMDExPC9Z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</w:fldData>
        </w:fldChar>
      </w:r>
      <w:r w:rsidR="00121E1F" w:rsidRPr="00A66C0B">
        <w:rPr>
          <w:rFonts w:cstheme="minorHAnsi"/>
        </w:rPr>
        <w:instrText xml:space="preserve"> ADDIN EN.CITE.DATA </w:instrText>
      </w:r>
      <w:r w:rsidR="00121E1F" w:rsidRPr="00A66C0B">
        <w:rPr>
          <w:rFonts w:cstheme="minorHAnsi"/>
        </w:rPr>
      </w:r>
      <w:r w:rsidR="00121E1F" w:rsidRPr="00A66C0B">
        <w:rPr>
          <w:rFonts w:cstheme="minorHAnsi"/>
        </w:rPr>
        <w:fldChar w:fldCharType="end"/>
      </w:r>
      <w:r w:rsidRPr="00A66C0B">
        <w:rPr>
          <w:rFonts w:cstheme="minorHAnsi"/>
        </w:rPr>
      </w:r>
      <w:r w:rsidRPr="00A66C0B">
        <w:rPr>
          <w:rFonts w:cstheme="minorHAnsi"/>
        </w:rPr>
        <w:fldChar w:fldCharType="separate"/>
      </w:r>
      <w:r w:rsidR="00121E1F" w:rsidRPr="00A66C0B">
        <w:rPr>
          <w:rFonts w:cstheme="minorHAnsi"/>
          <w:noProof/>
          <w:vertAlign w:val="superscript"/>
        </w:rPr>
        <w:t>34-36</w:t>
      </w:r>
      <w:r w:rsidRPr="00A66C0B">
        <w:rPr>
          <w:rFonts w:cstheme="minorHAnsi"/>
        </w:rPr>
        <w:fldChar w:fldCharType="end"/>
      </w:r>
      <w:r w:rsidRPr="00A66C0B">
        <w:rPr>
          <w:rFonts w:cstheme="minorHAnsi"/>
        </w:rPr>
        <w:t xml:space="preserve"> Nonetheless, although </w:t>
      </w:r>
      <w:r w:rsidR="00571ADA" w:rsidRPr="00A66C0B">
        <w:rPr>
          <w:rFonts w:cstheme="minorHAnsi"/>
        </w:rPr>
        <w:t xml:space="preserve">it </w:t>
      </w:r>
      <w:r w:rsidR="00890FC1" w:rsidRPr="00A66C0B">
        <w:rPr>
          <w:rFonts w:cstheme="minorHAnsi"/>
        </w:rPr>
        <w:t xml:space="preserve">is </w:t>
      </w:r>
      <w:r w:rsidRPr="00A66C0B">
        <w:rPr>
          <w:rFonts w:cstheme="minorHAnsi"/>
        </w:rPr>
        <w:t xml:space="preserve">generally accepted that the broadening of the auto-immune response takes place before the onset of RA, </w:t>
      </w:r>
      <w:r w:rsidR="0008515B" w:rsidRPr="00A66C0B">
        <w:rPr>
          <w:rFonts w:cstheme="minorHAnsi"/>
        </w:rPr>
        <w:t>the</w:t>
      </w:r>
      <w:r w:rsidRPr="00A66C0B">
        <w:rPr>
          <w:rFonts w:cstheme="minorHAnsi"/>
        </w:rPr>
        <w:t xml:space="preserve"> pre-RA phase</w:t>
      </w:r>
      <w:r w:rsidR="0008515B" w:rsidRPr="00A66C0B">
        <w:rPr>
          <w:rFonts w:cstheme="minorHAnsi"/>
        </w:rPr>
        <w:t>s in which</w:t>
      </w:r>
      <w:r w:rsidRPr="00A66C0B">
        <w:rPr>
          <w:rFonts w:cstheme="minorHAnsi"/>
        </w:rPr>
        <w:t xml:space="preserve"> the expansion of auto-immunity occurs</w:t>
      </w:r>
      <w:r w:rsidR="0008515B" w:rsidRPr="00A66C0B">
        <w:rPr>
          <w:rFonts w:cstheme="minorHAnsi"/>
        </w:rPr>
        <w:t xml:space="preserve"> are less well defined</w:t>
      </w:r>
      <w:r w:rsidRPr="00A66C0B">
        <w:rPr>
          <w:rFonts w:cstheme="minorHAnsi"/>
        </w:rPr>
        <w:t>. In some individuals, high levels of ACPA can be found years before disease-onset in the absence of apparent musculoskeletal symptoms, whereas in others a broadening of auto-immune responses is found relatively close to the time of joint swelling</w:t>
      </w:r>
      <w:r w:rsidR="00577E0A" w:rsidRPr="00A66C0B">
        <w:rPr>
          <w:rFonts w:cstheme="minorHAnsi"/>
        </w:rPr>
        <w:t>.</w:t>
      </w:r>
      <w:r w:rsidRPr="00A66C0B">
        <w:rPr>
          <w:rFonts w:cstheme="minorHAnsi"/>
        </w:rPr>
        <w:fldChar w:fldCharType="begin">
          <w:fldData xml:space="preserve">PEVuZE5vdGU+PENpdGU+PEF1dGhvcj5UYW5uZXI8L0F1dGhvcj48WWVhcj4yMDE5PC9ZZWFyPjxS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=
</w:fldData>
        </w:fldChar>
      </w:r>
      <w:r w:rsidR="00EE4FAA" w:rsidRPr="00A66C0B">
        <w:rPr>
          <w:rFonts w:cstheme="minorHAnsi"/>
        </w:rPr>
        <w:instrText xml:space="preserve"> ADDIN EN.CITE </w:instrText>
      </w:r>
      <w:r w:rsidR="00EE4FAA" w:rsidRPr="00A66C0B">
        <w:rPr>
          <w:rFonts w:cstheme="minorHAnsi"/>
        </w:rPr>
        <w:fldChar w:fldCharType="begin">
          <w:fldData xml:space="preserve">PEVuZE5vdGU+PENpdGU+PEF1dGhvcj5UYW5uZXI8L0F1dGhvcj48WWVhcj4yMDE5PC9ZZWFyPjxS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=
</w:fldData>
        </w:fldChar>
      </w:r>
      <w:r w:rsidR="00EE4FAA" w:rsidRPr="00A66C0B">
        <w:rPr>
          <w:rFonts w:cstheme="minorHAnsi"/>
        </w:rPr>
        <w:instrText xml:space="preserve"> ADDIN EN.CITE.DATA </w:instrText>
      </w:r>
      <w:r w:rsidR="00EE4FAA" w:rsidRPr="00A66C0B">
        <w:rPr>
          <w:rFonts w:cstheme="minorHAnsi"/>
        </w:rPr>
      </w:r>
      <w:r w:rsidR="00EE4FAA" w:rsidRPr="00A66C0B">
        <w:rPr>
          <w:rFonts w:cstheme="minorHAnsi"/>
        </w:rPr>
        <w:fldChar w:fldCharType="end"/>
      </w:r>
      <w:r w:rsidRPr="00A66C0B">
        <w:rPr>
          <w:rFonts w:cstheme="minorHAnsi"/>
        </w:rPr>
      </w:r>
      <w:r w:rsidRPr="00A66C0B">
        <w:rPr>
          <w:rFonts w:cstheme="minorHAnsi"/>
        </w:rPr>
        <w:fldChar w:fldCharType="separate"/>
      </w:r>
      <w:r w:rsidR="00EE4FAA" w:rsidRPr="00A66C0B">
        <w:rPr>
          <w:rFonts w:cstheme="minorHAnsi"/>
          <w:noProof/>
          <w:vertAlign w:val="superscript"/>
        </w:rPr>
        <w:t>30,31,33</w:t>
      </w:r>
      <w:r w:rsidRPr="00A66C0B">
        <w:rPr>
          <w:rFonts w:cstheme="minorHAnsi"/>
        </w:rPr>
        <w:fldChar w:fldCharType="end"/>
      </w:r>
      <w:r w:rsidRPr="00A66C0B">
        <w:rPr>
          <w:rFonts w:cstheme="minorHAnsi"/>
        </w:rPr>
        <w:t xml:space="preserve"> Intriguingly, a rather small increase in the avidity of the ACPA-response is observed over time, indicating that isotype-switching and avidity maturation are uncoupled in this auto-immune response</w:t>
      </w:r>
      <w:r w:rsidR="00577E0A" w:rsidRPr="00A66C0B">
        <w:rPr>
          <w:rFonts w:cstheme="minorHAnsi"/>
        </w:rPr>
        <w:t>.</w:t>
      </w:r>
      <w:r w:rsidRPr="00A66C0B">
        <w:rPr>
          <w:rFonts w:cstheme="minorHAnsi"/>
        </w:rPr>
        <w:fldChar w:fldCharType="begin"/>
      </w:r>
      <w:r w:rsidR="00BB73D8" w:rsidRPr="00A66C0B">
        <w:rPr>
          <w:rFonts w:cstheme="minorHAnsi"/>
        </w:rPr>
        <w:instrText xml:space="preserve"> ADDIN EN.CITE &lt;EndNote&gt;&lt;Cite&gt;&lt;Author&gt;Suwannalai&lt;/Author&gt;&lt;Year&gt;2012&lt;/Year&gt;&lt;RecNum&gt;89&lt;/RecNum&gt;&lt;DisplayText&gt;&lt;style face="superscript"&gt;37&lt;/style&gt;&lt;/DisplayText&gt;&lt;record&gt;&lt;rec-number&gt;89&lt;/rec-number&gt;&lt;foreign-keys&gt;&lt;key app="EN" db-id="xepaavwt609fspew2wc5wezefwe9srf092s5" timestamp="1579501958"&gt;89&lt;/key&gt;&lt;/foreign-keys&gt;&lt;ref-type name="Journal Article"&gt;17&lt;/ref-type&gt;&lt;contributors&gt;&lt;authors&gt;&lt;author&gt;Suwannalai, P.&lt;/author&gt;&lt;author&gt;van de Stadt, L. A.&lt;/author&gt;&lt;author&gt;Radner, H.&lt;/author&gt;&lt;author&gt;Steiner, G.&lt;/author&gt;&lt;author&gt;El-Gabalawy, H. S.&lt;/author&gt;&lt;author&gt;Zijde, C. M.&lt;/author&gt;&lt;author&gt;van Tol, M. J.&lt;/author&gt;&lt;author&gt;van Schaardenburg, D.&lt;/author&gt;&lt;author&gt;Huizinga, T. W.&lt;/author&gt;&lt;author&gt;Toes, R. E.&lt;/author&gt;&lt;author&gt;Trouw, L. A.&lt;/author&gt;&lt;/authors&gt;&lt;/contributors&gt;&lt;auth-address&gt;Leiden University Medical Center, Leiden, The Netherlands.&lt;/auth-address&gt;&lt;titles&gt;&lt;title&gt;Avidity maturation of anti-citrullinated protein antibodies in rheumatoid arthritis&lt;/title&gt;&lt;secondary-title&gt;Arthritis Rheum&lt;/secondary-title&gt;&lt;/titles&gt;&lt;periodical&gt;&lt;full-title&gt;Arthritis Rheum&lt;/full-title&gt;&lt;/periodical&gt;&lt;pages&gt;1323-8&lt;/pages&gt;&lt;volume&gt;64&lt;/volume&gt;&lt;number&gt;5&lt;/number&gt;&lt;edition&gt;2011/12/02&lt;/edition&gt;&lt;keywords&gt;&lt;keyword&gt;Antibody Affinity/*immunology&lt;/keyword&gt;&lt;keyword&gt;Arthritis, Rheumatoid/*immunology&lt;/keyword&gt;&lt;keyword&gt;Autoantibodies/*immunology&lt;/keyword&gt;&lt;keyword&gt;*Immunization, Secondary&lt;/keyword&gt;&lt;keyword&gt;Longitudinal Studies&lt;/keyword&gt;&lt;keyword&gt;Peptides, Cyclic/*immunology&lt;/keyword&gt;&lt;keyword&gt;Time Factors&lt;/keyword&gt;&lt;/keywords&gt;&lt;dates&gt;&lt;year&gt;2012&lt;/year&gt;&lt;pub-dates&gt;&lt;date&gt;May&lt;/date&gt;&lt;/pub-dates&gt;&lt;/dates&gt;&lt;isbn&gt;1529-0131 (Electronic)&amp;#xD;0004-3591 (Linking)&lt;/isbn&gt;&lt;accession-num&gt;22130974&lt;/accession-num&gt;&lt;urls&gt;&lt;related-urls&gt;&lt;url&gt;https://www.ncbi.nlm.nih.gov/pubmed/22130974&lt;/url&gt;&lt;/related-urls&gt;&lt;/urls&gt;&lt;electronic-resource-num&gt;10.1002/art.33489&lt;/electronic-resource-num&gt;&lt;/record&gt;&lt;/Cite&gt;&lt;/EndNote&gt;</w:instrText>
      </w:r>
      <w:r w:rsidRPr="00A66C0B">
        <w:rPr>
          <w:rFonts w:cstheme="minorHAnsi"/>
        </w:rPr>
        <w:fldChar w:fldCharType="separate"/>
      </w:r>
      <w:r w:rsidR="00BB73D8" w:rsidRPr="00A66C0B">
        <w:rPr>
          <w:rFonts w:cstheme="minorHAnsi"/>
          <w:noProof/>
          <w:vertAlign w:val="superscript"/>
        </w:rPr>
        <w:t>37</w:t>
      </w:r>
      <w:r w:rsidRPr="00A66C0B">
        <w:rPr>
          <w:rFonts w:cstheme="minorHAnsi"/>
        </w:rPr>
        <w:fldChar w:fldCharType="end"/>
      </w:r>
      <w:r w:rsidRPr="00A66C0B">
        <w:rPr>
          <w:rFonts w:cstheme="minorHAnsi"/>
        </w:rPr>
        <w:t xml:space="preserve"> Instead, it has been proposed that another feature of ACPA, the acquisition of N-linked glycans in the variable domain, is involved in the maturation and expansion of the ACPA-response</w:t>
      </w:r>
      <w:r w:rsidR="00E953A0" w:rsidRPr="00A66C0B">
        <w:rPr>
          <w:rFonts w:cstheme="minorHAnsi"/>
        </w:rPr>
        <w:t>.</w:t>
      </w:r>
      <w:r w:rsidRPr="00A66C0B">
        <w:rPr>
          <w:rFonts w:cstheme="minorHAnsi"/>
        </w:rPr>
        <w:fldChar w:fldCharType="begin">
          <w:fldData xml:space="preserve">PEVuZE5vdGU+PENpdGU+PEF1dGhvcj5TY2hlcmVyPC9BdXRob3I+PFllYXI+MjAxODwvWWVhcj48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</w:fldData>
        </w:fldChar>
      </w:r>
      <w:r w:rsidR="00BB73D8" w:rsidRPr="00A66C0B">
        <w:rPr>
          <w:rFonts w:cstheme="minorHAnsi"/>
        </w:rPr>
        <w:instrText xml:space="preserve"> ADDIN EN.CITE </w:instrText>
      </w:r>
      <w:r w:rsidR="00BB73D8" w:rsidRPr="00A66C0B">
        <w:rPr>
          <w:rFonts w:cstheme="minorHAnsi"/>
        </w:rPr>
        <w:fldChar w:fldCharType="begin">
          <w:fldData xml:space="preserve">PEVuZE5vdGU+PENpdGU+PEF1dGhvcj5TY2hlcmVyPC9BdXRob3I+PFllYXI+MjAxODwvWWVhcj48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</w:fldData>
        </w:fldChar>
      </w:r>
      <w:r w:rsidR="00BB73D8" w:rsidRPr="00A66C0B">
        <w:rPr>
          <w:rFonts w:cstheme="minorHAnsi"/>
        </w:rPr>
        <w:instrText xml:space="preserve"> ADDIN EN.CITE.DATA </w:instrText>
      </w:r>
      <w:r w:rsidR="00BB73D8" w:rsidRPr="00A66C0B">
        <w:rPr>
          <w:rFonts w:cstheme="minorHAnsi"/>
        </w:rPr>
      </w:r>
      <w:r w:rsidR="00BB73D8" w:rsidRPr="00A66C0B">
        <w:rPr>
          <w:rFonts w:cstheme="minorHAnsi"/>
        </w:rPr>
        <w:fldChar w:fldCharType="end"/>
      </w:r>
      <w:r w:rsidRPr="00A66C0B">
        <w:rPr>
          <w:rFonts w:cstheme="minorHAnsi"/>
        </w:rPr>
      </w:r>
      <w:r w:rsidRPr="00A66C0B">
        <w:rPr>
          <w:rFonts w:cstheme="minorHAnsi"/>
        </w:rPr>
        <w:fldChar w:fldCharType="separate"/>
      </w:r>
      <w:r w:rsidR="00BB73D8" w:rsidRPr="00A66C0B">
        <w:rPr>
          <w:rFonts w:cstheme="minorHAnsi"/>
          <w:noProof/>
          <w:vertAlign w:val="superscript"/>
        </w:rPr>
        <w:t>29,38,39</w:t>
      </w:r>
      <w:r w:rsidRPr="00A66C0B">
        <w:rPr>
          <w:rFonts w:cstheme="minorHAnsi"/>
        </w:rPr>
        <w:fldChar w:fldCharType="end"/>
      </w:r>
      <w:r w:rsidRPr="00A66C0B">
        <w:rPr>
          <w:rFonts w:cstheme="minorHAnsi"/>
        </w:rPr>
        <w:t xml:space="preserve"> Such glycans are absent from most antibodies, </w:t>
      </w:r>
      <w:r w:rsidR="006500D9" w:rsidRPr="00A66C0B">
        <w:rPr>
          <w:rFonts w:cstheme="minorHAnsi"/>
        </w:rPr>
        <w:t xml:space="preserve">but </w:t>
      </w:r>
      <w:r w:rsidR="0008515B" w:rsidRPr="00A66C0B">
        <w:rPr>
          <w:rFonts w:cstheme="minorHAnsi"/>
        </w:rPr>
        <w:t xml:space="preserve">are </w:t>
      </w:r>
      <w:r w:rsidR="006500D9" w:rsidRPr="00A66C0B">
        <w:rPr>
          <w:rFonts w:cstheme="minorHAnsi"/>
        </w:rPr>
        <w:t xml:space="preserve">found on approximately 90% of ACPA molecules </w:t>
      </w:r>
      <w:r w:rsidRPr="00A66C0B">
        <w:rPr>
          <w:rFonts w:cstheme="minorHAnsi"/>
        </w:rPr>
        <w:t xml:space="preserve">from RA </w:t>
      </w:r>
      <w:r w:rsidR="006500D9" w:rsidRPr="00A66C0B">
        <w:rPr>
          <w:rFonts w:cstheme="minorHAnsi"/>
        </w:rPr>
        <w:t>patients</w:t>
      </w:r>
      <w:r w:rsidR="00E953A0" w:rsidRPr="00A66C0B">
        <w:rPr>
          <w:rFonts w:cstheme="minorHAnsi"/>
        </w:rPr>
        <w:t>.</w:t>
      </w:r>
      <w:r w:rsidR="00890FC1" w:rsidRPr="00A66C0B">
        <w:rPr>
          <w:rFonts w:cstheme="minorHAnsi"/>
        </w:rPr>
        <w:fldChar w:fldCharType="begin">
          <w:fldData xml:space="preserve">PEVuZE5vdGU+PENpdGU+PEF1dGhvcj5Sb21ib3V0czwvQXV0aG9yPjxZZWFyPjIwMTY8L1llYXI+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</w:fldData>
        </w:fldChar>
      </w:r>
      <w:r w:rsidR="00BB73D8" w:rsidRPr="00A66C0B">
        <w:rPr>
          <w:rFonts w:cstheme="minorHAnsi"/>
        </w:rPr>
        <w:instrText xml:space="preserve"> ADDIN EN.CITE </w:instrText>
      </w:r>
      <w:r w:rsidR="00BB73D8" w:rsidRPr="00A66C0B">
        <w:rPr>
          <w:rFonts w:cstheme="minorHAnsi"/>
        </w:rPr>
        <w:fldChar w:fldCharType="begin">
          <w:fldData xml:space="preserve">PEVuZE5vdGU+PENpdGU+PEF1dGhvcj5Sb21ib3V0czwvQXV0aG9yPjxZZWFyPjIwMTY8L1llYXI+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</w:fldData>
        </w:fldChar>
      </w:r>
      <w:r w:rsidR="00BB73D8" w:rsidRPr="00A66C0B">
        <w:rPr>
          <w:rFonts w:cstheme="minorHAnsi"/>
        </w:rPr>
        <w:instrText xml:space="preserve"> ADDIN EN.CITE.DATA </w:instrText>
      </w:r>
      <w:r w:rsidR="00BB73D8" w:rsidRPr="00A66C0B">
        <w:rPr>
          <w:rFonts w:cstheme="minorHAnsi"/>
        </w:rPr>
      </w:r>
      <w:r w:rsidR="00BB73D8" w:rsidRPr="00A66C0B">
        <w:rPr>
          <w:rFonts w:cstheme="minorHAnsi"/>
        </w:rPr>
        <w:fldChar w:fldCharType="end"/>
      </w:r>
      <w:r w:rsidR="00890FC1" w:rsidRPr="00A66C0B">
        <w:rPr>
          <w:rFonts w:cstheme="minorHAnsi"/>
        </w:rPr>
      </w:r>
      <w:r w:rsidR="00890FC1" w:rsidRPr="00A66C0B">
        <w:rPr>
          <w:rFonts w:cstheme="minorHAnsi"/>
        </w:rPr>
        <w:fldChar w:fldCharType="separate"/>
      </w:r>
      <w:r w:rsidR="00BB73D8" w:rsidRPr="00A66C0B">
        <w:rPr>
          <w:rFonts w:cstheme="minorHAnsi"/>
          <w:noProof/>
          <w:vertAlign w:val="superscript"/>
        </w:rPr>
        <w:t>40</w:t>
      </w:r>
      <w:r w:rsidR="00890FC1" w:rsidRPr="00A66C0B">
        <w:rPr>
          <w:rFonts w:cstheme="minorHAnsi"/>
        </w:rPr>
        <w:fldChar w:fldCharType="end"/>
      </w:r>
      <w:r w:rsidR="006500D9" w:rsidRPr="00A66C0B">
        <w:rPr>
          <w:rFonts w:cstheme="minorHAnsi"/>
        </w:rPr>
        <w:t xml:space="preserve"> The abundance of variable domain glycans on ACPA is a</w:t>
      </w:r>
      <w:r w:rsidRPr="00A66C0B">
        <w:rPr>
          <w:rFonts w:cstheme="minorHAnsi"/>
        </w:rPr>
        <w:t xml:space="preserve"> unique feature of the RA-specific ACPA-response. In contrast, however, in ACPA-positive healthy individuals </w:t>
      </w:r>
      <w:r w:rsidR="00214C0C" w:rsidRPr="00A66C0B">
        <w:rPr>
          <w:rFonts w:cstheme="minorHAnsi"/>
        </w:rPr>
        <w:t xml:space="preserve">who </w:t>
      </w:r>
      <w:r w:rsidRPr="00A66C0B">
        <w:rPr>
          <w:rFonts w:cstheme="minorHAnsi"/>
        </w:rPr>
        <w:t>do not transition to RA, no such</w:t>
      </w:r>
      <w:r w:rsidR="006500D9" w:rsidRPr="00A66C0B">
        <w:rPr>
          <w:rFonts w:cstheme="minorHAnsi"/>
        </w:rPr>
        <w:t xml:space="preserve"> abundance of</w:t>
      </w:r>
      <w:r w:rsidRPr="00A66C0B">
        <w:rPr>
          <w:rFonts w:cstheme="minorHAnsi"/>
        </w:rPr>
        <w:t xml:space="preserve"> glycans </w:t>
      </w:r>
      <w:r w:rsidR="006500D9" w:rsidRPr="00A66C0B">
        <w:rPr>
          <w:rFonts w:cstheme="minorHAnsi"/>
        </w:rPr>
        <w:t>is</w:t>
      </w:r>
      <w:r w:rsidRPr="00A66C0B">
        <w:rPr>
          <w:rFonts w:cstheme="minorHAnsi"/>
        </w:rPr>
        <w:t xml:space="preserve"> found, suggesting that the presence of these glycans could </w:t>
      </w:r>
      <w:r w:rsidR="00214C0C" w:rsidRPr="00A66C0B">
        <w:rPr>
          <w:rFonts w:cstheme="minorHAnsi"/>
        </w:rPr>
        <w:t>distinguish</w:t>
      </w:r>
      <w:r w:rsidRPr="00A66C0B">
        <w:rPr>
          <w:rFonts w:cstheme="minorHAnsi"/>
        </w:rPr>
        <w:t xml:space="preserve"> an “unhealthy” ACPA-response</w:t>
      </w:r>
      <w:r w:rsidR="00214C0C" w:rsidRPr="00A66C0B">
        <w:rPr>
          <w:rFonts w:cstheme="minorHAnsi"/>
        </w:rPr>
        <w:t xml:space="preserve"> from a “healthy” one</w:t>
      </w:r>
      <w:r w:rsidRPr="00A66C0B">
        <w:rPr>
          <w:rFonts w:cstheme="minorHAnsi"/>
        </w:rPr>
        <w:t>. Indeed, in a cohort of first degree individuals (FDRs) from RA-patients</w:t>
      </w:r>
      <w:r w:rsidR="00890FC1" w:rsidRPr="00A66C0B">
        <w:rPr>
          <w:rFonts w:cstheme="minorHAnsi"/>
        </w:rPr>
        <w:t>,</w:t>
      </w:r>
      <w:r w:rsidRPr="00A66C0B">
        <w:rPr>
          <w:rFonts w:cstheme="minorHAnsi"/>
        </w:rPr>
        <w:t xml:space="preserve"> it was </w:t>
      </w:r>
      <w:r w:rsidR="006500D9" w:rsidRPr="00A66C0B">
        <w:rPr>
          <w:rFonts w:cstheme="minorHAnsi"/>
        </w:rPr>
        <w:t>observed</w:t>
      </w:r>
      <w:r w:rsidRPr="00A66C0B">
        <w:rPr>
          <w:rFonts w:cstheme="minorHAnsi"/>
        </w:rPr>
        <w:t xml:space="preserve"> that </w:t>
      </w:r>
      <w:r w:rsidRPr="00A66C0B">
        <w:rPr>
          <w:rFonts w:cstheme="minorHAnsi"/>
          <w:shd w:val="clear" w:color="auto" w:fill="FFFFFF"/>
        </w:rPr>
        <w:t>FDRs who later developed RA showed extensive variable domain glycosylation before the onset of arthritis and that IgG ACPA variable domain glycosylation was strongly associated with future development of RA</w:t>
      </w:r>
      <w:r w:rsidR="00E2661F" w:rsidRPr="00A66C0B">
        <w:rPr>
          <w:rFonts w:cstheme="minorHAnsi"/>
          <w:shd w:val="clear" w:color="auto" w:fill="FFFFFF"/>
        </w:rPr>
        <w:t>.</w:t>
      </w:r>
      <w:r w:rsidRPr="00A66C0B">
        <w:rPr>
          <w:rFonts w:cstheme="minorHAnsi"/>
          <w:shd w:val="clear" w:color="auto" w:fill="FFFFFF"/>
        </w:rPr>
        <w:fldChar w:fldCharType="begin"/>
      </w:r>
      <w:r w:rsidR="00BB73D8" w:rsidRPr="00A66C0B">
        <w:rPr>
          <w:rFonts w:cstheme="minorHAnsi"/>
          <w:shd w:val="clear" w:color="auto" w:fill="FFFFFF"/>
        </w:rPr>
        <w:instrText xml:space="preserve"> ADDIN EN.CITE &lt;EndNote&gt;&lt;Cite&gt;&lt;Author&gt;Hafkenscheid&lt;/Author&gt;&lt;Year&gt;2019&lt;/Year&gt;&lt;RecNum&gt;92&lt;/RecNum&gt;&lt;DisplayText&gt;&lt;style face="superscript"&gt;39&lt;/style&gt;&lt;/DisplayText&gt;&lt;record&gt;&lt;rec-number&gt;92&lt;/rec-number&gt;&lt;foreign-keys&gt;&lt;key app="EN" db-id="xepaavwt609fspew2wc5wezefwe9srf092s5" timestamp="1579501958"&gt;92&lt;/key&gt;&lt;/foreign-keys&gt;&lt;ref-type name="Journal Article"&gt;17&lt;/ref-type&gt;&lt;contributors&gt;&lt;authors&gt;&lt;author&gt;Hafkenscheid, L.&lt;/author&gt;&lt;author&gt;de Moel, E.&lt;/author&gt;&lt;author&gt;Smolik, I.&lt;/author&gt;&lt;author&gt;Tanner, S.&lt;/author&gt;&lt;author&gt;Meng, X.&lt;/author&gt;&lt;author&gt;Jansen, B. C.&lt;/author&gt;&lt;author&gt;Bondt, A.&lt;/author&gt;&lt;author&gt;Wuhrer, M.&lt;/author&gt;&lt;author&gt;Huizinga, T. W. J.&lt;/author&gt;&lt;author&gt;Toes, R. E. M.&lt;/author&gt;&lt;author&gt;El-Gabalawy, H.&lt;/author&gt;&lt;author&gt;Scherer, H. U.&lt;/author&gt;&lt;/authors&gt;&lt;/contributors&gt;&lt;auth-address&gt;Leiden University Medical Center, Leiden, The Netherlands.&amp;#xD;University of Manitoba, Winnipeg, Manitoba, Canada.&amp;#xD;Ludger Ltd., Oxfordshire, UK.&lt;/auth-address&gt;&lt;titles&gt;&lt;title&gt;N-Linked Glycans in the Variable Domain of IgG Anti-Citrullinated Protein Antibodies Predict the Development of Rheumatoid Arthritis&lt;/title&gt;&lt;secondary-title&gt;Arthritis Rheumatol&lt;/secondary-title&gt;&lt;/titles&gt;&lt;periodical&gt;&lt;full-title&gt;Arthritis Rheumatol&lt;/full-title&gt;&lt;/periodical&gt;&lt;pages&gt;1626-1633&lt;/pages&gt;&lt;volume&gt;71&lt;/volume&gt;&lt;number&gt;10&lt;/number&gt;&lt;edition&gt;2019/05/09&lt;/edition&gt;&lt;dates&gt;&lt;year&gt;2019&lt;/year&gt;&lt;pub-dates&gt;&lt;date&gt;Oct&lt;/date&gt;&lt;/pub-dates&gt;&lt;/dates&gt;&lt;isbn&gt;2326-5205 (Electronic)&amp;#xD;2326-5191 (Linking)&lt;/isbn&gt;&lt;accession-num&gt;31067000&lt;/accession-num&gt;&lt;urls&gt;&lt;related-urls&gt;&lt;url&gt;https://www.ncbi.nlm.nih.gov/pubmed/31067000&lt;/url&gt;&lt;/related-urls&gt;&lt;/urls&gt;&lt;custom2&gt;PMC6790576&lt;/custom2&gt;&lt;electronic-resource-num&gt;10.1002/art.40920&lt;/electronic-resource-num&gt;&lt;/record&gt;&lt;/Cite&gt;&lt;/EndNote&gt;</w:instrText>
      </w:r>
      <w:r w:rsidRPr="00A66C0B">
        <w:rPr>
          <w:rFonts w:cstheme="minorHAnsi"/>
          <w:shd w:val="clear" w:color="auto" w:fill="FFFFFF"/>
        </w:rPr>
        <w:fldChar w:fldCharType="separate"/>
      </w:r>
      <w:r w:rsidR="00BB73D8" w:rsidRPr="00A66C0B">
        <w:rPr>
          <w:rFonts w:cstheme="minorHAnsi"/>
          <w:noProof/>
          <w:shd w:val="clear" w:color="auto" w:fill="FFFFFF"/>
          <w:vertAlign w:val="superscript"/>
        </w:rPr>
        <w:t>39</w:t>
      </w:r>
      <w:r w:rsidRPr="00A66C0B">
        <w:rPr>
          <w:rFonts w:cstheme="minorHAnsi"/>
          <w:shd w:val="clear" w:color="auto" w:fill="FFFFFF"/>
        </w:rPr>
        <w:fldChar w:fldCharType="end"/>
      </w:r>
      <w:r w:rsidRPr="00A66C0B">
        <w:rPr>
          <w:rFonts w:cstheme="minorHAnsi"/>
          <w:shd w:val="clear" w:color="auto" w:fill="FFFFFF"/>
        </w:rPr>
        <w:t xml:space="preserve"> As the acquisition of variable domain glycans results from a selective introduction of N-linked glycosylation-sites by somatic hypermutation, it is tempting to speculate that the acquisition of variable domain-glycans by ACPA-producing B-cells allows the B-cell response to expand, thereby contributing </w:t>
      </w:r>
      <w:r w:rsidR="00214C0C" w:rsidRPr="00A66C0B">
        <w:rPr>
          <w:rFonts w:cstheme="minorHAnsi"/>
          <w:shd w:val="clear" w:color="auto" w:fill="FFFFFF"/>
        </w:rPr>
        <w:t>the development of clinically manifest RA</w:t>
      </w:r>
      <w:r w:rsidRPr="00A66C0B">
        <w:rPr>
          <w:rFonts w:cstheme="minorHAnsi"/>
          <w:shd w:val="clear" w:color="auto" w:fill="FFFFFF"/>
        </w:rPr>
        <w:t>. In this respect, it is noteworthy that ACPA-IgG variable domain glycosylation increases closer to symptom onset and associates with anti-CCP2 antibody levels pre-disease, but not after disease onset, in line with the notion that these glycans facilitate the expansion of the ACPA-response</w:t>
      </w:r>
      <w:r w:rsidR="00E2661F" w:rsidRPr="00A66C0B">
        <w:rPr>
          <w:rFonts w:cstheme="minorHAnsi"/>
          <w:shd w:val="clear" w:color="auto" w:fill="FFFFFF"/>
        </w:rPr>
        <w:t>.</w:t>
      </w:r>
      <w:r w:rsidRPr="00A66C0B">
        <w:rPr>
          <w:rFonts w:cstheme="minorHAnsi"/>
          <w:shd w:val="clear" w:color="auto" w:fill="FFFFFF"/>
        </w:rPr>
        <w:fldChar w:fldCharType="begin">
          <w:fldData xml:space="preserve">PEVuZE5vdGU+PENpdGU+PEF1dGhvcj5LaXNzZWw8L0F1dGhvcj48WWVhcj4yMDE5PC9ZZWFyPjxS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</w:fldData>
        </w:fldChar>
      </w:r>
      <w:r w:rsidR="00BB73D8" w:rsidRPr="00A66C0B">
        <w:rPr>
          <w:rFonts w:cstheme="minorHAnsi"/>
          <w:shd w:val="clear" w:color="auto" w:fill="FFFFFF"/>
        </w:rPr>
        <w:instrText xml:space="preserve"> ADDIN EN.CITE </w:instrText>
      </w:r>
      <w:r w:rsidR="00BB73D8" w:rsidRPr="00A66C0B">
        <w:rPr>
          <w:rFonts w:cstheme="minorHAnsi"/>
          <w:shd w:val="clear" w:color="auto" w:fill="FFFFFF"/>
        </w:rPr>
        <w:fldChar w:fldCharType="begin">
          <w:fldData xml:space="preserve">PEVuZE5vdGU+PENpdGU+PEF1dGhvcj5LaXNzZWw8L0F1dGhvcj48WWVhcj4yMDE5PC9ZZWFyPjxS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</w:fldData>
        </w:fldChar>
      </w:r>
      <w:r w:rsidR="00BB73D8" w:rsidRPr="00A66C0B">
        <w:rPr>
          <w:rFonts w:cstheme="minorHAnsi"/>
          <w:shd w:val="clear" w:color="auto" w:fill="FFFFFF"/>
        </w:rPr>
        <w:instrText xml:space="preserve"> ADDIN EN.CITE.DATA </w:instrText>
      </w:r>
      <w:r w:rsidR="00BB73D8" w:rsidRPr="00A66C0B">
        <w:rPr>
          <w:rFonts w:cstheme="minorHAnsi"/>
          <w:shd w:val="clear" w:color="auto" w:fill="FFFFFF"/>
        </w:rPr>
      </w:r>
      <w:r w:rsidR="00BB73D8" w:rsidRPr="00A66C0B">
        <w:rPr>
          <w:rFonts w:cstheme="minorHAnsi"/>
          <w:shd w:val="clear" w:color="auto" w:fill="FFFFFF"/>
        </w:rPr>
        <w:fldChar w:fldCharType="end"/>
      </w:r>
      <w:r w:rsidRPr="00A66C0B">
        <w:rPr>
          <w:rFonts w:cstheme="minorHAnsi"/>
          <w:shd w:val="clear" w:color="auto" w:fill="FFFFFF"/>
        </w:rPr>
      </w:r>
      <w:r w:rsidRPr="00A66C0B">
        <w:rPr>
          <w:rFonts w:cstheme="minorHAnsi"/>
          <w:shd w:val="clear" w:color="auto" w:fill="FFFFFF"/>
        </w:rPr>
        <w:fldChar w:fldCharType="separate"/>
      </w:r>
      <w:r w:rsidR="00BB73D8" w:rsidRPr="00A66C0B">
        <w:rPr>
          <w:rFonts w:cstheme="minorHAnsi"/>
          <w:noProof/>
          <w:shd w:val="clear" w:color="auto" w:fill="FFFFFF"/>
          <w:vertAlign w:val="superscript"/>
        </w:rPr>
        <w:t>38</w:t>
      </w:r>
      <w:r w:rsidRPr="00A66C0B">
        <w:rPr>
          <w:rFonts w:cstheme="minorHAnsi"/>
          <w:shd w:val="clear" w:color="auto" w:fill="FFFFFF"/>
        </w:rPr>
        <w:fldChar w:fldCharType="end"/>
      </w:r>
      <w:r w:rsidRPr="00A66C0B">
        <w:rPr>
          <w:rFonts w:cstheme="minorHAnsi"/>
          <w:shd w:val="clear" w:color="auto" w:fill="FFFFFF"/>
        </w:rPr>
        <w:t xml:space="preserve"> Nonetheless, recent data obtained by analysing pre-RA samples also indicate that ACPA variable domain glycosylation can take place years before RA-development, suggesting that additional </w:t>
      </w:r>
      <w:r w:rsidR="00214C0C" w:rsidRPr="00A66C0B">
        <w:rPr>
          <w:rFonts w:cstheme="minorHAnsi"/>
          <w:shd w:val="clear" w:color="auto" w:fill="FFFFFF"/>
        </w:rPr>
        <w:t xml:space="preserve">immunological </w:t>
      </w:r>
      <w:r w:rsidRPr="00A66C0B">
        <w:rPr>
          <w:rFonts w:cstheme="minorHAnsi"/>
          <w:shd w:val="clear" w:color="auto" w:fill="FFFFFF"/>
        </w:rPr>
        <w:t>biomarkers are needed to describe the pre-RA-phases</w:t>
      </w:r>
      <w:r w:rsidR="0008515B" w:rsidRPr="00A66C0B">
        <w:rPr>
          <w:rFonts w:cstheme="minorHAnsi"/>
          <w:shd w:val="clear" w:color="auto" w:fill="FFFFFF"/>
        </w:rPr>
        <w:t xml:space="preserve"> characterised by musculoskeletal symptoms and then by arthritis not yet fulfilling criteria for RA</w:t>
      </w:r>
      <w:r w:rsidR="0052608A" w:rsidRPr="00A66C0B">
        <w:rPr>
          <w:rFonts w:cstheme="minorHAnsi"/>
          <w:shd w:val="clear" w:color="auto" w:fill="FFFFFF"/>
        </w:rPr>
        <w:t>.</w:t>
      </w:r>
      <w:r w:rsidRPr="00A66C0B">
        <w:rPr>
          <w:rFonts w:cstheme="minorHAnsi"/>
          <w:shd w:val="clear" w:color="auto" w:fill="FFFFFF"/>
        </w:rPr>
        <w:fldChar w:fldCharType="begin">
          <w:fldData xml:space="preserve">PEVuZE5vdGU+PENpdGU+PEF1dGhvcj5LaXNzZWw8L0F1dGhvcj48WWVhcj4yMDE5PC9ZZWFyPjxS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</w:fldData>
        </w:fldChar>
      </w:r>
      <w:r w:rsidR="00BB73D8" w:rsidRPr="00A66C0B">
        <w:rPr>
          <w:rFonts w:cstheme="minorHAnsi"/>
          <w:shd w:val="clear" w:color="auto" w:fill="FFFFFF"/>
        </w:rPr>
        <w:instrText xml:space="preserve"> ADDIN EN.CITE </w:instrText>
      </w:r>
      <w:r w:rsidR="00BB73D8" w:rsidRPr="00A66C0B">
        <w:rPr>
          <w:rFonts w:cstheme="minorHAnsi"/>
          <w:shd w:val="clear" w:color="auto" w:fill="FFFFFF"/>
        </w:rPr>
        <w:fldChar w:fldCharType="begin">
          <w:fldData xml:space="preserve">PEVuZE5vdGU+PENpdGU+PEF1dGhvcj5LaXNzZWw8L0F1dGhvcj48WWVhcj4yMDE5PC9ZZWFyPjxS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</w:fldData>
        </w:fldChar>
      </w:r>
      <w:r w:rsidR="00BB73D8" w:rsidRPr="00A66C0B">
        <w:rPr>
          <w:rFonts w:cstheme="minorHAnsi"/>
          <w:shd w:val="clear" w:color="auto" w:fill="FFFFFF"/>
        </w:rPr>
        <w:instrText xml:space="preserve"> ADDIN EN.CITE.DATA </w:instrText>
      </w:r>
      <w:r w:rsidR="00BB73D8" w:rsidRPr="00A66C0B">
        <w:rPr>
          <w:rFonts w:cstheme="minorHAnsi"/>
          <w:shd w:val="clear" w:color="auto" w:fill="FFFFFF"/>
        </w:rPr>
      </w:r>
      <w:r w:rsidR="00BB73D8" w:rsidRPr="00A66C0B">
        <w:rPr>
          <w:rFonts w:cstheme="minorHAnsi"/>
          <w:shd w:val="clear" w:color="auto" w:fill="FFFFFF"/>
        </w:rPr>
        <w:fldChar w:fldCharType="end"/>
      </w:r>
      <w:r w:rsidRPr="00A66C0B">
        <w:rPr>
          <w:rFonts w:cstheme="minorHAnsi"/>
          <w:shd w:val="clear" w:color="auto" w:fill="FFFFFF"/>
        </w:rPr>
      </w:r>
      <w:r w:rsidRPr="00A66C0B">
        <w:rPr>
          <w:rFonts w:cstheme="minorHAnsi"/>
          <w:shd w:val="clear" w:color="auto" w:fill="FFFFFF"/>
        </w:rPr>
        <w:fldChar w:fldCharType="separate"/>
      </w:r>
      <w:r w:rsidR="00BB73D8" w:rsidRPr="00A66C0B">
        <w:rPr>
          <w:rFonts w:cstheme="minorHAnsi"/>
          <w:noProof/>
          <w:shd w:val="clear" w:color="auto" w:fill="FFFFFF"/>
          <w:vertAlign w:val="superscript"/>
        </w:rPr>
        <w:t>38,39</w:t>
      </w:r>
      <w:r w:rsidRPr="00A66C0B">
        <w:rPr>
          <w:rFonts w:cstheme="minorHAnsi"/>
          <w:shd w:val="clear" w:color="auto" w:fill="FFFFFF"/>
        </w:rPr>
        <w:fldChar w:fldCharType="end"/>
      </w:r>
    </w:p>
    <w:p w14:paraId="35646CDB" w14:textId="77777777" w:rsidR="00311882" w:rsidRPr="00A66C0B" w:rsidRDefault="00311882" w:rsidP="00F937D8">
      <w:pPr>
        <w:autoSpaceDE w:val="0"/>
        <w:autoSpaceDN w:val="0"/>
        <w:adjustRightInd w:val="0"/>
        <w:spacing w:after="0" w:line="276" w:lineRule="auto"/>
        <w:jc w:val="both"/>
        <w:rPr>
          <w:shd w:val="clear" w:color="auto" w:fill="FFFFFF"/>
        </w:rPr>
      </w:pPr>
    </w:p>
    <w:p w14:paraId="0FD404C5" w14:textId="5122D565" w:rsidR="00B3793B" w:rsidRPr="00A66C0B" w:rsidRDefault="00B3793B" w:rsidP="00F937D8">
      <w:pPr>
        <w:autoSpaceDE w:val="0"/>
        <w:autoSpaceDN w:val="0"/>
        <w:adjustRightInd w:val="0"/>
        <w:spacing w:after="0" w:line="276" w:lineRule="auto"/>
        <w:jc w:val="both"/>
        <w:rPr>
          <w:shd w:val="clear" w:color="auto" w:fill="FFFFFF"/>
        </w:rPr>
      </w:pPr>
      <w:r w:rsidRPr="00A66C0B">
        <w:rPr>
          <w:shd w:val="clear" w:color="auto" w:fill="FFFFFF"/>
        </w:rPr>
        <w:t xml:space="preserve">The progress made in understanding the ACPA-response in the last two decades has also led to the realization that the ACPA-response is diverse and targets a plethora of citrullinated antigens. The latter is explained by the observation that ACPA are cross-reactive to many different citrullinated proteins, </w:t>
      </w:r>
      <w:r w:rsidRPr="00A66C0B">
        <w:rPr>
          <w:shd w:val="clear" w:color="auto" w:fill="FFFFFF"/>
        </w:rPr>
        <w:lastRenderedPageBreak/>
        <w:t>of self- and non-self-origins, both at the polyclonal as well as the monoclonal level</w:t>
      </w:r>
      <w:r w:rsidR="0052608A" w:rsidRPr="00A66C0B">
        <w:rPr>
          <w:shd w:val="clear" w:color="auto" w:fill="FFFFFF"/>
        </w:rPr>
        <w:t>.</w:t>
      </w:r>
      <w:r w:rsidRPr="00A66C0B">
        <w:rPr>
          <w:shd w:val="clear" w:color="auto" w:fill="FFFFFF"/>
        </w:rPr>
        <w:fldChar w:fldCharType="begin">
          <w:fldData xml:space="preserve">PEVuZE5vdGU+PENpdGU+PEF1dGhvcj5Jb2FuLUZhY3NpbmF5PC9BdXRob3I+PFllYXI+MjAxMTwv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</w:fldData>
        </w:fldChar>
      </w:r>
      <w:r w:rsidR="00BB73D8" w:rsidRPr="00A66C0B">
        <w:rPr>
          <w:shd w:val="clear" w:color="auto" w:fill="FFFFFF"/>
        </w:rPr>
        <w:instrText xml:space="preserve"> ADDIN EN.CITE </w:instrText>
      </w:r>
      <w:r w:rsidR="00BB73D8" w:rsidRPr="00A66C0B">
        <w:rPr>
          <w:shd w:val="clear" w:color="auto" w:fill="FFFFFF"/>
        </w:rPr>
        <w:fldChar w:fldCharType="begin">
          <w:fldData xml:space="preserve">PEVuZE5vdGU+PENpdGU+PEF1dGhvcj5Jb2FuLUZhY3NpbmF5PC9BdXRob3I+PFllYXI+MjAxMTwv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</w:fldData>
        </w:fldChar>
      </w:r>
      <w:r w:rsidR="00BB73D8" w:rsidRPr="00A66C0B">
        <w:rPr>
          <w:shd w:val="clear" w:color="auto" w:fill="FFFFFF"/>
        </w:rPr>
        <w:instrText xml:space="preserve"> ADDIN EN.CITE.DATA </w:instrText>
      </w:r>
      <w:r w:rsidR="00BB73D8" w:rsidRPr="00A66C0B">
        <w:rPr>
          <w:shd w:val="clear" w:color="auto" w:fill="FFFFFF"/>
        </w:rPr>
      </w:r>
      <w:r w:rsidR="00BB73D8" w:rsidRPr="00A66C0B">
        <w:rPr>
          <w:shd w:val="clear" w:color="auto" w:fill="FFFFFF"/>
        </w:rPr>
        <w:fldChar w:fldCharType="end"/>
      </w:r>
      <w:r w:rsidRPr="00A66C0B">
        <w:rPr>
          <w:shd w:val="clear" w:color="auto" w:fill="FFFFFF"/>
        </w:rPr>
      </w:r>
      <w:r w:rsidRPr="00A66C0B">
        <w:rPr>
          <w:shd w:val="clear" w:color="auto" w:fill="FFFFFF"/>
        </w:rPr>
        <w:fldChar w:fldCharType="separate"/>
      </w:r>
      <w:r w:rsidR="00BB73D8" w:rsidRPr="00A66C0B">
        <w:rPr>
          <w:noProof/>
          <w:shd w:val="clear" w:color="auto" w:fill="FFFFFF"/>
          <w:vertAlign w:val="superscript"/>
        </w:rPr>
        <w:t>41-43</w:t>
      </w:r>
      <w:r w:rsidRPr="00A66C0B">
        <w:rPr>
          <w:shd w:val="clear" w:color="auto" w:fill="FFFFFF"/>
        </w:rPr>
        <w:fldChar w:fldCharType="end"/>
      </w:r>
      <w:r w:rsidRPr="00A66C0B">
        <w:rPr>
          <w:shd w:val="clear" w:color="auto" w:fill="FFFFFF"/>
        </w:rPr>
        <w:t xml:space="preserve">. These findings are important for approaches aiming to silence, or “tolerize”, citrullinated protein-directed immune responses as it is challenging to define the antigen(s) responsible for inducing, </w:t>
      </w:r>
      <w:proofErr w:type="gramStart"/>
      <w:r w:rsidRPr="00A66C0B">
        <w:rPr>
          <w:shd w:val="clear" w:color="auto" w:fill="FFFFFF"/>
        </w:rPr>
        <w:t>sustaining</w:t>
      </w:r>
      <w:proofErr w:type="gramEnd"/>
      <w:r w:rsidRPr="00A66C0B">
        <w:rPr>
          <w:shd w:val="clear" w:color="auto" w:fill="FFFFFF"/>
        </w:rPr>
        <w:t xml:space="preserve"> or propagating anti-citrullinated protein immune responses. This is likely to be even more the case in the context of the T-cell response underlying the citrullinated protein-directed B-cell response, as this T-cell response does not have to recognize citrullinated (self)epitopes. For example, because ACPA-expressing B-cells can recognize multiple citrullinated antigens, it is likely that they are cross-reactive to both citrullinated self- and microbe-derived proteins. Consequently, an ACPA-expressing B-cell could attract T-helper cell-activity, required for its growth and differentiation, by recruiting a T-cell response directed against a microbe-derived antigen that has </w:t>
      </w:r>
      <w:r w:rsidR="0008515B" w:rsidRPr="00A66C0B">
        <w:rPr>
          <w:shd w:val="clear" w:color="auto" w:fill="FFFFFF"/>
        </w:rPr>
        <w:t xml:space="preserve">been </w:t>
      </w:r>
      <w:r w:rsidRPr="00A66C0B">
        <w:rPr>
          <w:shd w:val="clear" w:color="auto" w:fill="FFFFFF"/>
        </w:rPr>
        <w:t xml:space="preserve">citrullinated by peptidyl arginine deiminases </w:t>
      </w:r>
      <w:r w:rsidR="0008515B" w:rsidRPr="00A66C0B">
        <w:rPr>
          <w:shd w:val="clear" w:color="auto" w:fill="FFFFFF"/>
        </w:rPr>
        <w:t xml:space="preserve">released </w:t>
      </w:r>
      <w:r w:rsidRPr="00A66C0B">
        <w:rPr>
          <w:shd w:val="clear" w:color="auto" w:fill="FFFFFF"/>
        </w:rPr>
        <w:t xml:space="preserve">from </w:t>
      </w:r>
      <w:proofErr w:type="spellStart"/>
      <w:r w:rsidRPr="00A66C0B">
        <w:rPr>
          <w:shd w:val="clear" w:color="auto" w:fill="FFFFFF"/>
        </w:rPr>
        <w:t>netosing</w:t>
      </w:r>
      <w:proofErr w:type="spellEnd"/>
      <w:r w:rsidRPr="00A66C0B">
        <w:rPr>
          <w:shd w:val="clear" w:color="auto" w:fill="FFFFFF"/>
        </w:rPr>
        <w:t xml:space="preserve"> neutrophils attacking the microbe. In this scenario, the </w:t>
      </w:r>
      <w:r w:rsidR="00890FC1" w:rsidRPr="00A66C0B">
        <w:rPr>
          <w:shd w:val="clear" w:color="auto" w:fill="FFFFFF"/>
        </w:rPr>
        <w:t xml:space="preserve">ACPA-expressing B cell recognizing the citrullinated foreign protein could present a non-citrullinated epitope from this </w:t>
      </w:r>
      <w:r w:rsidR="0025126C" w:rsidRPr="00A66C0B">
        <w:rPr>
          <w:shd w:val="clear" w:color="auto" w:fill="FFFFFF"/>
        </w:rPr>
        <w:t xml:space="preserve">foreign </w:t>
      </w:r>
      <w:r w:rsidR="00890FC1" w:rsidRPr="00A66C0B">
        <w:rPr>
          <w:shd w:val="clear" w:color="auto" w:fill="FFFFFF"/>
        </w:rPr>
        <w:t xml:space="preserve">protein to </w:t>
      </w:r>
      <w:r w:rsidRPr="00A66C0B">
        <w:rPr>
          <w:shd w:val="clear" w:color="auto" w:fill="FFFFFF"/>
        </w:rPr>
        <w:t xml:space="preserve">responding T-cells. Hence, the autoreactive B-cell response does not have to be supported by an autoreactive T-cell reaction. </w:t>
      </w:r>
    </w:p>
    <w:p w14:paraId="53C7BEF3" w14:textId="572CF79E" w:rsidR="00B3793B" w:rsidRPr="00A66C0B" w:rsidRDefault="00B3793B" w:rsidP="00F937D8">
      <w:pPr>
        <w:autoSpaceDE w:val="0"/>
        <w:autoSpaceDN w:val="0"/>
        <w:adjustRightInd w:val="0"/>
        <w:spacing w:after="0" w:line="276" w:lineRule="auto"/>
        <w:jc w:val="both"/>
        <w:rPr>
          <w:shd w:val="clear" w:color="auto" w:fill="FFFFFF"/>
        </w:rPr>
      </w:pPr>
      <w:r w:rsidRPr="00A66C0B">
        <w:rPr>
          <w:shd w:val="clear" w:color="auto" w:fill="FFFFFF"/>
        </w:rPr>
        <w:t>More recently, it has been shown that ACPA not only recognize citrullinated antigens, but  also interact with carbamylated and acetylated proteins, adding another dimension to the complexity of the antigens targeted by the RA-specific auto-immune response</w:t>
      </w:r>
      <w:r w:rsidR="00EA4E3C" w:rsidRPr="00A66C0B">
        <w:rPr>
          <w:shd w:val="clear" w:color="auto" w:fill="FFFFFF"/>
        </w:rPr>
        <w:t>.</w:t>
      </w:r>
      <w:r w:rsidR="00EA4E3C" w:rsidRPr="00A66C0B">
        <w:rPr>
          <w:shd w:val="clear" w:color="auto" w:fill="FFFFFF"/>
        </w:rPr>
        <w:fldChar w:fldCharType="begin">
          <w:fldData xml:space="preserve">PEVuZE5vdGU+PENpdGU+PEF1dGhvcj5LYW1wc3RyYTwvQXV0aG9yPjxZZWFyPjIwMTk8L1llYXI+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</w:fldData>
        </w:fldChar>
      </w:r>
      <w:r w:rsidR="00BB73D8" w:rsidRPr="00A66C0B">
        <w:rPr>
          <w:shd w:val="clear" w:color="auto" w:fill="FFFFFF"/>
        </w:rPr>
        <w:instrText xml:space="preserve"> ADDIN EN.CITE </w:instrText>
      </w:r>
      <w:r w:rsidR="00BB73D8" w:rsidRPr="00A66C0B">
        <w:rPr>
          <w:shd w:val="clear" w:color="auto" w:fill="FFFFFF"/>
        </w:rPr>
        <w:fldChar w:fldCharType="begin">
          <w:fldData xml:space="preserve">PEVuZE5vdGU+PENpdGU+PEF1dGhvcj5LYW1wc3RyYTwvQXV0aG9yPjxZZWFyPjIwMTk8L1llYXI+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</w:fldData>
        </w:fldChar>
      </w:r>
      <w:r w:rsidR="00BB73D8" w:rsidRPr="00A66C0B">
        <w:rPr>
          <w:shd w:val="clear" w:color="auto" w:fill="FFFFFF"/>
        </w:rPr>
        <w:instrText xml:space="preserve"> ADDIN EN.CITE.DATA </w:instrText>
      </w:r>
      <w:r w:rsidR="00BB73D8" w:rsidRPr="00A66C0B">
        <w:rPr>
          <w:shd w:val="clear" w:color="auto" w:fill="FFFFFF"/>
        </w:rPr>
      </w:r>
      <w:r w:rsidR="00BB73D8" w:rsidRPr="00A66C0B">
        <w:rPr>
          <w:shd w:val="clear" w:color="auto" w:fill="FFFFFF"/>
        </w:rPr>
        <w:fldChar w:fldCharType="end"/>
      </w:r>
      <w:r w:rsidR="00EA4E3C" w:rsidRPr="00A66C0B">
        <w:rPr>
          <w:shd w:val="clear" w:color="auto" w:fill="FFFFFF"/>
        </w:rPr>
      </w:r>
      <w:r w:rsidR="00EA4E3C" w:rsidRPr="00A66C0B">
        <w:rPr>
          <w:shd w:val="clear" w:color="auto" w:fill="FFFFFF"/>
        </w:rPr>
        <w:fldChar w:fldCharType="separate"/>
      </w:r>
      <w:r w:rsidR="00BB73D8" w:rsidRPr="00A66C0B">
        <w:rPr>
          <w:noProof/>
          <w:shd w:val="clear" w:color="auto" w:fill="FFFFFF"/>
          <w:vertAlign w:val="superscript"/>
        </w:rPr>
        <w:t>44-46</w:t>
      </w:r>
      <w:r w:rsidR="00EA4E3C" w:rsidRPr="00A66C0B">
        <w:rPr>
          <w:shd w:val="clear" w:color="auto" w:fill="FFFFFF"/>
        </w:rPr>
        <w:fldChar w:fldCharType="end"/>
      </w:r>
      <w:r w:rsidRPr="00A66C0B">
        <w:rPr>
          <w:shd w:val="clear" w:color="auto" w:fill="FFFFFF"/>
        </w:rPr>
        <w:t xml:space="preserve"> </w:t>
      </w:r>
      <w:r w:rsidR="002E59D2" w:rsidRPr="00A66C0B">
        <w:rPr>
          <w:shd w:val="clear" w:color="auto" w:fill="FFFFFF"/>
        </w:rPr>
        <w:t>The finding</w:t>
      </w:r>
      <w:r w:rsidRPr="00A66C0B">
        <w:rPr>
          <w:shd w:val="clear" w:color="auto" w:fill="FFFFFF"/>
        </w:rPr>
        <w:t xml:space="preserve"> that the pool of possible candidate T-cell antigens amenable for targeting </w:t>
      </w:r>
      <w:r w:rsidR="002E59D2" w:rsidRPr="00A66C0B">
        <w:rPr>
          <w:shd w:val="clear" w:color="auto" w:fill="FFFFFF"/>
        </w:rPr>
        <w:t xml:space="preserve">is </w:t>
      </w:r>
      <w:r w:rsidRPr="00A66C0B">
        <w:rPr>
          <w:shd w:val="clear" w:color="auto" w:fill="FFFFFF"/>
        </w:rPr>
        <w:t>large</w:t>
      </w:r>
      <w:r w:rsidR="002E59D2" w:rsidRPr="00A66C0B">
        <w:rPr>
          <w:shd w:val="clear" w:color="auto" w:fill="FFFFFF"/>
        </w:rPr>
        <w:t xml:space="preserve">, </w:t>
      </w:r>
      <w:r w:rsidRPr="00A66C0B">
        <w:rPr>
          <w:shd w:val="clear" w:color="auto" w:fill="FFFFFF"/>
        </w:rPr>
        <w:t>diverse,</w:t>
      </w:r>
      <w:r w:rsidR="002E59D2" w:rsidRPr="00A66C0B">
        <w:rPr>
          <w:shd w:val="clear" w:color="auto" w:fill="FFFFFF"/>
        </w:rPr>
        <w:t xml:space="preserve"> and differs between individuals, presents a challenge for those developing strategies to silence the T-cell response underlying RA in an antigen-specific manner</w:t>
      </w:r>
      <w:r w:rsidR="007D250A" w:rsidRPr="00A66C0B">
        <w:rPr>
          <w:shd w:val="clear" w:color="auto" w:fill="FFFFFF"/>
        </w:rPr>
        <w:t>.</w:t>
      </w:r>
    </w:p>
    <w:p w14:paraId="4C6F2143" w14:textId="77777777" w:rsidR="008F12FF" w:rsidRPr="00A66C0B" w:rsidRDefault="008F12FF" w:rsidP="00F937D8">
      <w:pPr>
        <w:spacing w:line="276" w:lineRule="auto"/>
        <w:jc w:val="both"/>
      </w:pPr>
    </w:p>
    <w:p w14:paraId="40EC6EEF" w14:textId="4968A3F6" w:rsidR="00797B0A" w:rsidRPr="00A66C0B" w:rsidRDefault="00797B0A" w:rsidP="00F937D8">
      <w:pPr>
        <w:spacing w:line="276" w:lineRule="auto"/>
        <w:jc w:val="both"/>
      </w:pPr>
    </w:p>
    <w:p w14:paraId="4E66E5BD" w14:textId="0F01E737" w:rsidR="00797B0A" w:rsidRPr="00A66C0B" w:rsidRDefault="00797B0A" w:rsidP="00F937D8">
      <w:pPr>
        <w:spacing w:line="276" w:lineRule="auto"/>
        <w:jc w:val="both"/>
        <w:rPr>
          <w:b/>
        </w:rPr>
      </w:pPr>
      <w:r w:rsidRPr="00A66C0B">
        <w:rPr>
          <w:b/>
        </w:rPr>
        <w:t xml:space="preserve">What drives the development </w:t>
      </w:r>
      <w:r w:rsidR="004977DC" w:rsidRPr="00A66C0B">
        <w:rPr>
          <w:b/>
        </w:rPr>
        <w:t>of autoimmunity in RA?</w:t>
      </w:r>
    </w:p>
    <w:p w14:paraId="1912E8F3" w14:textId="318F1D88" w:rsidR="006500D9" w:rsidRPr="00A66C0B" w:rsidRDefault="006500D9" w:rsidP="00F937D8">
      <w:pPr>
        <w:spacing w:line="276" w:lineRule="auto"/>
        <w:jc w:val="both"/>
        <w:rPr>
          <w:rFonts w:cstheme="minorHAnsi"/>
          <w:shd w:val="clear" w:color="auto" w:fill="FFFFFF"/>
        </w:rPr>
      </w:pPr>
      <w:r w:rsidRPr="00A66C0B">
        <w:rPr>
          <w:rFonts w:cstheme="minorHAnsi"/>
          <w:shd w:val="clear" w:color="auto" w:fill="FFFFFF"/>
        </w:rPr>
        <w:t>The initial antigenic drivers of the induction of auto-immune responses are</w:t>
      </w:r>
      <w:r w:rsidR="00AC644F" w:rsidRPr="00A66C0B">
        <w:rPr>
          <w:rFonts w:cstheme="minorHAnsi"/>
          <w:shd w:val="clear" w:color="auto" w:fill="FFFFFF"/>
        </w:rPr>
        <w:t>, in general,</w:t>
      </w:r>
      <w:r w:rsidRPr="00A66C0B">
        <w:rPr>
          <w:rFonts w:cstheme="minorHAnsi"/>
          <w:shd w:val="clear" w:color="auto" w:fill="FFFFFF"/>
        </w:rPr>
        <w:t xml:space="preserve"> </w:t>
      </w:r>
      <w:r w:rsidR="00AC644F" w:rsidRPr="00A66C0B">
        <w:rPr>
          <w:rFonts w:cstheme="minorHAnsi"/>
          <w:shd w:val="clear" w:color="auto" w:fill="FFFFFF"/>
        </w:rPr>
        <w:t>un</w:t>
      </w:r>
      <w:r w:rsidRPr="00A66C0B">
        <w:rPr>
          <w:rFonts w:cstheme="minorHAnsi"/>
          <w:shd w:val="clear" w:color="auto" w:fill="FFFFFF"/>
        </w:rPr>
        <w:t>known. Nonetheless</w:t>
      </w:r>
      <w:r w:rsidR="00117E37" w:rsidRPr="00A66C0B">
        <w:rPr>
          <w:rFonts w:cstheme="minorHAnsi"/>
          <w:shd w:val="clear" w:color="auto" w:fill="FFFFFF"/>
        </w:rPr>
        <w:t>,</w:t>
      </w:r>
      <w:r w:rsidRPr="00A66C0B">
        <w:rPr>
          <w:rFonts w:cstheme="minorHAnsi"/>
          <w:shd w:val="clear" w:color="auto" w:fill="FFFFFF"/>
        </w:rPr>
        <w:t xml:space="preserve"> it is widely held that microbial components in mucosal tissues </w:t>
      </w:r>
      <w:r w:rsidR="005E0DE5" w:rsidRPr="00A66C0B">
        <w:rPr>
          <w:rFonts w:cstheme="minorHAnsi"/>
          <w:shd w:val="clear" w:color="auto" w:fill="FFFFFF"/>
        </w:rPr>
        <w:t xml:space="preserve">may be important drivers </w:t>
      </w:r>
      <w:r w:rsidRPr="00A66C0B">
        <w:rPr>
          <w:rFonts w:cstheme="minorHAnsi"/>
          <w:shd w:val="clear" w:color="auto" w:fill="FFFFFF"/>
        </w:rPr>
        <w:t>that could activate autoreactive B</w:t>
      </w:r>
      <w:r w:rsidR="005E0DE5" w:rsidRPr="00A66C0B">
        <w:rPr>
          <w:rFonts w:cstheme="minorHAnsi"/>
          <w:shd w:val="clear" w:color="auto" w:fill="FFFFFF"/>
        </w:rPr>
        <w:t xml:space="preserve"> </w:t>
      </w:r>
      <w:r w:rsidRPr="00A66C0B">
        <w:rPr>
          <w:rFonts w:cstheme="minorHAnsi"/>
          <w:shd w:val="clear" w:color="auto" w:fill="FFFFFF"/>
        </w:rPr>
        <w:t>cells</w:t>
      </w:r>
      <w:r w:rsidR="007178B4" w:rsidRPr="00A66C0B">
        <w:rPr>
          <w:rFonts w:cstheme="minorHAnsi"/>
          <w:shd w:val="clear" w:color="auto" w:fill="FFFFFF"/>
        </w:rPr>
        <w:t>.</w:t>
      </w:r>
      <w:r w:rsidRPr="00A66C0B">
        <w:rPr>
          <w:rFonts w:cstheme="minorHAnsi"/>
          <w:shd w:val="clear" w:color="auto" w:fill="FFFFFF"/>
        </w:rPr>
        <w:fldChar w:fldCharType="begin">
          <w:fldData xml:space="preserve">PEVuZE5vdGU+PENpdGU+PEF1dGhvcj5NYXJlc3o8L0F1dGhvcj48WWVhcj4yMDEzPC9ZZWFyPjxS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NYXJlc3o8L0F1dGhvcj48WWVhcj4yMDEzPC9ZZWFyPjxS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Pr="00A66C0B">
        <w:rPr>
          <w:rFonts w:cstheme="minorHAnsi"/>
          <w:shd w:val="clear" w:color="auto" w:fill="FFFFFF"/>
        </w:rPr>
      </w:r>
      <w:r w:rsidRPr="00A66C0B">
        <w:rPr>
          <w:rFonts w:cstheme="minorHAnsi"/>
          <w:shd w:val="clear" w:color="auto" w:fill="FFFFFF"/>
        </w:rPr>
        <w:fldChar w:fldCharType="separate"/>
      </w:r>
      <w:r w:rsidR="00F950E2" w:rsidRPr="00A66C0B">
        <w:rPr>
          <w:rFonts w:cstheme="minorHAnsi"/>
          <w:noProof/>
          <w:shd w:val="clear" w:color="auto" w:fill="FFFFFF"/>
          <w:vertAlign w:val="superscript"/>
        </w:rPr>
        <w:t>47-50</w:t>
      </w:r>
      <w:r w:rsidRPr="00A66C0B">
        <w:rPr>
          <w:rFonts w:cstheme="minorHAnsi"/>
          <w:shd w:val="clear" w:color="auto" w:fill="FFFFFF"/>
        </w:rPr>
        <w:fldChar w:fldCharType="end"/>
      </w:r>
      <w:r w:rsidRPr="00A66C0B">
        <w:rPr>
          <w:rFonts w:cstheme="minorHAnsi"/>
          <w:shd w:val="clear" w:color="auto" w:fill="FFFFFF"/>
        </w:rPr>
        <w:t xml:space="preserve"> </w:t>
      </w:r>
      <w:r w:rsidR="002E59D2" w:rsidRPr="00A66C0B">
        <w:rPr>
          <w:rFonts w:cstheme="minorHAnsi"/>
          <w:shd w:val="clear" w:color="auto" w:fill="FFFFFF"/>
        </w:rPr>
        <w:t>I</w:t>
      </w:r>
      <w:r w:rsidR="00487D14" w:rsidRPr="00A66C0B">
        <w:rPr>
          <w:rFonts w:cstheme="minorHAnsi"/>
          <w:shd w:val="clear" w:color="auto" w:fill="FFFFFF"/>
        </w:rPr>
        <w:t>n RA, it has been shown that ACPA can react towards both modified self- and non-</w:t>
      </w:r>
      <w:r w:rsidR="00772671" w:rsidRPr="00A66C0B">
        <w:rPr>
          <w:rFonts w:cstheme="minorHAnsi"/>
          <w:shd w:val="clear" w:color="auto" w:fill="FFFFFF"/>
        </w:rPr>
        <w:t>self-antigens.</w:t>
      </w:r>
      <w:r w:rsidR="00772671" w:rsidRPr="00A66C0B">
        <w:rPr>
          <w:rFonts w:cstheme="minorHAnsi"/>
          <w:shd w:val="clear" w:color="auto" w:fill="FFFFFF"/>
        </w:rPr>
        <w:fldChar w:fldCharType="begin">
          <w:fldData xml:space="preserve">PEVuZE5vdGU+PENpdGU+PEF1dGhvcj5MdW5kYmVyZzwvQXV0aG9yPjxZZWFyPjIwMDg8L1llYXI+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MdW5kYmVyZzwvQXV0aG9yPjxZZWFyPjIwMDg8L1llYXI+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00772671" w:rsidRPr="00A66C0B">
        <w:rPr>
          <w:rFonts w:cstheme="minorHAnsi"/>
          <w:shd w:val="clear" w:color="auto" w:fill="FFFFFF"/>
        </w:rPr>
      </w:r>
      <w:r w:rsidR="00772671" w:rsidRPr="00A66C0B">
        <w:rPr>
          <w:rFonts w:cstheme="minorHAnsi"/>
          <w:shd w:val="clear" w:color="auto" w:fill="FFFFFF"/>
        </w:rPr>
        <w:fldChar w:fldCharType="separate"/>
      </w:r>
      <w:r w:rsidR="00F950E2" w:rsidRPr="00A66C0B">
        <w:rPr>
          <w:rFonts w:cstheme="minorHAnsi"/>
          <w:noProof/>
          <w:shd w:val="clear" w:color="auto" w:fill="FFFFFF"/>
          <w:vertAlign w:val="superscript"/>
        </w:rPr>
        <w:t>51</w:t>
      </w:r>
      <w:r w:rsidR="00772671" w:rsidRPr="00A66C0B">
        <w:rPr>
          <w:rFonts w:cstheme="minorHAnsi"/>
          <w:shd w:val="clear" w:color="auto" w:fill="FFFFFF"/>
        </w:rPr>
        <w:fldChar w:fldCharType="end"/>
      </w:r>
      <w:r w:rsidR="00487D14" w:rsidRPr="00A66C0B">
        <w:rPr>
          <w:rFonts w:cstheme="minorHAnsi"/>
          <w:shd w:val="clear" w:color="auto" w:fill="FFFFFF"/>
        </w:rPr>
        <w:t xml:space="preserve"> </w:t>
      </w:r>
      <w:r w:rsidRPr="00A66C0B">
        <w:rPr>
          <w:rFonts w:cstheme="minorHAnsi"/>
          <w:shd w:val="clear" w:color="auto" w:fill="FFFFFF"/>
        </w:rPr>
        <w:t>As many autoreactive B</w:t>
      </w:r>
      <w:r w:rsidR="005E0DE5" w:rsidRPr="00A66C0B">
        <w:rPr>
          <w:rFonts w:cstheme="minorHAnsi"/>
          <w:shd w:val="clear" w:color="auto" w:fill="FFFFFF"/>
        </w:rPr>
        <w:t xml:space="preserve"> </w:t>
      </w:r>
      <w:r w:rsidRPr="00A66C0B">
        <w:rPr>
          <w:rFonts w:cstheme="minorHAnsi"/>
          <w:shd w:val="clear" w:color="auto" w:fill="FFFFFF"/>
        </w:rPr>
        <w:t>cell responses are isotype-switched and are found long before disease onset, these B</w:t>
      </w:r>
      <w:r w:rsidR="005E0DE5" w:rsidRPr="00A66C0B">
        <w:rPr>
          <w:rFonts w:cstheme="minorHAnsi"/>
          <w:shd w:val="clear" w:color="auto" w:fill="FFFFFF"/>
        </w:rPr>
        <w:t xml:space="preserve"> </w:t>
      </w:r>
      <w:r w:rsidRPr="00A66C0B">
        <w:rPr>
          <w:rFonts w:cstheme="minorHAnsi"/>
          <w:shd w:val="clear" w:color="auto" w:fill="FFFFFF"/>
        </w:rPr>
        <w:t xml:space="preserve">cells must have received T-cell help – potentially from microbe-specific T-cells. </w:t>
      </w:r>
      <w:r w:rsidR="00280037" w:rsidRPr="00A66C0B">
        <w:rPr>
          <w:rFonts w:cstheme="minorHAnsi"/>
          <w:shd w:val="clear" w:color="auto" w:fill="FFFFFF"/>
        </w:rPr>
        <w:t>Indeed, it has been shown that ACPA-producing B cells can receive T-cell help f</w:t>
      </w:r>
      <w:r w:rsidR="002E59D2" w:rsidRPr="00A66C0B">
        <w:rPr>
          <w:rFonts w:cstheme="minorHAnsi"/>
          <w:shd w:val="clear" w:color="auto" w:fill="FFFFFF"/>
        </w:rPr>
        <w:t>ro</w:t>
      </w:r>
      <w:r w:rsidR="00280037" w:rsidRPr="00A66C0B">
        <w:rPr>
          <w:rFonts w:cstheme="minorHAnsi"/>
          <w:shd w:val="clear" w:color="auto" w:fill="FFFFFF"/>
        </w:rPr>
        <w:t>m microbe-directed T-cells</w:t>
      </w:r>
      <w:r w:rsidR="002E59D2" w:rsidRPr="00A66C0B">
        <w:rPr>
          <w:rFonts w:cstheme="minorHAnsi"/>
          <w:shd w:val="clear" w:color="auto" w:fill="FFFFFF"/>
        </w:rPr>
        <w:t xml:space="preserve">, a phenomenon that has </w:t>
      </w:r>
      <w:r w:rsidR="00117E37" w:rsidRPr="00A66C0B">
        <w:rPr>
          <w:rFonts w:cstheme="minorHAnsi"/>
          <w:shd w:val="clear" w:color="auto" w:fill="FFFFFF"/>
        </w:rPr>
        <w:t xml:space="preserve">also </w:t>
      </w:r>
      <w:r w:rsidR="002E59D2" w:rsidRPr="00A66C0B">
        <w:rPr>
          <w:rFonts w:cstheme="minorHAnsi"/>
          <w:shd w:val="clear" w:color="auto" w:fill="FFFFFF"/>
        </w:rPr>
        <w:t xml:space="preserve">been </w:t>
      </w:r>
      <w:r w:rsidR="00280037" w:rsidRPr="00A66C0B">
        <w:rPr>
          <w:rFonts w:cstheme="minorHAnsi"/>
          <w:shd w:val="clear" w:color="auto" w:fill="FFFFFF"/>
        </w:rPr>
        <w:t>observed for other auto-antibody systems in other autoimmune diseases.</w:t>
      </w:r>
      <w:r w:rsidR="00E91B64" w:rsidRPr="00A66C0B">
        <w:rPr>
          <w:rFonts w:cstheme="minorHAnsi"/>
          <w:shd w:val="clear" w:color="auto" w:fill="FFFFFF"/>
        </w:rPr>
        <w:fldChar w:fldCharType="begin">
          <w:fldData xml:space="preserve">PEVuZE5vdGU+PENpdGU+PEF1dGhvcj5HcmVpbGluZzwvQXV0aG9yPjxZZWFyPjIwMTg8L1llYXI+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HcmVpbGluZzwvQXV0aG9yPjxZZWFyPjIwMTg8L1llYXI+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00E91B64" w:rsidRPr="00A66C0B">
        <w:rPr>
          <w:rFonts w:cstheme="minorHAnsi"/>
          <w:shd w:val="clear" w:color="auto" w:fill="FFFFFF"/>
        </w:rPr>
      </w:r>
      <w:r w:rsidR="00E91B64" w:rsidRPr="00A66C0B">
        <w:rPr>
          <w:rFonts w:cstheme="minorHAnsi"/>
          <w:shd w:val="clear" w:color="auto" w:fill="FFFFFF"/>
        </w:rPr>
        <w:fldChar w:fldCharType="separate"/>
      </w:r>
      <w:r w:rsidR="00F950E2" w:rsidRPr="00A66C0B">
        <w:rPr>
          <w:rFonts w:cstheme="minorHAnsi"/>
          <w:noProof/>
          <w:shd w:val="clear" w:color="auto" w:fill="FFFFFF"/>
          <w:vertAlign w:val="superscript"/>
        </w:rPr>
        <w:t>49,52-54</w:t>
      </w:r>
      <w:r w:rsidR="00E91B64" w:rsidRPr="00A66C0B">
        <w:rPr>
          <w:rFonts w:cstheme="minorHAnsi"/>
          <w:shd w:val="clear" w:color="auto" w:fill="FFFFFF"/>
        </w:rPr>
        <w:fldChar w:fldCharType="end"/>
      </w:r>
      <w:r w:rsidR="00280037" w:rsidRPr="00A66C0B">
        <w:rPr>
          <w:rFonts w:cstheme="minorHAnsi"/>
          <w:shd w:val="clear" w:color="auto" w:fill="FFFFFF"/>
        </w:rPr>
        <w:t xml:space="preserve"> </w:t>
      </w:r>
      <w:r w:rsidRPr="00A66C0B">
        <w:rPr>
          <w:rFonts w:cstheme="minorHAnsi"/>
          <w:shd w:val="clear" w:color="auto" w:fill="FFFFFF"/>
        </w:rPr>
        <w:t>As most microbe-directed T-cell responses are broad and present in all healthy individuals, it is unlikely that this T-cell response is restricted by only a few HLA-alleles. Indeed, the ACPA IgG-response as found in unaffected healthy individuals does not appear to associate with the presence of the specific HLA-alleles predisposing to RA, pointing to the presence of extensive T-cell responses restricted by many different HLA-molecules</w:t>
      </w:r>
      <w:r w:rsidR="007178B4" w:rsidRPr="00A66C0B">
        <w:rPr>
          <w:rFonts w:cstheme="minorHAnsi"/>
          <w:shd w:val="clear" w:color="auto" w:fill="FFFFFF"/>
        </w:rPr>
        <w:t>.</w:t>
      </w:r>
      <w:r w:rsidRPr="00A66C0B">
        <w:rPr>
          <w:rFonts w:cstheme="minorHAnsi"/>
          <w:shd w:val="clear" w:color="auto" w:fill="FFFFFF"/>
        </w:rPr>
        <w:fldChar w:fldCharType="begin">
          <w:fldData xml:space="preserve">PEVuZE5vdGU+PENpdGU+PEF1dGhvcj5UZXJhbzwvQXV0aG9yPjxZZWFyPjIwMTQ8L1llYXI+PFJl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=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UZXJhbzwvQXV0aG9yPjxZZWFyPjIwMTQ8L1llYXI+PFJl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=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Pr="00A66C0B">
        <w:rPr>
          <w:rFonts w:cstheme="minorHAnsi"/>
          <w:shd w:val="clear" w:color="auto" w:fill="FFFFFF"/>
        </w:rPr>
      </w:r>
      <w:r w:rsidRPr="00A66C0B">
        <w:rPr>
          <w:rFonts w:cstheme="minorHAnsi"/>
          <w:shd w:val="clear" w:color="auto" w:fill="FFFFFF"/>
        </w:rPr>
        <w:fldChar w:fldCharType="separate"/>
      </w:r>
      <w:r w:rsidR="00F950E2" w:rsidRPr="00A66C0B">
        <w:rPr>
          <w:rFonts w:cstheme="minorHAnsi"/>
          <w:noProof/>
          <w:shd w:val="clear" w:color="auto" w:fill="FFFFFF"/>
          <w:vertAlign w:val="superscript"/>
        </w:rPr>
        <w:t>55,56</w:t>
      </w:r>
      <w:r w:rsidRPr="00A66C0B">
        <w:rPr>
          <w:rFonts w:cstheme="minorHAnsi"/>
          <w:shd w:val="clear" w:color="auto" w:fill="FFFFFF"/>
        </w:rPr>
        <w:fldChar w:fldCharType="end"/>
      </w:r>
      <w:r w:rsidRPr="00A66C0B">
        <w:rPr>
          <w:rFonts w:cstheme="minorHAnsi"/>
          <w:shd w:val="clear" w:color="auto" w:fill="FFFFFF"/>
        </w:rPr>
        <w:t xml:space="preserve"> Therefore, it is likely that the B</w:t>
      </w:r>
      <w:r w:rsidR="00487D14" w:rsidRPr="00A66C0B">
        <w:rPr>
          <w:rFonts w:cstheme="minorHAnsi"/>
          <w:shd w:val="clear" w:color="auto" w:fill="FFFFFF"/>
        </w:rPr>
        <w:t xml:space="preserve"> </w:t>
      </w:r>
      <w:r w:rsidRPr="00A66C0B">
        <w:rPr>
          <w:rFonts w:cstheme="minorHAnsi"/>
          <w:shd w:val="clear" w:color="auto" w:fill="FFFFFF"/>
        </w:rPr>
        <w:t>cells fuelling the initial ACPA-response receive helper activity from T-cell responses that are not restricted to the predisposing HLA-molecules, but to other HLA-molecules as well. Instead, other T-cells, restricted to the HLA-molecules predisposing to RA, are likely involved in the subsequent expansion of the initial ACPA-response occurring before disease onset</w:t>
      </w:r>
      <w:r w:rsidR="007762A8" w:rsidRPr="00A66C0B">
        <w:rPr>
          <w:rFonts w:cstheme="minorHAnsi"/>
          <w:shd w:val="clear" w:color="auto" w:fill="FFFFFF"/>
        </w:rPr>
        <w:t>. This notion is based upon the findings that, in contract to ACPA-positivity in unaffected subjects, ACPA-positive RA is hallmarked by a clear association with defined HLA-molecules.</w:t>
      </w:r>
      <w:r w:rsidR="005B6D06" w:rsidRPr="00A66C0B">
        <w:rPr>
          <w:rFonts w:cstheme="minorHAnsi"/>
          <w:shd w:val="clear" w:color="auto" w:fill="FFFFFF"/>
        </w:rPr>
        <w:fldChar w:fldCharType="begin">
          <w:fldData xml:space="preserve">PEVuZE5vdGU+PENpdGU+PEF1dGhvcj5IZW5zdm9sZDwvQXV0aG9yPjxZZWFyPjIwMTU8L1llYXI+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IZW5zdm9sZDwvQXV0aG9yPjxZZWFyPjIwMTU8L1llYXI+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005B6D06" w:rsidRPr="00A66C0B">
        <w:rPr>
          <w:rFonts w:cstheme="minorHAnsi"/>
          <w:shd w:val="clear" w:color="auto" w:fill="FFFFFF"/>
        </w:rPr>
      </w:r>
      <w:r w:rsidR="005B6D06" w:rsidRPr="00A66C0B">
        <w:rPr>
          <w:rFonts w:cstheme="minorHAnsi"/>
          <w:shd w:val="clear" w:color="auto" w:fill="FFFFFF"/>
        </w:rPr>
        <w:fldChar w:fldCharType="separate"/>
      </w:r>
      <w:r w:rsidR="00F950E2" w:rsidRPr="00A66C0B">
        <w:rPr>
          <w:rFonts w:cstheme="minorHAnsi"/>
          <w:noProof/>
          <w:shd w:val="clear" w:color="auto" w:fill="FFFFFF"/>
          <w:vertAlign w:val="superscript"/>
        </w:rPr>
        <w:t>11,55,56</w:t>
      </w:r>
      <w:r w:rsidR="005B6D06" w:rsidRPr="00A66C0B">
        <w:rPr>
          <w:rFonts w:cstheme="minorHAnsi"/>
          <w:shd w:val="clear" w:color="auto" w:fill="FFFFFF"/>
        </w:rPr>
        <w:fldChar w:fldCharType="end"/>
      </w:r>
      <w:r w:rsidRPr="00A66C0B">
        <w:rPr>
          <w:rFonts w:cstheme="minorHAnsi"/>
          <w:shd w:val="clear" w:color="auto" w:fill="FFFFFF"/>
        </w:rPr>
        <w:t xml:space="preserve"> Thus, current evidence indicates that different T-cell responses underlie the initial induction </w:t>
      </w:r>
      <w:r w:rsidR="00697542" w:rsidRPr="00A66C0B">
        <w:rPr>
          <w:rFonts w:cstheme="minorHAnsi"/>
          <w:shd w:val="clear" w:color="auto" w:fill="FFFFFF"/>
        </w:rPr>
        <w:t>and</w:t>
      </w:r>
      <w:r w:rsidRPr="00A66C0B">
        <w:rPr>
          <w:rFonts w:cstheme="minorHAnsi"/>
          <w:shd w:val="clear" w:color="auto" w:fill="FFFFFF"/>
        </w:rPr>
        <w:t xml:space="preserve"> the expansion of the ACPA-response. At present, the identity of the antigens recognized by the T-cells responsible for either the initial induction or the </w:t>
      </w:r>
      <w:r w:rsidRPr="00A66C0B">
        <w:rPr>
          <w:rFonts w:cstheme="minorHAnsi"/>
          <w:shd w:val="clear" w:color="auto" w:fill="FFFFFF"/>
        </w:rPr>
        <w:lastRenderedPageBreak/>
        <w:t xml:space="preserve">“second expansion” of the ACPA-response is unknown and could, potentially, be of </w:t>
      </w:r>
      <w:r w:rsidR="008C0CB0" w:rsidRPr="00A66C0B">
        <w:rPr>
          <w:rFonts w:cstheme="minorHAnsi"/>
          <w:shd w:val="clear" w:color="auto" w:fill="FFFFFF"/>
        </w:rPr>
        <w:t xml:space="preserve">(modified) </w:t>
      </w:r>
      <w:r w:rsidRPr="00A66C0B">
        <w:rPr>
          <w:rFonts w:cstheme="minorHAnsi"/>
          <w:shd w:val="clear" w:color="auto" w:fill="FFFFFF"/>
        </w:rPr>
        <w:t>self- and non-self-origin.</w:t>
      </w:r>
    </w:p>
    <w:p w14:paraId="057F8108" w14:textId="4880364B" w:rsidR="006500D9" w:rsidRPr="00A66C0B" w:rsidRDefault="006500D9" w:rsidP="00F937D8">
      <w:pPr>
        <w:spacing w:line="276" w:lineRule="auto"/>
        <w:jc w:val="both"/>
        <w:rPr>
          <w:rFonts w:cstheme="minorHAnsi"/>
        </w:rPr>
      </w:pPr>
      <w:r w:rsidRPr="00A66C0B">
        <w:rPr>
          <w:rFonts w:cstheme="minorHAnsi"/>
          <w:shd w:val="clear" w:color="auto" w:fill="FFFFFF"/>
        </w:rPr>
        <w:t>Similarly, the induction of RF-specific immune responses has been postulated to involve T-cells which recognise microbial antigens</w:t>
      </w:r>
      <w:r w:rsidR="00A47174" w:rsidRPr="00A66C0B">
        <w:rPr>
          <w:rFonts w:cstheme="minorHAnsi"/>
          <w:shd w:val="clear" w:color="auto" w:fill="FFFFFF"/>
        </w:rPr>
        <w:t>.</w:t>
      </w:r>
      <w:r w:rsidRPr="00A66C0B">
        <w:rPr>
          <w:rFonts w:cstheme="minorHAnsi"/>
          <w:shd w:val="clear" w:color="auto" w:fill="FFFFFF"/>
        </w:rPr>
        <w:fldChar w:fldCharType="begin"/>
      </w:r>
      <w:r w:rsidR="00F950E2" w:rsidRPr="00A66C0B">
        <w:rPr>
          <w:rFonts w:cstheme="minorHAnsi"/>
          <w:shd w:val="clear" w:color="auto" w:fill="FFFFFF"/>
        </w:rPr>
        <w:instrText xml:space="preserve"> ADDIN EN.CITE &lt;EndNote&gt;&lt;Cite&gt;&lt;Author&gt;Nemazee&lt;/Author&gt;&lt;Year&gt;1985&lt;/Year&gt;&lt;RecNum&gt;105&lt;/RecNum&gt;&lt;DisplayText&gt;&lt;style face="superscript"&gt;57&lt;/style&gt;&lt;/DisplayText&gt;&lt;record&gt;&lt;rec-number&gt;105&lt;/rec-number&gt;&lt;foreign-keys&gt;&lt;key app="EN" db-id="xepaavwt609fspew2wc5wezefwe9srf092s5" timestamp="1579502922"&gt;105&lt;/key&gt;&lt;/foreign-keys&gt;&lt;ref-type name="Journal Article"&gt;17&lt;/ref-type&gt;&lt;contributors&gt;&lt;authors&gt;&lt;author&gt;Nemazee, D. A.&lt;/author&gt;&lt;/authors&gt;&lt;/contributors&gt;&lt;titles&gt;&lt;title&gt;Immune complexes can trigger specific, T cell-dependent, autoanti-IgG antibody production in mice&lt;/title&gt;&lt;secondary-title&gt;J Exp Med&lt;/secondary-title&gt;&lt;/titles&gt;&lt;periodical&gt;&lt;full-title&gt;J Exp Med&lt;/full-title&gt;&lt;/periodical&gt;&lt;pages&gt;242-56&lt;/pages&gt;&lt;volume&gt;161&lt;/volume&gt;&lt;number&gt;1&lt;/number&gt;&lt;edition&gt;1985/01/01&lt;/edition&gt;&lt;keywords&gt;&lt;keyword&gt;Animals&lt;/keyword&gt;&lt;keyword&gt;Antibodies, Monoclonal/physiology&lt;/keyword&gt;&lt;keyword&gt;*Antibody Specificity&lt;/keyword&gt;&lt;keyword&gt;Antigen-Antibody Complex/*physiology&lt;/keyword&gt;&lt;keyword&gt;Autoantibodies/*biosynthesis&lt;/keyword&gt;&lt;keyword&gt;Autoantigens/immunology&lt;/keyword&gt;&lt;keyword&gt;Autoimmune Diseases/genetics/immunology&lt;/keyword&gt;&lt;keyword&gt;Complement Fixation Tests&lt;/keyword&gt;&lt;keyword&gt;Epitopes/immunology&lt;/keyword&gt;&lt;keyword&gt;Hemolytic Plaque Technique&lt;/keyword&gt;&lt;keyword&gt;Immunoglobulin Allotypes/physiology&lt;/keyword&gt;&lt;keyword&gt;Immunoglobulin G/*immunology&lt;/keyword&gt;&lt;keyword&gt;Kinetics&lt;/keyword&gt;&lt;keyword&gt;Lipopolysaccharides/pharmacology&lt;/keyword&gt;&lt;keyword&gt;Mice&lt;/keyword&gt;&lt;keyword&gt;Mice, Inbred A&lt;/keyword&gt;&lt;keyword&gt;Mice, Inbred BALB C&lt;/keyword&gt;&lt;keyword&gt;Mice, Inbred CBA&lt;/keyword&gt;&lt;keyword&gt;Mice, Nude&lt;/keyword&gt;&lt;keyword&gt;Rheumatoid Factor/biosynthesis&lt;/keyword&gt;&lt;keyword&gt;T-Lymphocytes/*immunology&lt;/keyword&gt;&lt;/keywords&gt;&lt;dates&gt;&lt;year&gt;1985&lt;/year&gt;&lt;pub-dates&gt;&lt;date&gt;Jan 1&lt;/date&gt;&lt;/pub-dates&gt;&lt;/dates&gt;&lt;isbn&gt;0022-1007 (Print)&amp;#xD;0022-1007 (Linking)&lt;/isbn&gt;&lt;accession-num&gt;2578542&lt;/accession-num&gt;&lt;urls&gt;&lt;related-urls&gt;&lt;url&gt;https://www.ncbi.nlm.nih.gov/pubmed/2578542&lt;/url&gt;&lt;/related-urls&gt;&lt;/urls&gt;&lt;custom2&gt;PMC2187542&lt;/custom2&gt;&lt;electronic-resource-num&gt;10.1084/jem.161.1.242&lt;/electronic-resource-num&gt;&lt;/record&gt;&lt;/Cite&gt;&lt;/EndNote&gt;</w:instrText>
      </w:r>
      <w:r w:rsidRPr="00A66C0B">
        <w:rPr>
          <w:rFonts w:cstheme="minorHAnsi"/>
          <w:shd w:val="clear" w:color="auto" w:fill="FFFFFF"/>
        </w:rPr>
        <w:fldChar w:fldCharType="separate"/>
      </w:r>
      <w:r w:rsidR="00F950E2" w:rsidRPr="00A66C0B">
        <w:rPr>
          <w:rFonts w:cstheme="minorHAnsi"/>
          <w:noProof/>
          <w:shd w:val="clear" w:color="auto" w:fill="FFFFFF"/>
          <w:vertAlign w:val="superscript"/>
        </w:rPr>
        <w:t>57</w:t>
      </w:r>
      <w:r w:rsidRPr="00A66C0B">
        <w:rPr>
          <w:rFonts w:cstheme="minorHAnsi"/>
          <w:shd w:val="clear" w:color="auto" w:fill="FFFFFF"/>
        </w:rPr>
        <w:fldChar w:fldCharType="end"/>
      </w:r>
      <w:r w:rsidRPr="00A66C0B">
        <w:rPr>
          <w:rFonts w:cstheme="minorHAnsi"/>
          <w:shd w:val="clear" w:color="auto" w:fill="FFFFFF"/>
        </w:rPr>
        <w:t xml:space="preserve"> Many microbes are recognized by conventional antibodies and the interaction can lead to microbe-IgG immune complexes. RF-expressing B-cells could recognize such immune complexes. This could not only lead to the direct activation of these B-cells by toll-like receptors</w:t>
      </w:r>
      <w:r w:rsidR="003F5401" w:rsidRPr="00A66C0B">
        <w:rPr>
          <w:rFonts w:cstheme="minorHAnsi"/>
          <w:shd w:val="clear" w:color="auto" w:fill="FFFFFF"/>
        </w:rPr>
        <w:t>,</w:t>
      </w:r>
      <w:r w:rsidRPr="00A66C0B">
        <w:rPr>
          <w:rFonts w:cstheme="minorHAnsi"/>
          <w:shd w:val="clear" w:color="auto" w:fill="FFFFFF"/>
        </w:rPr>
        <w:fldChar w:fldCharType="begin">
          <w:fldData xml:space="preserve">PEVuZE5vdGU+PENpdGU+PEF1dGhvcj5MZWFkYmV0dGVyPC9BdXRob3I+PFllYXI+MjAwMjwvWWVh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MZWFkYmV0dGVyPC9BdXRob3I+PFllYXI+MjAwMjwvWWVh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Pr="00A66C0B">
        <w:rPr>
          <w:rFonts w:cstheme="minorHAnsi"/>
          <w:shd w:val="clear" w:color="auto" w:fill="FFFFFF"/>
        </w:rPr>
      </w:r>
      <w:r w:rsidRPr="00A66C0B">
        <w:rPr>
          <w:rFonts w:cstheme="minorHAnsi"/>
          <w:shd w:val="clear" w:color="auto" w:fill="FFFFFF"/>
        </w:rPr>
        <w:fldChar w:fldCharType="separate"/>
      </w:r>
      <w:r w:rsidR="00F950E2" w:rsidRPr="00A66C0B">
        <w:rPr>
          <w:rFonts w:cstheme="minorHAnsi"/>
          <w:noProof/>
          <w:shd w:val="clear" w:color="auto" w:fill="FFFFFF"/>
          <w:vertAlign w:val="superscript"/>
        </w:rPr>
        <w:t>58</w:t>
      </w:r>
      <w:r w:rsidRPr="00A66C0B">
        <w:rPr>
          <w:rFonts w:cstheme="minorHAnsi"/>
          <w:shd w:val="clear" w:color="auto" w:fill="FFFFFF"/>
        </w:rPr>
        <w:fldChar w:fldCharType="end"/>
      </w:r>
      <w:r w:rsidRPr="00A66C0B">
        <w:rPr>
          <w:rFonts w:cstheme="minorHAnsi"/>
          <w:shd w:val="clear" w:color="auto" w:fill="FFFFFF"/>
        </w:rPr>
        <w:t xml:space="preserve"> but also to the concurrent recruitment of microbe-directed T-cell help for their further maturation and expansion. </w:t>
      </w:r>
      <w:r w:rsidR="00697542" w:rsidRPr="00A66C0B">
        <w:rPr>
          <w:rFonts w:cstheme="minorHAnsi"/>
          <w:shd w:val="clear" w:color="auto" w:fill="FFFFFF"/>
        </w:rPr>
        <w:t>Where these</w:t>
      </w:r>
      <w:r w:rsidRPr="00A66C0B">
        <w:rPr>
          <w:rFonts w:cstheme="minorHAnsi"/>
          <w:shd w:val="clear" w:color="auto" w:fill="FFFFFF"/>
        </w:rPr>
        <w:t xml:space="preserve"> B-cells or the RFs they produce interact with ACPA complexed with citrullinated self-antigens, they could further contribute to the inflammatory response for example </w:t>
      </w:r>
      <w:r w:rsidR="00AC644F" w:rsidRPr="00A66C0B">
        <w:rPr>
          <w:rFonts w:cstheme="minorHAnsi"/>
          <w:shd w:val="clear" w:color="auto" w:fill="FFFFFF"/>
        </w:rPr>
        <w:t xml:space="preserve">in </w:t>
      </w:r>
      <w:r w:rsidRPr="00A66C0B">
        <w:rPr>
          <w:rFonts w:cstheme="minorHAnsi"/>
          <w:shd w:val="clear" w:color="auto" w:fill="FFFFFF"/>
        </w:rPr>
        <w:t>the inflamed synovium.</w:t>
      </w:r>
      <w:r w:rsidR="008C0CB0" w:rsidRPr="00A66C0B">
        <w:rPr>
          <w:rFonts w:cstheme="minorHAnsi"/>
          <w:shd w:val="clear" w:color="auto" w:fill="FFFFFF"/>
        </w:rPr>
        <w:t xml:space="preserve"> Thus, although still under debate, </w:t>
      </w:r>
      <w:r w:rsidR="00212CBB" w:rsidRPr="00A66C0B">
        <w:rPr>
          <w:rFonts w:cstheme="minorHAnsi"/>
          <w:shd w:val="clear" w:color="auto" w:fill="FFFFFF"/>
        </w:rPr>
        <w:t>increasing evidence indicates</w:t>
      </w:r>
      <w:r w:rsidR="008C0CB0" w:rsidRPr="00A66C0B">
        <w:rPr>
          <w:rFonts w:cstheme="minorHAnsi"/>
          <w:shd w:val="clear" w:color="auto" w:fill="FFFFFF"/>
        </w:rPr>
        <w:t xml:space="preserve"> that </w:t>
      </w:r>
      <w:r w:rsidR="00697542" w:rsidRPr="00A66C0B">
        <w:rPr>
          <w:rFonts w:cstheme="minorHAnsi"/>
          <w:shd w:val="clear" w:color="auto" w:fill="FFFFFF"/>
        </w:rPr>
        <w:t xml:space="preserve">components of </w:t>
      </w:r>
      <w:r w:rsidR="008C0CB0" w:rsidRPr="00A66C0B">
        <w:rPr>
          <w:rFonts w:cstheme="minorHAnsi"/>
          <w:shd w:val="clear" w:color="auto" w:fill="FFFFFF"/>
        </w:rPr>
        <w:t xml:space="preserve">microbiome, </w:t>
      </w:r>
      <w:r w:rsidR="00697542" w:rsidRPr="00A66C0B">
        <w:rPr>
          <w:rFonts w:cstheme="minorHAnsi"/>
          <w:shd w:val="clear" w:color="auto" w:fill="FFFFFF"/>
        </w:rPr>
        <w:t xml:space="preserve">either in situ or </w:t>
      </w:r>
      <w:r w:rsidR="00212CBB" w:rsidRPr="00A66C0B">
        <w:rPr>
          <w:rFonts w:cstheme="minorHAnsi"/>
          <w:shd w:val="clear" w:color="auto" w:fill="FFFFFF"/>
        </w:rPr>
        <w:t>after escaping mucosal barriers,</w:t>
      </w:r>
      <w:r w:rsidR="002D51AB" w:rsidRPr="00A66C0B">
        <w:rPr>
          <w:rFonts w:cstheme="minorHAnsi"/>
          <w:shd w:val="clear" w:color="auto" w:fill="FFFFFF"/>
        </w:rPr>
        <w:fldChar w:fldCharType="begin">
          <w:fldData xml:space="preserve">PEVuZE5vdGU+PENpdGU+PEF1dGhvcj5NYW5mcmVkbyBWaWVpcmE8L0F1dGhvcj48WWVhcj4yMDE4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</w:fldData>
        </w:fldChar>
      </w:r>
      <w:r w:rsidR="00F950E2" w:rsidRPr="00A66C0B">
        <w:rPr>
          <w:rFonts w:cstheme="minorHAnsi"/>
          <w:shd w:val="clear" w:color="auto" w:fill="FFFFFF"/>
        </w:rPr>
        <w:instrText xml:space="preserve"> ADDIN EN.CITE </w:instrText>
      </w:r>
      <w:r w:rsidR="00F950E2" w:rsidRPr="00A66C0B">
        <w:rPr>
          <w:rFonts w:cstheme="minorHAnsi"/>
          <w:shd w:val="clear" w:color="auto" w:fill="FFFFFF"/>
        </w:rPr>
        <w:fldChar w:fldCharType="begin">
          <w:fldData xml:space="preserve">PEVuZE5vdGU+PENpdGU+PEF1dGhvcj5NYW5mcmVkbyBWaWVpcmE8L0F1dGhvcj48WWVhcj4yMDE4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</w:fldData>
        </w:fldChar>
      </w:r>
      <w:r w:rsidR="00F950E2" w:rsidRPr="00A66C0B">
        <w:rPr>
          <w:rFonts w:cstheme="minorHAnsi"/>
          <w:shd w:val="clear" w:color="auto" w:fill="FFFFFF"/>
        </w:rPr>
        <w:instrText xml:space="preserve"> ADDIN EN.CITE.DATA </w:instrText>
      </w:r>
      <w:r w:rsidR="00F950E2" w:rsidRPr="00A66C0B">
        <w:rPr>
          <w:rFonts w:cstheme="minorHAnsi"/>
          <w:shd w:val="clear" w:color="auto" w:fill="FFFFFF"/>
        </w:rPr>
      </w:r>
      <w:r w:rsidR="00F950E2" w:rsidRPr="00A66C0B">
        <w:rPr>
          <w:rFonts w:cstheme="minorHAnsi"/>
          <w:shd w:val="clear" w:color="auto" w:fill="FFFFFF"/>
        </w:rPr>
        <w:fldChar w:fldCharType="end"/>
      </w:r>
      <w:r w:rsidR="002D51AB" w:rsidRPr="00A66C0B">
        <w:rPr>
          <w:rFonts w:cstheme="minorHAnsi"/>
          <w:shd w:val="clear" w:color="auto" w:fill="FFFFFF"/>
        </w:rPr>
      </w:r>
      <w:r w:rsidR="002D51AB" w:rsidRPr="00A66C0B">
        <w:rPr>
          <w:rFonts w:cstheme="minorHAnsi"/>
          <w:shd w:val="clear" w:color="auto" w:fill="FFFFFF"/>
        </w:rPr>
        <w:fldChar w:fldCharType="separate"/>
      </w:r>
      <w:r w:rsidR="00F950E2" w:rsidRPr="00A66C0B">
        <w:rPr>
          <w:rFonts w:cstheme="minorHAnsi"/>
          <w:noProof/>
          <w:shd w:val="clear" w:color="auto" w:fill="FFFFFF"/>
          <w:vertAlign w:val="superscript"/>
        </w:rPr>
        <w:t>59</w:t>
      </w:r>
      <w:r w:rsidR="002D51AB" w:rsidRPr="00A66C0B">
        <w:rPr>
          <w:rFonts w:cstheme="minorHAnsi"/>
          <w:shd w:val="clear" w:color="auto" w:fill="FFFFFF"/>
        </w:rPr>
        <w:fldChar w:fldCharType="end"/>
      </w:r>
      <w:r w:rsidR="00212CBB" w:rsidRPr="00A66C0B">
        <w:rPr>
          <w:rFonts w:cstheme="minorHAnsi"/>
          <w:shd w:val="clear" w:color="auto" w:fill="FFFFFF"/>
        </w:rPr>
        <w:t xml:space="preserve"> play a pivotal role in driving the development and/or exacerbation of autoimmunity.</w:t>
      </w:r>
    </w:p>
    <w:p w14:paraId="570FED64" w14:textId="77777777" w:rsidR="006500D9" w:rsidRPr="00A66C0B" w:rsidRDefault="006500D9" w:rsidP="00F937D8">
      <w:pPr>
        <w:spacing w:line="276" w:lineRule="auto"/>
        <w:jc w:val="both"/>
        <w:rPr>
          <w:b/>
        </w:rPr>
      </w:pPr>
    </w:p>
    <w:p w14:paraId="30BFB3CD" w14:textId="77777777" w:rsidR="003807A8" w:rsidRPr="00A66C0B" w:rsidRDefault="003807A8" w:rsidP="00F937D8">
      <w:pPr>
        <w:spacing w:line="276" w:lineRule="auto"/>
        <w:jc w:val="both"/>
      </w:pPr>
    </w:p>
    <w:p w14:paraId="522253EC" w14:textId="6537690E" w:rsidR="00DB533B" w:rsidRPr="00A66C0B" w:rsidRDefault="007351A2" w:rsidP="00F937D8">
      <w:pPr>
        <w:spacing w:line="276" w:lineRule="auto"/>
        <w:jc w:val="both"/>
        <w:rPr>
          <w:b/>
        </w:rPr>
      </w:pPr>
      <w:r w:rsidRPr="00A66C0B">
        <w:rPr>
          <w:b/>
        </w:rPr>
        <w:t>T</w:t>
      </w:r>
      <w:r w:rsidR="00DB533B" w:rsidRPr="00A66C0B">
        <w:rPr>
          <w:b/>
        </w:rPr>
        <w:t>ransition</w:t>
      </w:r>
      <w:r w:rsidRPr="00A66C0B">
        <w:rPr>
          <w:b/>
        </w:rPr>
        <w:t>s</w:t>
      </w:r>
      <w:r w:rsidR="00DB533B" w:rsidRPr="00A66C0B">
        <w:rPr>
          <w:b/>
        </w:rPr>
        <w:t xml:space="preserve"> from health to RA</w:t>
      </w:r>
      <w:r w:rsidR="006E1773" w:rsidRPr="00A66C0B">
        <w:rPr>
          <w:b/>
        </w:rPr>
        <w:t>: clinical windows for preventive intervention</w:t>
      </w:r>
    </w:p>
    <w:p w14:paraId="09FA586F" w14:textId="22EDE0DC" w:rsidR="00DB533B" w:rsidRPr="00A66C0B" w:rsidRDefault="00DB533B" w:rsidP="00F937D8">
      <w:pPr>
        <w:spacing w:line="276" w:lineRule="auto"/>
        <w:jc w:val="both"/>
      </w:pPr>
      <w:r w:rsidRPr="00A66C0B">
        <w:t xml:space="preserve">During the transition from health to </w:t>
      </w:r>
      <w:r w:rsidR="00A51F32" w:rsidRPr="00A66C0B">
        <w:t xml:space="preserve">seropositive </w:t>
      </w:r>
      <w:r w:rsidRPr="00A66C0B">
        <w:t>RA,</w:t>
      </w:r>
      <w:r w:rsidR="00A51F32" w:rsidRPr="00A66C0B">
        <w:t xml:space="preserve"> the focus of this re</w:t>
      </w:r>
      <w:r w:rsidR="006E513E" w:rsidRPr="00A66C0B">
        <w:t>v</w:t>
      </w:r>
      <w:r w:rsidR="00A51F32" w:rsidRPr="00A66C0B">
        <w:t>iew,</w:t>
      </w:r>
      <w:r w:rsidRPr="00A66C0B">
        <w:t xml:space="preserve"> a number of ‘pre-RA’ phases can be identified</w:t>
      </w:r>
      <w:r w:rsidR="0041648A" w:rsidRPr="00A66C0B">
        <w:t>.</w:t>
      </w:r>
      <w:r w:rsidR="00EB3031" w:rsidRPr="00A66C0B">
        <w:fldChar w:fldCharType="begin">
          <w:fldData xml:space="preserve">PEVuZE5vdGU+PENpdGU+PEF1dGhvcj5HZXJsYWc8L0F1dGhvcj48WWVhcj4yMDEyPC9ZZWFyPjxS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</w:fldData>
        </w:fldChar>
      </w:r>
      <w:r w:rsidR="00F950E2" w:rsidRPr="00A66C0B">
        <w:instrText xml:space="preserve"> ADDIN EN.CITE </w:instrText>
      </w:r>
      <w:r w:rsidR="00F950E2" w:rsidRPr="00A66C0B">
        <w:fldChar w:fldCharType="begin">
          <w:fldData xml:space="preserve">PEVuZE5vdGU+PENpdGU+PEF1dGhvcj5HZXJsYWc8L0F1dGhvcj48WWVhcj4yMDEyPC9ZZWFyPjxS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</w:fldData>
        </w:fldChar>
      </w:r>
      <w:r w:rsidR="00F950E2" w:rsidRPr="00A66C0B">
        <w:instrText xml:space="preserve"> ADDIN EN.CITE.DATA </w:instrText>
      </w:r>
      <w:r w:rsidR="00F950E2" w:rsidRPr="00A66C0B">
        <w:fldChar w:fldCharType="end"/>
      </w:r>
      <w:r w:rsidR="00EB3031" w:rsidRPr="00A66C0B">
        <w:fldChar w:fldCharType="separate"/>
      </w:r>
      <w:r w:rsidR="00F950E2" w:rsidRPr="00A66C0B">
        <w:rPr>
          <w:noProof/>
          <w:vertAlign w:val="superscript"/>
        </w:rPr>
        <w:t>60</w:t>
      </w:r>
      <w:r w:rsidR="00EB3031" w:rsidRPr="00A66C0B">
        <w:fldChar w:fldCharType="end"/>
      </w:r>
      <w:r w:rsidRPr="00A66C0B">
        <w:t xml:space="preserve"> </w:t>
      </w:r>
      <w:r w:rsidR="00A51F32" w:rsidRPr="00A66C0B">
        <w:t xml:space="preserve">Individuals, typically with genetic and environmental risk factors for RA, may develop RA related autoantibodies whilst remaining entirely asymptomatic. Subsequently, an autoantibody positive </w:t>
      </w:r>
      <w:r w:rsidRPr="00A66C0B">
        <w:t xml:space="preserve">asymptomatic </w:t>
      </w:r>
      <w:r w:rsidR="001455BE" w:rsidRPr="00A66C0B">
        <w:t xml:space="preserve">subject </w:t>
      </w:r>
      <w:r w:rsidRPr="00A66C0B">
        <w:t>may develop musculoskeletal symptoms suggestive of underlying joint inflammation (e.g. joint pain and morning stiffness) but in the absence of clinically apparent joint swelling</w:t>
      </w:r>
      <w:r w:rsidR="00A51F32" w:rsidRPr="00A66C0B">
        <w:t xml:space="preserve">; such an individual can be identified as having </w:t>
      </w:r>
      <w:r w:rsidRPr="00A66C0B">
        <w:t>Clinically Suspect Arthralgia (CSA)</w:t>
      </w:r>
      <w:r w:rsidR="00A51F32" w:rsidRPr="00A66C0B">
        <w:t xml:space="preserve"> with autoantibody positivity</w:t>
      </w:r>
      <w:r w:rsidR="0041648A" w:rsidRPr="00A66C0B">
        <w:t>.</w:t>
      </w:r>
      <w:r w:rsidR="00EB3031" w:rsidRPr="00A66C0B">
        <w:fldChar w:fldCharType="begin">
          <w:fldData xml:space="preserve">PEVuZE5vdGU+PENpdGU+PEF1dGhvcj52YW4gU3RlZW5iZXJnZW48L0F1dGhvcj48WWVhcj4yMDE3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</w:fldData>
        </w:fldChar>
      </w:r>
      <w:r w:rsidR="00F950E2" w:rsidRPr="00A66C0B">
        <w:instrText xml:space="preserve"> ADDIN EN.CITE </w:instrText>
      </w:r>
      <w:r w:rsidR="00F950E2" w:rsidRPr="00A66C0B">
        <w:fldChar w:fldCharType="begin">
          <w:fldData xml:space="preserve">PEVuZE5vdGU+PENpdGU+PEF1dGhvcj52YW4gU3RlZW5iZXJnZW48L0F1dGhvcj48WWVhcj4yMDE3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</w:fldData>
        </w:fldChar>
      </w:r>
      <w:r w:rsidR="00F950E2" w:rsidRPr="00A66C0B">
        <w:instrText xml:space="preserve"> ADDIN EN.CITE.DATA </w:instrText>
      </w:r>
      <w:r w:rsidR="00F950E2" w:rsidRPr="00A66C0B">
        <w:fldChar w:fldCharType="end"/>
      </w:r>
      <w:r w:rsidR="00EB3031" w:rsidRPr="00A66C0B">
        <w:fldChar w:fldCharType="separate"/>
      </w:r>
      <w:r w:rsidR="00F950E2" w:rsidRPr="00A66C0B">
        <w:rPr>
          <w:noProof/>
          <w:vertAlign w:val="superscript"/>
        </w:rPr>
        <w:t>61</w:t>
      </w:r>
      <w:r w:rsidR="00EB3031" w:rsidRPr="00A66C0B">
        <w:fldChar w:fldCharType="end"/>
      </w:r>
      <w:r w:rsidRPr="00A66C0B">
        <w:t xml:space="preserve"> </w:t>
      </w:r>
      <w:r w:rsidR="00A51F32" w:rsidRPr="00A66C0B">
        <w:t>Such patients</w:t>
      </w:r>
      <w:r w:rsidRPr="00A66C0B">
        <w:t xml:space="preserve"> may then develop clinically apparent synovial swelling not fulfilling classification criteria for RA </w:t>
      </w:r>
      <w:r w:rsidR="007351A2" w:rsidRPr="00A66C0B">
        <w:t>(</w:t>
      </w:r>
      <w:r w:rsidRPr="00A66C0B">
        <w:t>i.e. an unclassified arthritis (UA)</w:t>
      </w:r>
      <w:r w:rsidR="007351A2" w:rsidRPr="00A66C0B">
        <w:t>)</w:t>
      </w:r>
      <w:r w:rsidR="00A51F32" w:rsidRPr="00A66C0B">
        <w:t xml:space="preserve"> and then eventually</w:t>
      </w:r>
      <w:r w:rsidRPr="00A66C0B">
        <w:t xml:space="preserve"> progress to RA. However, not all patients who develop RA progress through these phases in this way</w:t>
      </w:r>
      <w:r w:rsidR="001455BE" w:rsidRPr="00A66C0B">
        <w:t>.</w:t>
      </w:r>
      <w:r w:rsidRPr="00A66C0B">
        <w:t xml:space="preserve"> </w:t>
      </w:r>
      <w:r w:rsidR="001455BE" w:rsidRPr="00A66C0B">
        <w:t>F</w:t>
      </w:r>
      <w:r w:rsidRPr="00A66C0B">
        <w:t>or example</w:t>
      </w:r>
      <w:r w:rsidR="001455BE" w:rsidRPr="00A66C0B">
        <w:t>,</w:t>
      </w:r>
      <w:r w:rsidRPr="00A66C0B">
        <w:t xml:space="preserve"> some patients’ initial symptom onset may manifest as UA without a preceding CSA phase and for others it may manifest initially as RA without a preceding UA phase. Likewise, not all </w:t>
      </w:r>
      <w:r w:rsidR="00A51F32" w:rsidRPr="00A66C0B">
        <w:t>seropositive individuals (either asymptomatic or with</w:t>
      </w:r>
      <w:r w:rsidRPr="00A66C0B">
        <w:t xml:space="preserve"> CSA or UA</w:t>
      </w:r>
      <w:r w:rsidR="00A51F32" w:rsidRPr="00A66C0B">
        <w:t>)</w:t>
      </w:r>
      <w:r w:rsidRPr="00A66C0B">
        <w:t xml:space="preserve"> will develop RA. Nonetheless, in those individuals in whom they occur, the clinically apparent ‘pre-RA’ phases represent important windows in which therapeutic intervention can be applied to limit the rate of progression to RA</w:t>
      </w:r>
      <w:r w:rsidR="0041648A" w:rsidRPr="00A66C0B">
        <w:t>.</w:t>
      </w:r>
      <w:r w:rsidR="00EB3031" w:rsidRPr="00A66C0B">
        <w:fldChar w:fldCharType="begin"/>
      </w:r>
      <w:r w:rsidR="00F950E2" w:rsidRPr="00A66C0B">
        <w:instrText xml:space="preserve"> ADDIN EN.CITE &lt;EndNote&gt;&lt;Cite&gt;&lt;Author&gt;Boeters&lt;/Author&gt;&lt;Year&gt;2017&lt;/Year&gt;&lt;RecNum&gt;39&lt;/RecNum&gt;&lt;DisplayText&gt;&lt;style face="superscript"&gt;62&lt;/style&gt;&lt;/DisplayText&gt;&lt;record&gt;&lt;rec-number&gt;39&lt;/rec-number&gt;&lt;foreign-keys&gt;&lt;key app="EN" db-id="xepaavwt609fspew2wc5wezefwe9srf092s5" timestamp="1579270333"&gt;39&lt;/key&gt;&lt;/foreign-keys&gt;&lt;ref-type name="Journal Article"&gt;17&lt;/ref-type&gt;&lt;contributors&gt;&lt;authors&gt;&lt;author&gt;Boeters, D. M.&lt;/author&gt;&lt;author&gt;Raza, K.&lt;/author&gt;&lt;author&gt;van der Helm-van Mil, A. H. M.&lt;/author&gt;&lt;/authors&gt;&lt;/contributors&gt;&lt;auth-address&gt;Department of Rheumatology, Leiden University Medical Center, Leiden, The Netherlands.&amp;#xD;Rheumatology Research Group, Institute of Inflammation and Ageing, College of Medical and Dental Sciences, University of Birmingham, Birmingham, UK.&amp;#xD;Department of Rheumatology, Sandwell and West Birmingham Hospitals NHS Trust, Birmingham, UK.&amp;#xD;Department of Rheumatology, Erasmus University Medical Center, Rotterdam, The Netherlands.&lt;/auth-address&gt;&lt;titles&gt;&lt;title&gt;Which patients presenting with arthralgia eventually develop rheumatoid arthritis? The current state of the art&lt;/title&gt;&lt;secondary-title&gt;RMD Open&lt;/secondary-title&gt;&lt;/titles&gt;&lt;periodical&gt;&lt;full-title&gt;RMD Open&lt;/full-title&gt;&lt;/periodical&gt;&lt;pages&gt;e000479&lt;/pages&gt;&lt;volume&gt;3&lt;/volume&gt;&lt;number&gt;2&lt;/number&gt;&lt;edition&gt;2017/11/28&lt;/edition&gt;&lt;keywords&gt;&lt;keyword&gt;*disease activity&lt;/keyword&gt;&lt;keyword&gt;*rheumatoid arthritis&lt;/keyword&gt;&lt;keyword&gt;*treatment&lt;/keyword&gt;&lt;/keywords&gt;&lt;dates&gt;&lt;year&gt;2017&lt;/year&gt;&lt;/dates&gt;&lt;isbn&gt;2056-5933 (Print)&amp;#xD;2056-5933 (Linking)&lt;/isbn&gt;&lt;accession-num&gt;29177078&lt;/accession-num&gt;&lt;urls&gt;&lt;related-urls&gt;&lt;url&gt;https://www.ncbi.nlm.nih.gov/pubmed/29177078&lt;/url&gt;&lt;/related-urls&gt;&lt;/urls&gt;&lt;custom2&gt;PMC5687532&lt;/custom2&gt;&lt;electronic-resource-num&gt;10.1136/rmdopen-2017-000479&lt;/electronic-resource-num&gt;&lt;/record&gt;&lt;/Cite&gt;&lt;/EndNote&gt;</w:instrText>
      </w:r>
      <w:r w:rsidR="00EB3031" w:rsidRPr="00A66C0B">
        <w:fldChar w:fldCharType="separate"/>
      </w:r>
      <w:r w:rsidR="00F950E2" w:rsidRPr="00A66C0B">
        <w:rPr>
          <w:noProof/>
          <w:vertAlign w:val="superscript"/>
        </w:rPr>
        <w:t>62</w:t>
      </w:r>
      <w:r w:rsidR="00EB3031" w:rsidRPr="00A66C0B">
        <w:fldChar w:fldCharType="end"/>
      </w:r>
      <w:r w:rsidRPr="00A66C0B">
        <w:t xml:space="preserve"> </w:t>
      </w:r>
      <w:r w:rsidR="006E513E" w:rsidRPr="00A66C0B">
        <w:t>At present, several proof-of-concept trials in pre-arthritis (preventive trials) are ongoing to investigate whether onset of RA can</w:t>
      </w:r>
      <w:r w:rsidR="00B37BCB" w:rsidRPr="00A66C0B">
        <w:t xml:space="preserve"> be</w:t>
      </w:r>
      <w:r w:rsidR="006E513E" w:rsidRPr="00A66C0B">
        <w:t xml:space="preserve"> prevented in subjects at risk that show first joint symptoms.</w:t>
      </w:r>
      <w:r w:rsidR="000765E0" w:rsidRPr="00A66C0B">
        <w:fldChar w:fldCharType="begin">
          <w:fldData xml:space="preserve">PEVuZE5vdGU+PENpdGU+PEF1dGhvcj52YW4gU3RlZW5iZXJnZW48L0F1dGhvcj48WWVhcj4yMDE4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</w:fldData>
        </w:fldChar>
      </w:r>
      <w:r w:rsidR="00F950E2" w:rsidRPr="00A66C0B">
        <w:instrText xml:space="preserve"> ADDIN EN.CITE </w:instrText>
      </w:r>
      <w:r w:rsidR="00F950E2" w:rsidRPr="00A66C0B">
        <w:fldChar w:fldCharType="begin">
          <w:fldData xml:space="preserve">PEVuZE5vdGU+PENpdGU+PEF1dGhvcj52YW4gU3RlZW5iZXJnZW48L0F1dGhvcj48WWVhcj4yMDE4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</w:fldData>
        </w:fldChar>
      </w:r>
      <w:r w:rsidR="00F950E2" w:rsidRPr="00A66C0B">
        <w:instrText xml:space="preserve"> ADDIN EN.CITE.DATA </w:instrText>
      </w:r>
      <w:r w:rsidR="00F950E2" w:rsidRPr="00A66C0B">
        <w:fldChar w:fldCharType="end"/>
      </w:r>
      <w:r w:rsidR="000765E0" w:rsidRPr="00A66C0B">
        <w:fldChar w:fldCharType="separate"/>
      </w:r>
      <w:r w:rsidR="00F950E2" w:rsidRPr="00A66C0B">
        <w:rPr>
          <w:noProof/>
          <w:vertAlign w:val="superscript"/>
        </w:rPr>
        <w:t>63</w:t>
      </w:r>
      <w:r w:rsidR="000765E0" w:rsidRPr="00A66C0B">
        <w:fldChar w:fldCharType="end"/>
      </w:r>
      <w:r w:rsidR="006E513E" w:rsidRPr="00A66C0B">
        <w:t xml:space="preserve"> </w:t>
      </w:r>
      <w:r w:rsidRPr="00A66C0B">
        <w:t>The design of such interventions should be informed by an understanding of the evolution of the RA associated autoimmune response from the asymptomatic state through to, where relevant, the development of CSA</w:t>
      </w:r>
      <w:r w:rsidR="007351A2" w:rsidRPr="00A66C0B">
        <w:t xml:space="preserve">, </w:t>
      </w:r>
      <w:r w:rsidRPr="00A66C0B">
        <w:t>UA</w:t>
      </w:r>
      <w:r w:rsidR="007351A2" w:rsidRPr="00A66C0B">
        <w:t xml:space="preserve"> and the </w:t>
      </w:r>
      <w:r w:rsidRPr="00A66C0B">
        <w:t>eventual</w:t>
      </w:r>
      <w:r w:rsidR="007351A2" w:rsidRPr="00A66C0B">
        <w:t>ly</w:t>
      </w:r>
      <w:r w:rsidRPr="00A66C0B">
        <w:t xml:space="preserve"> RA.</w:t>
      </w:r>
      <w:r w:rsidR="003807A8" w:rsidRPr="00A66C0B">
        <w:t xml:space="preserve"> </w:t>
      </w:r>
      <w:r w:rsidR="007241EE" w:rsidRPr="00A66C0B">
        <w:t>S</w:t>
      </w:r>
      <w:r w:rsidR="003807A8" w:rsidRPr="00A66C0B">
        <w:t xml:space="preserve">uch </w:t>
      </w:r>
      <w:r w:rsidR="007241EE" w:rsidRPr="00A66C0B">
        <w:t xml:space="preserve">an </w:t>
      </w:r>
      <w:r w:rsidR="003807A8" w:rsidRPr="00A66C0B">
        <w:t>understanding might be used to develop actionable biomarkers</w:t>
      </w:r>
      <w:r w:rsidR="007241EE" w:rsidRPr="00A66C0B">
        <w:t xml:space="preserve"> and</w:t>
      </w:r>
      <w:r w:rsidR="00385C61" w:rsidRPr="00A66C0B">
        <w:t xml:space="preserve"> </w:t>
      </w:r>
      <w:r w:rsidR="003807A8" w:rsidRPr="00A66C0B">
        <w:t>also to design (patient-tailored) interventions aiming to specifically target and halt the disease-associated autoimmune response.</w:t>
      </w:r>
    </w:p>
    <w:p w14:paraId="641F49AD" w14:textId="77777777" w:rsidR="00DB533B" w:rsidRPr="00A66C0B" w:rsidRDefault="00DB533B" w:rsidP="00F937D8">
      <w:pPr>
        <w:spacing w:line="276" w:lineRule="auto"/>
        <w:jc w:val="both"/>
      </w:pPr>
    </w:p>
    <w:p w14:paraId="1F5A6A42" w14:textId="77777777" w:rsidR="00DB533B" w:rsidRPr="00A66C0B" w:rsidRDefault="00DB533B" w:rsidP="00F937D8">
      <w:pPr>
        <w:spacing w:line="276" w:lineRule="auto"/>
        <w:jc w:val="both"/>
        <w:rPr>
          <w:b/>
        </w:rPr>
      </w:pPr>
      <w:r w:rsidRPr="00A66C0B">
        <w:rPr>
          <w:b/>
        </w:rPr>
        <w:t>Predicting transition to RA</w:t>
      </w:r>
    </w:p>
    <w:p w14:paraId="3ADC689B" w14:textId="72F61C11" w:rsidR="00B46719" w:rsidRPr="00A66C0B" w:rsidRDefault="00DB533B" w:rsidP="00F937D8">
      <w:pPr>
        <w:spacing w:line="276" w:lineRule="auto"/>
        <w:jc w:val="both"/>
      </w:pPr>
      <w:r w:rsidRPr="00A66C0B">
        <w:t xml:space="preserve">In addition to understanding the development and evolution of the autoimmune </w:t>
      </w:r>
      <w:r w:rsidR="003807A8" w:rsidRPr="00A66C0B">
        <w:t>reaction</w:t>
      </w:r>
      <w:r w:rsidRPr="00A66C0B">
        <w:t>, it is crucial to develop accurate prediction models in the auto-immune disease field</w:t>
      </w:r>
      <w:r w:rsidR="003807A8" w:rsidRPr="00A66C0B">
        <w:t xml:space="preserve">. Without such models, </w:t>
      </w:r>
      <w:r w:rsidRPr="00A66C0B">
        <w:t xml:space="preserve">prevention will be difficult to achieve </w:t>
      </w:r>
      <w:r w:rsidR="003807A8" w:rsidRPr="00A66C0B">
        <w:t xml:space="preserve">as </w:t>
      </w:r>
      <w:r w:rsidRPr="00A66C0B">
        <w:t xml:space="preserve">prediction </w:t>
      </w:r>
      <w:r w:rsidR="003807A8" w:rsidRPr="00A66C0B">
        <w:t xml:space="preserve">is vital to </w:t>
      </w:r>
      <w:r w:rsidRPr="00A66C0B">
        <w:t xml:space="preserve">identify relevant target populations for </w:t>
      </w:r>
      <w:r w:rsidRPr="00A66C0B">
        <w:lastRenderedPageBreak/>
        <w:t xml:space="preserve">prevention approaches. This is not only important for willingness of </w:t>
      </w:r>
      <w:r w:rsidR="006E1773" w:rsidRPr="00A66C0B">
        <w:t>individuals at risk</w:t>
      </w:r>
      <w:r w:rsidRPr="00A66C0B">
        <w:t xml:space="preserve"> to accept medications and</w:t>
      </w:r>
      <w:r w:rsidR="0063122D" w:rsidRPr="00A66C0B">
        <w:t>/</w:t>
      </w:r>
      <w:r w:rsidRPr="00A66C0B">
        <w:t>or life-style changes</w:t>
      </w:r>
      <w:r w:rsidR="005B691C" w:rsidRPr="00A66C0B">
        <w:t>,</w:t>
      </w:r>
      <w:r w:rsidR="004D5BA3" w:rsidRPr="00A66C0B">
        <w:fldChar w:fldCharType="begin">
          <w:fldData xml:space="preserve">PEVuZE5vdGU+PENpdGU+PEF1dGhvcj5Nb3NvcjwvQXV0aG9yPjxZZWFyPjIwMTk8L1llYXI+PFJl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</w:fldData>
        </w:fldChar>
      </w:r>
      <w:r w:rsidR="00F950E2" w:rsidRPr="00A66C0B">
        <w:instrText xml:space="preserve"> ADDIN EN.CITE </w:instrText>
      </w:r>
      <w:r w:rsidR="00F950E2" w:rsidRPr="00A66C0B">
        <w:fldChar w:fldCharType="begin">
          <w:fldData xml:space="preserve">PEVuZE5vdGU+PENpdGU+PEF1dGhvcj5Nb3NvcjwvQXV0aG9yPjxZZWFyPjIwMTk8L1llYXI+PFJl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</w:fldData>
        </w:fldChar>
      </w:r>
      <w:r w:rsidR="00F950E2" w:rsidRPr="00A66C0B">
        <w:instrText xml:space="preserve"> ADDIN EN.CITE.DATA </w:instrText>
      </w:r>
      <w:r w:rsidR="00F950E2" w:rsidRPr="00A66C0B">
        <w:fldChar w:fldCharType="end"/>
      </w:r>
      <w:r w:rsidR="004D5BA3" w:rsidRPr="00A66C0B">
        <w:fldChar w:fldCharType="separate"/>
      </w:r>
      <w:r w:rsidR="00F950E2" w:rsidRPr="00A66C0B">
        <w:rPr>
          <w:noProof/>
          <w:vertAlign w:val="superscript"/>
        </w:rPr>
        <w:t>64,65</w:t>
      </w:r>
      <w:r w:rsidR="004D5BA3" w:rsidRPr="00A66C0B">
        <w:fldChar w:fldCharType="end"/>
      </w:r>
      <w:r w:rsidRPr="00A66C0B">
        <w:t xml:space="preserve"> but also for the design of trials </w:t>
      </w:r>
      <w:r w:rsidR="007241EE" w:rsidRPr="00A66C0B">
        <w:t>to assess</w:t>
      </w:r>
      <w:r w:rsidRPr="00A66C0B">
        <w:t xml:space="preserve"> the effectiveness of intervention</w:t>
      </w:r>
      <w:r w:rsidR="007241EE" w:rsidRPr="00A66C0B">
        <w:t>s</w:t>
      </w:r>
      <w:r w:rsidRPr="00A66C0B">
        <w:t>. Prediction models including various combinations of clinical and serological biomarkers, have been developed</w:t>
      </w:r>
      <w:r w:rsidR="00D1131C" w:rsidRPr="00A66C0B">
        <w:fldChar w:fldCharType="begin">
          <w:fldData xml:space="preserve">PEVuZE5vdGU+PENpdGU+PEF1dGhvcj52YW4gZGVyIEhlbG0tdmFuIE1pbDwvQXV0aG9yPjxZZWFy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</w:fldData>
        </w:fldChar>
      </w:r>
      <w:r w:rsidR="00F950E2" w:rsidRPr="00A66C0B">
        <w:instrText xml:space="preserve"> ADDIN EN.CITE </w:instrText>
      </w:r>
      <w:r w:rsidR="00F950E2" w:rsidRPr="00A66C0B">
        <w:fldChar w:fldCharType="begin">
          <w:fldData xml:space="preserve">PEVuZE5vdGU+PENpdGU+PEF1dGhvcj52YW4gZGVyIEhlbG0tdmFuIE1pbDwvQXV0aG9yPjxZZWFy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</w:fldData>
        </w:fldChar>
      </w:r>
      <w:r w:rsidR="00F950E2" w:rsidRPr="00A66C0B">
        <w:instrText xml:space="preserve"> ADDIN EN.CITE.DATA </w:instrText>
      </w:r>
      <w:r w:rsidR="00F950E2" w:rsidRPr="00A66C0B">
        <w:fldChar w:fldCharType="end"/>
      </w:r>
      <w:r w:rsidR="00D1131C" w:rsidRPr="00A66C0B">
        <w:fldChar w:fldCharType="separate"/>
      </w:r>
      <w:r w:rsidR="00F950E2" w:rsidRPr="00A66C0B">
        <w:rPr>
          <w:noProof/>
          <w:vertAlign w:val="superscript"/>
        </w:rPr>
        <w:t>66,67</w:t>
      </w:r>
      <w:r w:rsidR="00D1131C" w:rsidRPr="00A66C0B">
        <w:fldChar w:fldCharType="end"/>
      </w:r>
      <w:r w:rsidR="00D87F2D" w:rsidRPr="00A66C0B">
        <w:t xml:space="preserve"> </w:t>
      </w:r>
      <w:r w:rsidRPr="00A66C0B">
        <w:t>and perform reasonably well, especially in patients with early joint complaints</w:t>
      </w:r>
      <w:r w:rsidR="003807A8" w:rsidRPr="00A66C0B">
        <w:t>.</w:t>
      </w:r>
      <w:r w:rsidRPr="00A66C0B">
        <w:t xml:space="preserve"> </w:t>
      </w:r>
      <w:r w:rsidR="003807A8" w:rsidRPr="00A66C0B">
        <w:t>R</w:t>
      </w:r>
      <w:r w:rsidRPr="00A66C0B">
        <w:t>efinement of these</w:t>
      </w:r>
      <w:r w:rsidR="0063122D" w:rsidRPr="00A66C0B">
        <w:t xml:space="preserve"> models</w:t>
      </w:r>
      <w:r w:rsidRPr="00A66C0B">
        <w:t xml:space="preserve"> is ongoing and the addition of imaging related variables</w:t>
      </w:r>
      <w:r w:rsidR="003807A8" w:rsidRPr="00A66C0B">
        <w:t>, together with other biomarkers,</w:t>
      </w:r>
      <w:r w:rsidRPr="00A66C0B">
        <w:t xml:space="preserve"> may improve performance</w:t>
      </w:r>
      <w:r w:rsidR="005B691C" w:rsidRPr="00A66C0B">
        <w:t>.</w:t>
      </w:r>
      <w:r w:rsidR="00D1131C" w:rsidRPr="00A66C0B">
        <w:fldChar w:fldCharType="begin">
          <w:fldData xml:space="preserve">PEVuZE5vdGU+PENpdGU+PEF1dGhvcj5OYW08L0F1dGhvcj48WWVhcj4yMDE2PC9ZZWFyPjxSZWNO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=
</w:fldData>
        </w:fldChar>
      </w:r>
      <w:r w:rsidR="00F950E2" w:rsidRPr="00A66C0B">
        <w:instrText xml:space="preserve"> ADDIN EN.CITE </w:instrText>
      </w:r>
      <w:r w:rsidR="00F950E2" w:rsidRPr="00A66C0B">
        <w:fldChar w:fldCharType="begin">
          <w:fldData xml:space="preserve">PEVuZE5vdGU+PENpdGU+PEF1dGhvcj5OYW08L0F1dGhvcj48WWVhcj4yMDE2PC9ZZWFyPjxSZWNO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=
</w:fldData>
        </w:fldChar>
      </w:r>
      <w:r w:rsidR="00F950E2" w:rsidRPr="00A66C0B">
        <w:instrText xml:space="preserve"> ADDIN EN.CITE.DATA </w:instrText>
      </w:r>
      <w:r w:rsidR="00F950E2" w:rsidRPr="00A66C0B">
        <w:fldChar w:fldCharType="end"/>
      </w:r>
      <w:r w:rsidR="00D1131C" w:rsidRPr="00A66C0B">
        <w:fldChar w:fldCharType="separate"/>
      </w:r>
      <w:r w:rsidR="00F950E2" w:rsidRPr="00A66C0B">
        <w:rPr>
          <w:noProof/>
          <w:vertAlign w:val="superscript"/>
        </w:rPr>
        <w:t>68-70</w:t>
      </w:r>
      <w:r w:rsidR="00D1131C" w:rsidRPr="00A66C0B">
        <w:fldChar w:fldCharType="end"/>
      </w:r>
      <w:r w:rsidRPr="00A66C0B">
        <w:t xml:space="preserve"> </w:t>
      </w:r>
      <w:r w:rsidR="000401AA" w:rsidRPr="00A66C0B">
        <w:t>As mentioned</w:t>
      </w:r>
      <w:r w:rsidRPr="00A66C0B">
        <w:t>, several clinical trials are underway aiming to prevent development of chronic arthritis in subjects at risk</w:t>
      </w:r>
      <w:r w:rsidR="005B691C" w:rsidRPr="00A66C0B">
        <w:t>.</w:t>
      </w:r>
      <w:r w:rsidR="00D1131C" w:rsidRPr="00A66C0B">
        <w:fldChar w:fldCharType="begin">
          <w:fldData xml:space="preserve">PEVuZE5vdGU+PENpdGU+PEF1dGhvcj5BbC1MYWl0aDwvQXV0aG9yPjxZZWFyPjIwMTk8L1llYXI+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</w:fldData>
        </w:fldChar>
      </w:r>
      <w:r w:rsidR="00F950E2" w:rsidRPr="00A66C0B">
        <w:instrText xml:space="preserve"> ADDIN EN.CITE </w:instrText>
      </w:r>
      <w:r w:rsidR="00F950E2" w:rsidRPr="00A66C0B">
        <w:fldChar w:fldCharType="begin">
          <w:fldData xml:space="preserve">PEVuZE5vdGU+PENpdGU+PEF1dGhvcj5BbC1MYWl0aDwvQXV0aG9yPjxZZWFyPjIwMTk8L1llYXI+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</w:fldData>
        </w:fldChar>
      </w:r>
      <w:r w:rsidR="00F950E2" w:rsidRPr="00A66C0B">
        <w:instrText xml:space="preserve"> ADDIN EN.CITE.DATA </w:instrText>
      </w:r>
      <w:r w:rsidR="00F950E2" w:rsidRPr="00A66C0B">
        <w:fldChar w:fldCharType="end"/>
      </w:r>
      <w:r w:rsidR="00D1131C" w:rsidRPr="00A66C0B">
        <w:fldChar w:fldCharType="separate"/>
      </w:r>
      <w:r w:rsidR="00F950E2" w:rsidRPr="00A66C0B">
        <w:rPr>
          <w:noProof/>
          <w:vertAlign w:val="superscript"/>
        </w:rPr>
        <w:t>71-75</w:t>
      </w:r>
      <w:r w:rsidR="00D1131C" w:rsidRPr="00A66C0B">
        <w:fldChar w:fldCharType="end"/>
      </w:r>
      <w:r w:rsidRPr="00A66C0B">
        <w:t xml:space="preserve"> The outcomes of these trials are expected </w:t>
      </w:r>
      <w:r w:rsidR="007241EE" w:rsidRPr="00A66C0B">
        <w:t>over the next five years</w:t>
      </w:r>
      <w:r w:rsidRPr="00A66C0B">
        <w:t xml:space="preserve"> and are likely to offer new insights into the design of</w:t>
      </w:r>
      <w:r w:rsidR="0063122D" w:rsidRPr="00A66C0B">
        <w:t xml:space="preserve"> further</w:t>
      </w:r>
      <w:r w:rsidRPr="00A66C0B">
        <w:t xml:space="preserve"> interventions in the pre-RA phases aiming to silence the autoimmune response in the long term. </w:t>
      </w:r>
    </w:p>
    <w:p w14:paraId="0CD2BB71" w14:textId="77777777" w:rsidR="00182883" w:rsidRPr="00A66C0B" w:rsidRDefault="00182883" w:rsidP="00F937D8">
      <w:pPr>
        <w:spacing w:line="276" w:lineRule="auto"/>
        <w:jc w:val="both"/>
        <w:rPr>
          <w:b/>
        </w:rPr>
      </w:pPr>
    </w:p>
    <w:p w14:paraId="097464F5" w14:textId="77777777" w:rsidR="00FC7F05" w:rsidRPr="00A66C0B" w:rsidRDefault="00FC7F05" w:rsidP="00F937D8">
      <w:pPr>
        <w:spacing w:line="276" w:lineRule="auto"/>
        <w:jc w:val="both"/>
      </w:pPr>
    </w:p>
    <w:p w14:paraId="16990BB4" w14:textId="0086E1D6" w:rsidR="002B68BB" w:rsidRPr="00A66C0B" w:rsidRDefault="000A0C84" w:rsidP="00F937D8">
      <w:pPr>
        <w:spacing w:line="276" w:lineRule="auto"/>
        <w:jc w:val="both"/>
        <w:rPr>
          <w:b/>
        </w:rPr>
      </w:pPr>
      <w:r w:rsidRPr="00A66C0B">
        <w:rPr>
          <w:b/>
        </w:rPr>
        <w:t>Is there tolerance in the pre-RA-state and could tolerance be induced?</w:t>
      </w:r>
    </w:p>
    <w:p w14:paraId="45D8E4C6" w14:textId="046BDDFB" w:rsidR="009948B8" w:rsidRPr="00A66C0B" w:rsidRDefault="00510B12" w:rsidP="00F937D8">
      <w:pPr>
        <w:autoSpaceDE w:val="0"/>
        <w:autoSpaceDN w:val="0"/>
        <w:adjustRightInd w:val="0"/>
        <w:spacing w:after="0" w:line="276" w:lineRule="auto"/>
        <w:jc w:val="both"/>
        <w:rPr>
          <w:shd w:val="clear" w:color="auto" w:fill="FFFFFF"/>
        </w:rPr>
      </w:pPr>
      <w:r w:rsidRPr="00A66C0B">
        <w:rPr>
          <w:shd w:val="clear" w:color="auto" w:fill="FFFFFF"/>
        </w:rPr>
        <w:t>As indicated above, the antige</w:t>
      </w:r>
      <w:r w:rsidR="00177371" w:rsidRPr="00A66C0B">
        <w:rPr>
          <w:shd w:val="clear" w:color="auto" w:fill="FFFFFF"/>
        </w:rPr>
        <w:t>ns</w:t>
      </w:r>
      <w:r w:rsidR="00A82FB7" w:rsidRPr="00A66C0B">
        <w:rPr>
          <w:shd w:val="clear" w:color="auto" w:fill="FFFFFF"/>
        </w:rPr>
        <w:t xml:space="preserve"> </w:t>
      </w:r>
      <w:r w:rsidRPr="00A66C0B">
        <w:rPr>
          <w:shd w:val="clear" w:color="auto" w:fill="FFFFFF"/>
        </w:rPr>
        <w:t xml:space="preserve">recognized by T-cells involved in the auto-immune response underlying RA have </w:t>
      </w:r>
      <w:r w:rsidR="00177371" w:rsidRPr="00A66C0B">
        <w:rPr>
          <w:shd w:val="clear" w:color="auto" w:fill="FFFFFF"/>
        </w:rPr>
        <w:t xml:space="preserve">not </w:t>
      </w:r>
      <w:r w:rsidRPr="00A66C0B">
        <w:rPr>
          <w:shd w:val="clear" w:color="auto" w:fill="FFFFFF"/>
        </w:rPr>
        <w:t>been</w:t>
      </w:r>
      <w:r w:rsidR="00177371" w:rsidRPr="00A66C0B">
        <w:rPr>
          <w:shd w:val="clear" w:color="auto" w:fill="FFFFFF"/>
        </w:rPr>
        <w:t xml:space="preserve"> well</w:t>
      </w:r>
      <w:r w:rsidR="00A82FB7" w:rsidRPr="00A66C0B">
        <w:rPr>
          <w:shd w:val="clear" w:color="auto" w:fill="FFFFFF"/>
        </w:rPr>
        <w:t xml:space="preserve"> </w:t>
      </w:r>
      <w:r w:rsidRPr="00A66C0B">
        <w:rPr>
          <w:shd w:val="clear" w:color="auto" w:fill="FFFFFF"/>
        </w:rPr>
        <w:t xml:space="preserve">defined. </w:t>
      </w:r>
      <w:r w:rsidR="00311FA4" w:rsidRPr="00A66C0B">
        <w:rPr>
          <w:shd w:val="clear" w:color="auto" w:fill="FFFFFF"/>
        </w:rPr>
        <w:t xml:space="preserve">As it is possible that these antigens are different in </w:t>
      </w:r>
      <w:r w:rsidR="000A0C84" w:rsidRPr="00A66C0B">
        <w:rPr>
          <w:shd w:val="clear" w:color="auto" w:fill="FFFFFF"/>
        </w:rPr>
        <w:t xml:space="preserve">different </w:t>
      </w:r>
      <w:r w:rsidR="00311FA4" w:rsidRPr="00A66C0B">
        <w:rPr>
          <w:shd w:val="clear" w:color="auto" w:fill="FFFFFF"/>
        </w:rPr>
        <w:t xml:space="preserve">patients and can fluctuate </w:t>
      </w:r>
      <w:r w:rsidR="00177371" w:rsidRPr="00A66C0B">
        <w:rPr>
          <w:shd w:val="clear" w:color="auto" w:fill="FFFFFF"/>
        </w:rPr>
        <w:t xml:space="preserve">over </w:t>
      </w:r>
      <w:r w:rsidR="00311FA4" w:rsidRPr="00A66C0B">
        <w:rPr>
          <w:shd w:val="clear" w:color="auto" w:fill="FFFFFF"/>
        </w:rPr>
        <w:t>time within a patient</w:t>
      </w:r>
      <w:r w:rsidR="00187063" w:rsidRPr="00A66C0B">
        <w:rPr>
          <w:shd w:val="clear" w:color="auto" w:fill="FFFFFF"/>
        </w:rPr>
        <w:t xml:space="preserve"> during disease as well as in different pre-RA-phases</w:t>
      </w:r>
      <w:r w:rsidR="00311FA4" w:rsidRPr="00A66C0B">
        <w:rPr>
          <w:shd w:val="clear" w:color="auto" w:fill="FFFFFF"/>
        </w:rPr>
        <w:t>, it might prove very challenging to design T-cell</w:t>
      </w:r>
      <w:r w:rsidR="002060DE" w:rsidRPr="00A66C0B">
        <w:rPr>
          <w:shd w:val="clear" w:color="auto" w:fill="FFFFFF"/>
        </w:rPr>
        <w:t xml:space="preserve"> </w:t>
      </w:r>
      <w:r w:rsidR="00311FA4" w:rsidRPr="00A66C0B">
        <w:rPr>
          <w:shd w:val="clear" w:color="auto" w:fill="FFFFFF"/>
        </w:rPr>
        <w:t>targeted antigen-specific approaches to silence inflammation in RA.</w:t>
      </w:r>
      <w:r w:rsidR="00187063" w:rsidRPr="00A66C0B">
        <w:rPr>
          <w:shd w:val="clear" w:color="auto" w:fill="FFFFFF"/>
        </w:rPr>
        <w:t xml:space="preserve"> </w:t>
      </w:r>
      <w:r w:rsidR="00872D92" w:rsidRPr="00A66C0B">
        <w:rPr>
          <w:shd w:val="clear" w:color="auto" w:fill="FFFFFF"/>
        </w:rPr>
        <w:t xml:space="preserve">Nonetheless, the induction of regulatory </w:t>
      </w:r>
      <w:r w:rsidR="00013954" w:rsidRPr="00A66C0B">
        <w:rPr>
          <w:shd w:val="clear" w:color="auto" w:fill="FFFFFF"/>
        </w:rPr>
        <w:t xml:space="preserve">T </w:t>
      </w:r>
      <w:r w:rsidR="00872D92" w:rsidRPr="00A66C0B">
        <w:rPr>
          <w:shd w:val="clear" w:color="auto" w:fill="FFFFFF"/>
        </w:rPr>
        <w:t xml:space="preserve">cells able to inhibit the </w:t>
      </w:r>
      <w:r w:rsidR="00013954" w:rsidRPr="00A66C0B">
        <w:rPr>
          <w:shd w:val="clear" w:color="auto" w:fill="FFFFFF"/>
        </w:rPr>
        <w:t>inflammation</w:t>
      </w:r>
      <w:r w:rsidR="00872D92" w:rsidRPr="00A66C0B">
        <w:rPr>
          <w:shd w:val="clear" w:color="auto" w:fill="FFFFFF"/>
        </w:rPr>
        <w:t xml:space="preserve"> in patients with autoimmune disease is appealing as these cells might create a milieu that more widely suppresses immune responses locally.</w:t>
      </w:r>
      <w:r w:rsidR="00826AEC" w:rsidRPr="00A66C0B">
        <w:rPr>
          <w:shd w:val="clear" w:color="auto" w:fill="FFFFFF"/>
        </w:rPr>
        <w:fldChar w:fldCharType="begin"/>
      </w:r>
      <w:r w:rsidR="00F950E2" w:rsidRPr="00A66C0B">
        <w:rPr>
          <w:shd w:val="clear" w:color="auto" w:fill="FFFFFF"/>
        </w:rPr>
        <w:instrText xml:space="preserve"> ADDIN EN.CITE &lt;EndNote&gt;&lt;Cite&gt;&lt;Author&gt;Raffin&lt;/Author&gt;&lt;Year&gt;2020&lt;/Year&gt;&lt;RecNum&gt;294&lt;/RecNum&gt;&lt;DisplayText&gt;&lt;style face="superscript"&gt;76&lt;/style&gt;&lt;/DisplayText&gt;&lt;record&gt;&lt;rec-number&gt;294&lt;/rec-number&gt;&lt;foreign-keys&gt;&lt;key app="EN" db-id="2pe9p5fdxwd59gexrf1xrp9qzfdawezrx99a" timestamp="1604477045"&gt;294&lt;/key&gt;&lt;/foreign-keys&gt;&lt;ref-type name="Journal Article"&gt;17&lt;/ref-type&gt;&lt;contributors&gt;&lt;authors&gt;&lt;author&gt;Raffin, C.&lt;/author&gt;&lt;author&gt;Vo, L. T.&lt;/author&gt;&lt;author&gt;Bluestone, J. A.&lt;/author&gt;&lt;/authors&gt;&lt;/contributors&gt;&lt;auth-address&gt;Sean N. Parker Autoimmune Research Laboratory, Diabetes Center, University of California, San Francisco, San Francisco, CA, USA.&amp;#xD;Sean N. Parker Autoimmune Research Laboratory, Diabetes Center, University of California, San Francisco, San Francisco, CA, USA. Jeff.bluestone@ucsf.edu.&lt;/auth-address&gt;&lt;titles&gt;&lt;title&gt;Treg cell-based therapies: challenges and perspectives&lt;/title&gt;&lt;secondary-title&gt;Nat Rev Immunol&lt;/secondary-title&gt;&lt;/titles&gt;&lt;periodical&gt;&lt;full-title&gt;Nat Rev Immunol&lt;/full-title&gt;&lt;/periodical&gt;&lt;pages&gt;158-172&lt;/pages&gt;&lt;volume&gt;20&lt;/volume&gt;&lt;number&gt;3&lt;/number&gt;&lt;edition&gt;2019/12/08&lt;/edition&gt;&lt;keywords&gt;&lt;keyword&gt;Animals&lt;/keyword&gt;&lt;keyword&gt;Autoimmune Diseases/immunology/therapy&lt;/keyword&gt;&lt;keyword&gt;Cell- and Tissue-Based Therapy/*methods&lt;/keyword&gt;&lt;keyword&gt;Graft Rejection/immunology/prevention &amp;amp; control&lt;/keyword&gt;&lt;keyword&gt;Humans&lt;/keyword&gt;&lt;keyword&gt;Immunotherapy, Adoptive/*methods&lt;/keyword&gt;&lt;keyword&gt;T-Lymphocytes, Regulatory/*immunology&lt;/keyword&gt;&lt;/keywords&gt;&lt;dates&gt;&lt;year&gt;2020&lt;/year&gt;&lt;pub-dates&gt;&lt;date&gt;Mar&lt;/date&gt;&lt;/pub-dates&gt;&lt;/dates&gt;&lt;isbn&gt;1474-1741 (Electronic)&amp;#xD;1474-1733 (Linking)&lt;/isbn&gt;&lt;accession-num&gt;31811270&lt;/accession-num&gt;&lt;urls&gt;&lt;related-urls&gt;&lt;url&gt;https://www.ncbi.nlm.nih.gov/pubmed/31811270&lt;/url&gt;&lt;/related-urls&gt;&lt;/urls&gt;&lt;electronic-resource-num&gt;10.1038/s41577-019-0232-6&lt;/electronic-resource-num&gt;&lt;/record&gt;&lt;/Cite&gt;&lt;/EndNote&gt;</w:instrText>
      </w:r>
      <w:r w:rsidR="00826AEC" w:rsidRPr="00A66C0B">
        <w:rPr>
          <w:shd w:val="clear" w:color="auto" w:fill="FFFFFF"/>
        </w:rPr>
        <w:fldChar w:fldCharType="separate"/>
      </w:r>
      <w:r w:rsidR="00F950E2" w:rsidRPr="00A66C0B">
        <w:rPr>
          <w:noProof/>
          <w:shd w:val="clear" w:color="auto" w:fill="FFFFFF"/>
          <w:vertAlign w:val="superscript"/>
        </w:rPr>
        <w:t>76</w:t>
      </w:r>
      <w:r w:rsidR="00826AEC" w:rsidRPr="00A66C0B">
        <w:rPr>
          <w:shd w:val="clear" w:color="auto" w:fill="FFFFFF"/>
        </w:rPr>
        <w:fldChar w:fldCharType="end"/>
      </w:r>
      <w:r w:rsidR="00872D92" w:rsidRPr="00A66C0B">
        <w:rPr>
          <w:shd w:val="clear" w:color="auto" w:fill="FFFFFF"/>
        </w:rPr>
        <w:t xml:space="preserve"> </w:t>
      </w:r>
      <w:r w:rsidR="00013954" w:rsidRPr="00A66C0B">
        <w:rPr>
          <w:rFonts w:cstheme="minorHAnsi"/>
          <w:shd w:val="clear" w:color="auto" w:fill="FFFFFF"/>
        </w:rPr>
        <w:t>Historically</w:t>
      </w:r>
      <w:r w:rsidR="009948B8" w:rsidRPr="00A66C0B">
        <w:rPr>
          <w:rFonts w:cstheme="minorHAnsi"/>
          <w:shd w:val="clear" w:color="auto" w:fill="FFFFFF"/>
        </w:rPr>
        <w:t xml:space="preserve">, several approaches aiming to </w:t>
      </w:r>
      <w:r w:rsidR="00BB3E6D" w:rsidRPr="00A66C0B">
        <w:rPr>
          <w:rFonts w:cstheme="minorHAnsi"/>
          <w:shd w:val="clear" w:color="auto" w:fill="FFFFFF"/>
        </w:rPr>
        <w:t xml:space="preserve">induce/modulate T-cell mediated immune responses against heat shock proteins (HSPs) have been </w:t>
      </w:r>
      <w:r w:rsidR="00B953BE" w:rsidRPr="00A66C0B">
        <w:rPr>
          <w:rFonts w:cstheme="minorHAnsi"/>
          <w:shd w:val="clear" w:color="auto" w:fill="FFFFFF"/>
        </w:rPr>
        <w:t>assessed</w:t>
      </w:r>
      <w:r w:rsidR="00BB3E6D" w:rsidRPr="00A66C0B">
        <w:rPr>
          <w:rFonts w:cstheme="minorHAnsi"/>
          <w:shd w:val="clear" w:color="auto" w:fill="FFFFFF"/>
        </w:rPr>
        <w:t>. HSPs are intracellular proteins involved in the stabilization and (re)folding of proteins</w:t>
      </w:r>
      <w:r w:rsidR="00B953BE" w:rsidRPr="00A66C0B">
        <w:rPr>
          <w:rFonts w:cstheme="minorHAnsi"/>
          <w:shd w:val="clear" w:color="auto" w:fill="FFFFFF"/>
        </w:rPr>
        <w:t>, both newly synthesized</w:t>
      </w:r>
      <w:r w:rsidR="00BB3E6D" w:rsidRPr="00A66C0B">
        <w:rPr>
          <w:rFonts w:cstheme="minorHAnsi"/>
          <w:shd w:val="clear" w:color="auto" w:fill="FFFFFF"/>
        </w:rPr>
        <w:t xml:space="preserve"> </w:t>
      </w:r>
      <w:r w:rsidR="00B953BE" w:rsidRPr="00A66C0B">
        <w:rPr>
          <w:rFonts w:cstheme="minorHAnsi"/>
          <w:shd w:val="clear" w:color="auto" w:fill="FFFFFF"/>
        </w:rPr>
        <w:t xml:space="preserve">and those </w:t>
      </w:r>
      <w:r w:rsidR="00BB3E6D" w:rsidRPr="00A66C0B">
        <w:rPr>
          <w:rFonts w:cstheme="minorHAnsi"/>
          <w:shd w:val="clear" w:color="auto" w:fill="FFFFFF"/>
        </w:rPr>
        <w:t xml:space="preserve">damaged during cellular stress. As cellular stress </w:t>
      </w:r>
      <w:r w:rsidR="00B953BE" w:rsidRPr="00A66C0B">
        <w:rPr>
          <w:rFonts w:cstheme="minorHAnsi"/>
          <w:shd w:val="clear" w:color="auto" w:fill="FFFFFF"/>
        </w:rPr>
        <w:t>is a characteristic</w:t>
      </w:r>
      <w:r w:rsidR="00BB3E6D" w:rsidRPr="00A66C0B">
        <w:rPr>
          <w:rFonts w:cstheme="minorHAnsi"/>
          <w:shd w:val="clear" w:color="auto" w:fill="FFFFFF"/>
        </w:rPr>
        <w:t xml:space="preserve"> feature </w:t>
      </w:r>
      <w:r w:rsidR="00B953BE" w:rsidRPr="00A66C0B">
        <w:rPr>
          <w:rFonts w:cstheme="minorHAnsi"/>
          <w:shd w:val="clear" w:color="auto" w:fill="FFFFFF"/>
        </w:rPr>
        <w:t>of</w:t>
      </w:r>
      <w:r w:rsidR="00BB3E6D" w:rsidRPr="00A66C0B">
        <w:rPr>
          <w:rFonts w:cstheme="minorHAnsi"/>
          <w:shd w:val="clear" w:color="auto" w:fill="FFFFFF"/>
        </w:rPr>
        <w:t xml:space="preserve"> inflammation, these proteins are overexpressed in inflamed tissues. </w:t>
      </w:r>
      <w:r w:rsidR="000B18CB" w:rsidRPr="00A66C0B">
        <w:rPr>
          <w:rFonts w:cstheme="minorHAnsi"/>
          <w:shd w:val="clear" w:color="auto" w:fill="FFFFFF"/>
        </w:rPr>
        <w:t>Likewise, as these proteins are highly conserved across species and also expressed by bacteria, many HSPs have been reported to be recognized by T-cells.</w:t>
      </w:r>
      <w:r w:rsidR="00D7217D" w:rsidRPr="00A66C0B">
        <w:rPr>
          <w:rFonts w:cstheme="minorHAnsi"/>
          <w:shd w:val="clear" w:color="auto" w:fill="FFFFFF"/>
        </w:rPr>
        <w:fldChar w:fldCharType="begin"/>
      </w:r>
      <w:r w:rsidR="00B255D2" w:rsidRPr="00A66C0B">
        <w:rPr>
          <w:rFonts w:cstheme="minorHAnsi"/>
          <w:shd w:val="clear" w:color="auto" w:fill="FFFFFF"/>
        </w:rPr>
        <w:instrText xml:space="preserve"> ADDIN EN.CITE &lt;EndNote&gt;&lt;Cite&gt;&lt;Author&gt;van Eden&lt;/Author&gt;&lt;Year&gt;2005&lt;/Year&gt;&lt;RecNum&gt;296&lt;/RecNum&gt;&lt;DisplayText&gt;&lt;style face="superscript"&gt;77&lt;/style&gt;&lt;/DisplayText&gt;&lt;record&gt;&lt;rec-number&gt;296&lt;/rec-number&gt;&lt;foreign-keys&gt;&lt;key app="EN" db-id="2pe9p5fdxwd59gexrf1xrp9qzfdawezrx99a" timestamp="1604477521"&gt;296&lt;/key&gt;&lt;/foreign-keys&gt;&lt;ref-type name="Journal Article"&gt;17&lt;/ref-type&gt;&lt;contributors&gt;&lt;authors&gt;&lt;author&gt;van Eden, W.&lt;/author&gt;&lt;author&gt;van der Zee, R.&lt;/author&gt;&lt;author&gt;Prakken, B.&lt;/author&gt;&lt;/authors&gt;&lt;/contributors&gt;&lt;auth-address&gt;Division of Immunology, Faculty of Veterinary Medicine, Utrecht University, Yalelaan 1, 3584CL Utrecht, The Netherlands. w.eden@vet.uu.nl&lt;/auth-address&gt;&lt;titles&gt;&lt;title&gt;Heat-shock proteins induce T-cell regulation of chronic inflammation&lt;/title&gt;&lt;secondary-title&gt;Nat Rev Immunol&lt;/secondary-title&gt;&lt;/titles&gt;&lt;periodical&gt;&lt;full-title&gt;Nat Rev Immunol&lt;/full-title&gt;&lt;/periodical&gt;&lt;pages&gt;318-30&lt;/pages&gt;&lt;volume&gt;5&lt;/volume&gt;&lt;number&gt;4&lt;/number&gt;&lt;edition&gt;2005/04/02&lt;/edition&gt;&lt;keywords&gt;&lt;keyword&gt;Animals&lt;/keyword&gt;&lt;keyword&gt;Arteriosclerosis/drug therapy/immunology/metabolism&lt;/keyword&gt;&lt;keyword&gt;Arthritis/drug therapy/immunology/metabolism&lt;/keyword&gt;&lt;keyword&gt;Chaperonin 60/immunology/*metabolism&lt;/keyword&gt;&lt;keyword&gt;Chronic Disease&lt;/keyword&gt;&lt;keyword&gt;Clinical Trials as Topic&lt;/keyword&gt;&lt;keyword&gt;Diabetes Mellitus, Type 1/drug therapy/immunology/metabolism&lt;/keyword&gt;&lt;keyword&gt;HSP70 Heat-Shock Proteins/immunology/*metabolism&lt;/keyword&gt;&lt;keyword&gt;Humans&lt;/keyword&gt;&lt;keyword&gt;Inflammation/drug therapy/immunology/*metabolism&lt;/keyword&gt;&lt;keyword&gt;T-Lymphocytes/immunology/*metabolism&lt;/keyword&gt;&lt;/keywords&gt;&lt;dates&gt;&lt;year&gt;2005&lt;/year&gt;&lt;pub-dates&gt;&lt;date&gt;Apr&lt;/date&gt;&lt;/pub-dates&gt;&lt;/dates&gt;&lt;isbn&gt;1474-1733 (Print)&amp;#xD;1474-1733 (Linking)&lt;/isbn&gt;&lt;accession-num&gt;15803151&lt;/accession-num&gt;&lt;urls&gt;&lt;related-urls&gt;&lt;url&gt;https://www.ncbi.nlm.nih.gov/pubmed/15803151&lt;/url&gt;&lt;/related-urls&gt;&lt;/urls&gt;&lt;electronic-resource-num&gt;10.1038/nri1593&lt;/electronic-resource-num&gt;&lt;/record&gt;&lt;/Cite&gt;&lt;/EndNote&gt;</w:instrText>
      </w:r>
      <w:r w:rsidR="00D7217D" w:rsidRPr="00A66C0B">
        <w:rPr>
          <w:rFonts w:cstheme="minorHAnsi"/>
          <w:shd w:val="clear" w:color="auto" w:fill="FFFFFF"/>
        </w:rPr>
        <w:fldChar w:fldCharType="separate"/>
      </w:r>
      <w:r w:rsidR="00B255D2" w:rsidRPr="00A66C0B">
        <w:rPr>
          <w:rFonts w:cstheme="minorHAnsi"/>
          <w:noProof/>
          <w:shd w:val="clear" w:color="auto" w:fill="FFFFFF"/>
          <w:vertAlign w:val="superscript"/>
        </w:rPr>
        <w:t>77</w:t>
      </w:r>
      <w:r w:rsidR="00D7217D" w:rsidRPr="00A66C0B">
        <w:rPr>
          <w:rFonts w:cstheme="minorHAnsi"/>
          <w:shd w:val="clear" w:color="auto" w:fill="FFFFFF"/>
        </w:rPr>
        <w:fldChar w:fldCharType="end"/>
      </w:r>
      <w:r w:rsidR="000B18CB" w:rsidRPr="00A66C0B">
        <w:rPr>
          <w:rFonts w:cstheme="minorHAnsi"/>
          <w:shd w:val="clear" w:color="auto" w:fill="FFFFFF"/>
        </w:rPr>
        <w:t xml:space="preserve"> On the basis</w:t>
      </w:r>
      <w:r w:rsidR="009E1E86" w:rsidRPr="00A66C0B">
        <w:rPr>
          <w:rFonts w:cstheme="minorHAnsi"/>
          <w:shd w:val="clear" w:color="auto" w:fill="FFFFFF"/>
        </w:rPr>
        <w:t xml:space="preserve"> of</w:t>
      </w:r>
      <w:r w:rsidR="000B18CB" w:rsidRPr="00A66C0B">
        <w:rPr>
          <w:rFonts w:cstheme="minorHAnsi"/>
          <w:shd w:val="clear" w:color="auto" w:fill="FFFFFF"/>
        </w:rPr>
        <w:t xml:space="preserve"> </w:t>
      </w:r>
      <w:r w:rsidR="00D655C6" w:rsidRPr="00A66C0B">
        <w:rPr>
          <w:rFonts w:cstheme="minorHAnsi"/>
          <w:shd w:val="clear" w:color="auto" w:fill="FFFFFF"/>
        </w:rPr>
        <w:t xml:space="preserve">preclinical animals studies suggesting the possibility to induce immune-regulatory circuits able to inhibit </w:t>
      </w:r>
      <w:r w:rsidR="00A3620D" w:rsidRPr="00A66C0B">
        <w:rPr>
          <w:rFonts w:cstheme="minorHAnsi"/>
          <w:shd w:val="clear" w:color="auto" w:fill="FFFFFF"/>
        </w:rPr>
        <w:t>autoimmune diseases</w:t>
      </w:r>
      <w:r w:rsidR="00D655C6" w:rsidRPr="00A66C0B">
        <w:rPr>
          <w:rFonts w:cstheme="minorHAnsi"/>
          <w:shd w:val="clear" w:color="auto" w:fill="FFFFFF"/>
        </w:rPr>
        <w:t xml:space="preserve">, several phase I/II studies have been initiated using HSP-derived peptides to control disease activity </w:t>
      </w:r>
      <w:r w:rsidR="00A3620D" w:rsidRPr="00A66C0B">
        <w:rPr>
          <w:rFonts w:cstheme="minorHAnsi"/>
          <w:shd w:val="clear" w:color="auto" w:fill="FFFFFF"/>
        </w:rPr>
        <w:t>in diabetes type I and</w:t>
      </w:r>
      <w:r w:rsidR="00D655C6" w:rsidRPr="00A66C0B">
        <w:rPr>
          <w:rFonts w:cstheme="minorHAnsi"/>
          <w:shd w:val="clear" w:color="auto" w:fill="FFFFFF"/>
        </w:rPr>
        <w:t xml:space="preserve"> RA.</w:t>
      </w:r>
      <w:r w:rsidR="002775A4" w:rsidRPr="00A66C0B">
        <w:rPr>
          <w:rFonts w:cstheme="minorHAnsi"/>
          <w:shd w:val="clear" w:color="auto" w:fill="FFFFFF"/>
        </w:rPr>
        <w:fldChar w:fldCharType="begin">
          <w:fldData xml:space="preserve">PEVuZE5vdGU+PENpdGU+PEF1dGhvcj5Lb2ZmZW1hbjwvQXV0aG9yPjxZZWFyPjIwMDk8L1llYXI+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</w:fldData>
        </w:fldChar>
      </w:r>
      <w:r w:rsidR="009A63EA" w:rsidRPr="00A66C0B">
        <w:rPr>
          <w:rFonts w:cstheme="minorHAnsi"/>
          <w:shd w:val="clear" w:color="auto" w:fill="FFFFFF"/>
        </w:rPr>
        <w:instrText xml:space="preserve"> ADDIN EN.CITE </w:instrText>
      </w:r>
      <w:r w:rsidR="009A63EA" w:rsidRPr="00A66C0B">
        <w:rPr>
          <w:rFonts w:cstheme="minorHAnsi"/>
          <w:shd w:val="clear" w:color="auto" w:fill="FFFFFF"/>
        </w:rPr>
        <w:fldChar w:fldCharType="begin">
          <w:fldData xml:space="preserve">PEVuZE5vdGU+PENpdGU+PEF1dGhvcj5Lb2ZmZW1hbjwvQXV0aG9yPjxZZWFyPjIwMDk8L1llYXI+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</w:fldData>
        </w:fldChar>
      </w:r>
      <w:r w:rsidR="009A63EA" w:rsidRPr="00A66C0B">
        <w:rPr>
          <w:rFonts w:cstheme="minorHAnsi"/>
          <w:shd w:val="clear" w:color="auto" w:fill="FFFFFF"/>
        </w:rPr>
        <w:instrText xml:space="preserve"> ADDIN EN.CITE.DATA </w:instrText>
      </w:r>
      <w:r w:rsidR="009A63EA" w:rsidRPr="00A66C0B">
        <w:rPr>
          <w:rFonts w:cstheme="minorHAnsi"/>
          <w:shd w:val="clear" w:color="auto" w:fill="FFFFFF"/>
        </w:rPr>
      </w:r>
      <w:r w:rsidR="009A63EA" w:rsidRPr="00A66C0B">
        <w:rPr>
          <w:rFonts w:cstheme="minorHAnsi"/>
          <w:shd w:val="clear" w:color="auto" w:fill="FFFFFF"/>
        </w:rPr>
        <w:fldChar w:fldCharType="end"/>
      </w:r>
      <w:r w:rsidR="002775A4" w:rsidRPr="00A66C0B">
        <w:rPr>
          <w:rFonts w:cstheme="minorHAnsi"/>
          <w:shd w:val="clear" w:color="auto" w:fill="FFFFFF"/>
        </w:rPr>
      </w:r>
      <w:r w:rsidR="002775A4" w:rsidRPr="00A66C0B">
        <w:rPr>
          <w:rFonts w:cstheme="minorHAnsi"/>
          <w:shd w:val="clear" w:color="auto" w:fill="FFFFFF"/>
        </w:rPr>
        <w:fldChar w:fldCharType="separate"/>
      </w:r>
      <w:r w:rsidR="009A63EA" w:rsidRPr="00A66C0B">
        <w:rPr>
          <w:rFonts w:cstheme="minorHAnsi"/>
          <w:noProof/>
          <w:shd w:val="clear" w:color="auto" w:fill="FFFFFF"/>
          <w:vertAlign w:val="superscript"/>
        </w:rPr>
        <w:t>78-81</w:t>
      </w:r>
      <w:r w:rsidR="002775A4" w:rsidRPr="00A66C0B">
        <w:rPr>
          <w:rFonts w:cstheme="minorHAnsi"/>
          <w:shd w:val="clear" w:color="auto" w:fill="FFFFFF"/>
        </w:rPr>
        <w:fldChar w:fldCharType="end"/>
      </w:r>
      <w:r w:rsidR="00D655C6" w:rsidRPr="00A66C0B">
        <w:rPr>
          <w:rFonts w:cstheme="minorHAnsi"/>
          <w:shd w:val="clear" w:color="auto" w:fill="FFFFFF"/>
        </w:rPr>
        <w:t xml:space="preserve"> </w:t>
      </w:r>
      <w:r w:rsidR="00E923DC" w:rsidRPr="00A66C0B">
        <w:rPr>
          <w:rFonts w:cstheme="minorHAnsi"/>
          <w:shd w:val="clear" w:color="auto" w:fill="FFFFFF"/>
        </w:rPr>
        <w:t xml:space="preserve">In </w:t>
      </w:r>
      <w:r w:rsidR="00A3620D" w:rsidRPr="00A66C0B">
        <w:rPr>
          <w:rFonts w:cstheme="minorHAnsi"/>
          <w:shd w:val="clear" w:color="auto" w:fill="FFFFFF"/>
        </w:rPr>
        <w:t xml:space="preserve">these </w:t>
      </w:r>
      <w:r w:rsidR="00E923DC" w:rsidRPr="00A66C0B">
        <w:rPr>
          <w:rFonts w:cstheme="minorHAnsi"/>
          <w:shd w:val="clear" w:color="auto" w:fill="FFFFFF"/>
        </w:rPr>
        <w:t>studies,</w:t>
      </w:r>
      <w:r w:rsidR="00A3620D" w:rsidRPr="00A66C0B">
        <w:rPr>
          <w:rFonts w:cstheme="minorHAnsi"/>
          <w:shd w:val="clear" w:color="auto" w:fill="FFFFFF"/>
        </w:rPr>
        <w:t xml:space="preserve"> </w:t>
      </w:r>
      <w:r w:rsidR="002F6A17" w:rsidRPr="00A66C0B">
        <w:rPr>
          <w:rFonts w:cstheme="minorHAnsi"/>
          <w:shd w:val="clear" w:color="auto" w:fill="FFFFFF"/>
        </w:rPr>
        <w:t>no serious adverse effects were noted, indicating that the interventions were safe. Although s</w:t>
      </w:r>
      <w:r w:rsidR="00E923DC" w:rsidRPr="00A66C0B">
        <w:rPr>
          <w:rFonts w:cstheme="minorHAnsi"/>
          <w:shd w:val="clear" w:color="auto" w:fill="FFFFFF"/>
        </w:rPr>
        <w:t xml:space="preserve">ignals pointing to immune deviation were described, the efficacy of HSP-directed immune interventions remains to be determined </w:t>
      </w:r>
      <w:r w:rsidR="002F6A17" w:rsidRPr="00A66C0B">
        <w:rPr>
          <w:rFonts w:cstheme="minorHAnsi"/>
          <w:shd w:val="clear" w:color="auto" w:fill="FFFFFF"/>
        </w:rPr>
        <w:t>also because</w:t>
      </w:r>
      <w:r w:rsidR="00944C50" w:rsidRPr="00A66C0B">
        <w:rPr>
          <w:rFonts w:cstheme="minorHAnsi"/>
          <w:shd w:val="clear" w:color="auto" w:fill="FFFFFF"/>
        </w:rPr>
        <w:t xml:space="preserve"> initial</w:t>
      </w:r>
      <w:r w:rsidR="00E923DC" w:rsidRPr="00A66C0B">
        <w:rPr>
          <w:rFonts w:cstheme="minorHAnsi"/>
          <w:shd w:val="clear" w:color="auto" w:fill="FFFFFF"/>
        </w:rPr>
        <w:t xml:space="preserve"> promising </w:t>
      </w:r>
      <w:r w:rsidR="00944C50" w:rsidRPr="00A66C0B">
        <w:rPr>
          <w:rFonts w:cstheme="minorHAnsi"/>
          <w:shd w:val="clear" w:color="auto" w:fill="FFFFFF"/>
        </w:rPr>
        <w:t xml:space="preserve">results of a large </w:t>
      </w:r>
      <w:r w:rsidR="00E923DC" w:rsidRPr="00A66C0B">
        <w:rPr>
          <w:rFonts w:cstheme="minorHAnsi"/>
          <w:shd w:val="clear" w:color="auto" w:fill="FFFFFF"/>
        </w:rPr>
        <w:t>phase III study in diabetes</w:t>
      </w:r>
      <w:r w:rsidR="00944C50" w:rsidRPr="00A66C0B">
        <w:rPr>
          <w:rFonts w:cstheme="minorHAnsi"/>
          <w:shd w:val="clear" w:color="auto" w:fill="FFFFFF"/>
        </w:rPr>
        <w:t xml:space="preserve"> have been retracted</w:t>
      </w:r>
      <w:r w:rsidR="002F6A17" w:rsidRPr="00A66C0B">
        <w:rPr>
          <w:rFonts w:cstheme="minorHAnsi"/>
          <w:shd w:val="clear" w:color="auto" w:fill="FFFFFF"/>
        </w:rPr>
        <w:t>,</w:t>
      </w:r>
      <w:r w:rsidR="002775A4" w:rsidRPr="00A66C0B">
        <w:rPr>
          <w:rFonts w:cstheme="minorHAnsi"/>
          <w:shd w:val="clear" w:color="auto" w:fill="FFFFFF"/>
        </w:rPr>
        <w:fldChar w:fldCharType="begin"/>
      </w:r>
      <w:r w:rsidR="009A63EA" w:rsidRPr="00A66C0B">
        <w:rPr>
          <w:rFonts w:cstheme="minorHAnsi"/>
          <w:shd w:val="clear" w:color="auto" w:fill="FFFFFF"/>
        </w:rPr>
        <w:instrText xml:space="preserve"> ADDIN EN.CITE &lt;EndNote&gt;&lt;Cite&gt;&lt;Author&gt;Raz&lt;/Author&gt;&lt;Year&gt;2014&lt;/Year&gt;&lt;RecNum&gt;301&lt;/RecNum&gt;&lt;DisplayText&gt;&lt;style face="superscript"&gt;80&lt;/style&gt;&lt;/DisplayText&gt;&lt;record&gt;&lt;rec-number&gt;301&lt;/rec-number&gt;&lt;foreign-keys&gt;&lt;key app="EN" db-id="2pe9p5fdxwd59gexrf1xrp9qzfdawezrx99a" timestamp="1604478280"&gt;301&lt;/key&gt;&lt;/foreign-keys&gt;&lt;ref-type name="Journal Article"&gt;17&lt;/ref-type&gt;&lt;contributors&gt;&lt;authors&gt;&lt;author&gt;Raz, I.&lt;/author&gt;&lt;author&gt;Ziegler, A. G.&lt;/author&gt;&lt;author&gt;Linn, T.&lt;/author&gt;&lt;author&gt;Schernthaner, G.&lt;/author&gt;&lt;author&gt;Bonnici, F.&lt;/author&gt;&lt;author&gt;Distiller, L. A.&lt;/author&gt;&lt;author&gt;Giordano, C.&lt;/author&gt;&lt;author&gt;Giorgino, F.&lt;/author&gt;&lt;author&gt;de Vries, L.&lt;/author&gt;&lt;author&gt;Mauricio, D.&lt;/author&gt;&lt;author&gt;Prochazka, V.&lt;/author&gt;&lt;author&gt;Wainstein, J.&lt;/author&gt;&lt;author&gt;Elias, D.&lt;/author&gt;&lt;author&gt;Avron, A.&lt;/author&gt;&lt;author&gt;Tamir, M.&lt;/author&gt;&lt;author&gt;Eren, R.&lt;/author&gt;&lt;author&gt;Peled, D.&lt;/author&gt;&lt;author&gt;Dagan, S.&lt;/author&gt;&lt;author&gt;Cohen, I. R.&lt;/author&gt;&lt;author&gt;Pozzilli, P.&lt;/author&gt;&lt;author&gt;Dia-Aid Writing Group&lt;/author&gt;&lt;/authors&gt;&lt;/contributors&gt;&lt;auth-address&gt;Corresponding author: Itamar Raz, ntv502@netvision.net.il.&lt;/auth-address&gt;&lt;titles&gt;&lt;title&gt;Treatment of recent-onset type 1 diabetic patients with DiaPep277: results of a double-blind, placebo-controlled, randomized phase 3 trial&lt;/title&gt;&lt;secondary-title&gt;Diabetes Care&lt;/secondary-title&gt;&lt;/titles&gt;&lt;periodical&gt;&lt;full-title&gt;Diabetes Care&lt;/full-title&gt;&lt;/periodical&gt;&lt;pages&gt;1392-400&lt;/pages&gt;&lt;volume&gt;37&lt;/volume&gt;&lt;number&gt;5&lt;/number&gt;&lt;edition&gt;2014/04/24&lt;/edition&gt;&lt;dates&gt;&lt;year&gt;2014&lt;/year&gt;&lt;/dates&gt;&lt;isbn&gt;1935-5548 (Electronic)&amp;#xD;0149-5992 (Linking)&lt;/isbn&gt;&lt;accession-num&gt;24757230&lt;/accession-num&gt;&lt;urls&gt;&lt;related-urls&gt;&lt;url&gt;https://www.ncbi.nlm.nih.gov/pubmed/24757230&lt;/url&gt;&lt;/related-urls&gt;&lt;/urls&gt;&lt;electronic-resource-num&gt;10.2337/dc13-1391&lt;/electronic-resource-num&gt;&lt;/record&gt;&lt;/Cite&gt;&lt;/EndNote&gt;</w:instrText>
      </w:r>
      <w:r w:rsidR="002775A4" w:rsidRPr="00A66C0B">
        <w:rPr>
          <w:rFonts w:cstheme="minorHAnsi"/>
          <w:shd w:val="clear" w:color="auto" w:fill="FFFFFF"/>
        </w:rPr>
        <w:fldChar w:fldCharType="separate"/>
      </w:r>
      <w:r w:rsidR="009A63EA" w:rsidRPr="00A66C0B">
        <w:rPr>
          <w:rFonts w:cstheme="minorHAnsi"/>
          <w:noProof/>
          <w:shd w:val="clear" w:color="auto" w:fill="FFFFFF"/>
          <w:vertAlign w:val="superscript"/>
        </w:rPr>
        <w:t>80</w:t>
      </w:r>
      <w:r w:rsidR="002775A4" w:rsidRPr="00A66C0B">
        <w:rPr>
          <w:rFonts w:cstheme="minorHAnsi"/>
          <w:shd w:val="clear" w:color="auto" w:fill="FFFFFF"/>
        </w:rPr>
        <w:fldChar w:fldCharType="end"/>
      </w:r>
      <w:r w:rsidR="002F6A17" w:rsidRPr="00A66C0B">
        <w:rPr>
          <w:rFonts w:cstheme="minorHAnsi"/>
          <w:shd w:val="clear" w:color="auto" w:fill="FFFFFF"/>
        </w:rPr>
        <w:t xml:space="preserve"> whereas primary clinical endpoints in RA were not met</w:t>
      </w:r>
      <w:r w:rsidR="00944C50" w:rsidRPr="00A66C0B">
        <w:rPr>
          <w:rFonts w:cstheme="minorHAnsi"/>
          <w:shd w:val="clear" w:color="auto" w:fill="FFFFFF"/>
        </w:rPr>
        <w:t>.</w:t>
      </w:r>
      <w:r w:rsidR="00E8600E" w:rsidRPr="00A66C0B">
        <w:rPr>
          <w:rFonts w:cstheme="minorHAnsi"/>
          <w:shd w:val="clear" w:color="auto" w:fill="FFFFFF"/>
        </w:rPr>
        <w:fldChar w:fldCharType="begin">
          <w:fldData xml:space="preserve">PEVuZE5vdGU+PENpdGU+PEF1dGhvcj5Lb2ZmZW1hbjwvQXV0aG9yPjxZZWFyPjIwMDk8L1llYXI+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</w:fldData>
        </w:fldChar>
      </w:r>
      <w:r w:rsidR="009A63EA" w:rsidRPr="00A66C0B">
        <w:rPr>
          <w:rFonts w:cstheme="minorHAnsi"/>
          <w:shd w:val="clear" w:color="auto" w:fill="FFFFFF"/>
        </w:rPr>
        <w:instrText xml:space="preserve"> ADDIN EN.CITE </w:instrText>
      </w:r>
      <w:r w:rsidR="009A63EA" w:rsidRPr="00A66C0B">
        <w:rPr>
          <w:rFonts w:cstheme="minorHAnsi"/>
          <w:shd w:val="clear" w:color="auto" w:fill="FFFFFF"/>
        </w:rPr>
        <w:fldChar w:fldCharType="begin">
          <w:fldData xml:space="preserve">PEVuZE5vdGU+PENpdGU+PEF1dGhvcj5Lb2ZmZW1hbjwvQXV0aG9yPjxZZWFyPjIwMDk8L1llYXI+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</w:fldData>
        </w:fldChar>
      </w:r>
      <w:r w:rsidR="009A63EA" w:rsidRPr="00A66C0B">
        <w:rPr>
          <w:rFonts w:cstheme="minorHAnsi"/>
          <w:shd w:val="clear" w:color="auto" w:fill="FFFFFF"/>
        </w:rPr>
        <w:instrText xml:space="preserve"> ADDIN EN.CITE.DATA </w:instrText>
      </w:r>
      <w:r w:rsidR="009A63EA" w:rsidRPr="00A66C0B">
        <w:rPr>
          <w:rFonts w:cstheme="minorHAnsi"/>
          <w:shd w:val="clear" w:color="auto" w:fill="FFFFFF"/>
        </w:rPr>
      </w:r>
      <w:r w:rsidR="009A63EA" w:rsidRPr="00A66C0B">
        <w:rPr>
          <w:rFonts w:cstheme="minorHAnsi"/>
          <w:shd w:val="clear" w:color="auto" w:fill="FFFFFF"/>
        </w:rPr>
        <w:fldChar w:fldCharType="end"/>
      </w:r>
      <w:r w:rsidR="00E8600E" w:rsidRPr="00A66C0B">
        <w:rPr>
          <w:rFonts w:cstheme="minorHAnsi"/>
          <w:shd w:val="clear" w:color="auto" w:fill="FFFFFF"/>
        </w:rPr>
      </w:r>
      <w:r w:rsidR="00E8600E" w:rsidRPr="00A66C0B">
        <w:rPr>
          <w:rFonts w:cstheme="minorHAnsi"/>
          <w:shd w:val="clear" w:color="auto" w:fill="FFFFFF"/>
        </w:rPr>
        <w:fldChar w:fldCharType="separate"/>
      </w:r>
      <w:r w:rsidR="009A63EA" w:rsidRPr="00A66C0B">
        <w:rPr>
          <w:rFonts w:cstheme="minorHAnsi"/>
          <w:noProof/>
          <w:shd w:val="clear" w:color="auto" w:fill="FFFFFF"/>
          <w:vertAlign w:val="superscript"/>
        </w:rPr>
        <w:t>78</w:t>
      </w:r>
      <w:r w:rsidR="00E8600E" w:rsidRPr="00A66C0B">
        <w:rPr>
          <w:rFonts w:cstheme="minorHAnsi"/>
          <w:shd w:val="clear" w:color="auto" w:fill="FFFFFF"/>
        </w:rPr>
        <w:fldChar w:fldCharType="end"/>
      </w:r>
    </w:p>
    <w:p w14:paraId="1B013ACC" w14:textId="4911F626" w:rsidR="007D6CD4" w:rsidRPr="00A66C0B" w:rsidRDefault="00AC23CA" w:rsidP="00F937D8">
      <w:pPr>
        <w:autoSpaceDE w:val="0"/>
        <w:autoSpaceDN w:val="0"/>
        <w:adjustRightInd w:val="0"/>
        <w:spacing w:after="0" w:line="276" w:lineRule="auto"/>
        <w:jc w:val="both"/>
        <w:rPr>
          <w:shd w:val="clear" w:color="auto" w:fill="FFFFFF"/>
        </w:rPr>
      </w:pPr>
      <w:r w:rsidRPr="00A66C0B">
        <w:rPr>
          <w:rFonts w:cstheme="minorHAnsi"/>
          <w:shd w:val="clear" w:color="auto" w:fill="FFFFFF"/>
        </w:rPr>
        <w:t>Like the induction of</w:t>
      </w:r>
      <w:r w:rsidR="00E3547C" w:rsidRPr="00A66C0B">
        <w:rPr>
          <w:rFonts w:cstheme="minorHAnsi"/>
          <w:shd w:val="clear" w:color="auto" w:fill="FFFFFF"/>
        </w:rPr>
        <w:t xml:space="preserve"> </w:t>
      </w:r>
      <w:r w:rsidRPr="00A66C0B">
        <w:rPr>
          <w:rFonts w:cstheme="minorHAnsi"/>
          <w:shd w:val="clear" w:color="auto" w:fill="FFFFFF"/>
        </w:rPr>
        <w:t xml:space="preserve">antigen-specific </w:t>
      </w:r>
      <w:r w:rsidR="00E3547C" w:rsidRPr="00A66C0B">
        <w:rPr>
          <w:rFonts w:cstheme="minorHAnsi"/>
          <w:shd w:val="clear" w:color="auto" w:fill="FFFFFF"/>
        </w:rPr>
        <w:t xml:space="preserve">immune deviation </w:t>
      </w:r>
      <w:r w:rsidRPr="00A66C0B">
        <w:rPr>
          <w:rFonts w:cstheme="minorHAnsi"/>
          <w:shd w:val="clear" w:color="auto" w:fill="FFFFFF"/>
        </w:rPr>
        <w:t>by vaccination with HSP-derived agents</w:t>
      </w:r>
      <w:r w:rsidR="00C93C07" w:rsidRPr="00A66C0B">
        <w:rPr>
          <w:rFonts w:cstheme="minorHAnsi"/>
          <w:shd w:val="clear" w:color="auto" w:fill="FFFFFF"/>
        </w:rPr>
        <w:t xml:space="preserve">, also </w:t>
      </w:r>
      <w:r w:rsidRPr="00A66C0B">
        <w:rPr>
          <w:rFonts w:cstheme="minorHAnsi"/>
          <w:shd w:val="clear" w:color="auto" w:fill="FFFFFF"/>
        </w:rPr>
        <w:t>t</w:t>
      </w:r>
      <w:r w:rsidR="00C93C07" w:rsidRPr="00A66C0B">
        <w:rPr>
          <w:rFonts w:cstheme="minorHAnsi"/>
          <w:shd w:val="clear" w:color="auto" w:fill="FFFFFF"/>
        </w:rPr>
        <w:t xml:space="preserve">he (permanent) induction or maintenance of T cell tolerance in the (pre-)RA state </w:t>
      </w:r>
      <w:r w:rsidRPr="00A66C0B">
        <w:rPr>
          <w:rFonts w:cstheme="minorHAnsi"/>
          <w:shd w:val="clear" w:color="auto" w:fill="FFFFFF"/>
        </w:rPr>
        <w:t>might represent</w:t>
      </w:r>
      <w:r w:rsidR="00E3547C" w:rsidRPr="00A66C0B">
        <w:rPr>
          <w:rFonts w:cstheme="minorHAnsi"/>
          <w:shd w:val="clear" w:color="auto" w:fill="FFFFFF"/>
        </w:rPr>
        <w:t xml:space="preserve"> an attractive option to dampen disease-activity</w:t>
      </w:r>
      <w:r w:rsidR="00C93C07" w:rsidRPr="00A66C0B">
        <w:rPr>
          <w:rFonts w:cstheme="minorHAnsi"/>
          <w:shd w:val="clear" w:color="auto" w:fill="FFFFFF"/>
        </w:rPr>
        <w:t xml:space="preserve">. </w:t>
      </w:r>
      <w:r w:rsidR="00187063" w:rsidRPr="00A66C0B">
        <w:rPr>
          <w:rFonts w:cstheme="minorHAnsi"/>
          <w:shd w:val="clear" w:color="auto" w:fill="FFFFFF"/>
        </w:rPr>
        <w:t>Current data suggest that in the pre-RA</w:t>
      </w:r>
      <w:r w:rsidR="00B54ED7" w:rsidRPr="00A66C0B">
        <w:rPr>
          <w:rFonts w:cstheme="minorHAnsi"/>
          <w:shd w:val="clear" w:color="auto" w:fill="FFFFFF"/>
        </w:rPr>
        <w:t xml:space="preserve"> </w:t>
      </w:r>
      <w:r w:rsidR="00187063" w:rsidRPr="00A66C0B">
        <w:rPr>
          <w:rFonts w:cstheme="minorHAnsi"/>
          <w:shd w:val="clear" w:color="auto" w:fill="FFFFFF"/>
        </w:rPr>
        <w:t xml:space="preserve">state, T-cell tolerance to the antigens recognized by </w:t>
      </w:r>
      <w:r w:rsidR="00033D74" w:rsidRPr="00A66C0B">
        <w:rPr>
          <w:rFonts w:cstheme="minorHAnsi"/>
          <w:shd w:val="clear" w:color="auto" w:fill="FFFFFF"/>
        </w:rPr>
        <w:t>autoreactive B cells in RA</w:t>
      </w:r>
      <w:r w:rsidR="00E3547C" w:rsidRPr="00A66C0B">
        <w:rPr>
          <w:shd w:val="clear" w:color="auto" w:fill="FFFFFF"/>
        </w:rPr>
        <w:t>,</w:t>
      </w:r>
      <w:r w:rsidR="00187063" w:rsidRPr="00A66C0B">
        <w:rPr>
          <w:shd w:val="clear" w:color="auto" w:fill="FFFFFF"/>
        </w:rPr>
        <w:t xml:space="preserve"> is likely not present as</w:t>
      </w:r>
      <w:r w:rsidR="00033D74" w:rsidRPr="00A66C0B">
        <w:rPr>
          <w:shd w:val="clear" w:color="auto" w:fill="FFFFFF"/>
        </w:rPr>
        <w:t xml:space="preserve"> e.g.</w:t>
      </w:r>
      <w:r w:rsidR="00187063" w:rsidRPr="00A66C0B">
        <w:rPr>
          <w:shd w:val="clear" w:color="auto" w:fill="FFFFFF"/>
        </w:rPr>
        <w:t xml:space="preserve"> isotype</w:t>
      </w:r>
      <w:r w:rsidR="00033D74" w:rsidRPr="00A66C0B">
        <w:rPr>
          <w:shd w:val="clear" w:color="auto" w:fill="FFFFFF"/>
        </w:rPr>
        <w:t>-</w:t>
      </w:r>
      <w:r w:rsidR="00187063" w:rsidRPr="00A66C0B">
        <w:rPr>
          <w:shd w:val="clear" w:color="auto" w:fill="FFFFFF"/>
        </w:rPr>
        <w:t>switched</w:t>
      </w:r>
      <w:r w:rsidR="00360AC9" w:rsidRPr="00A66C0B">
        <w:rPr>
          <w:shd w:val="clear" w:color="auto" w:fill="FFFFFF"/>
        </w:rPr>
        <w:t xml:space="preserve"> and somatically mutated</w:t>
      </w:r>
      <w:r w:rsidR="00187063" w:rsidRPr="00A66C0B">
        <w:rPr>
          <w:shd w:val="clear" w:color="auto" w:fill="FFFFFF"/>
        </w:rPr>
        <w:t xml:space="preserve"> ACPA derived from “helped” B-cells can </w:t>
      </w:r>
      <w:r w:rsidR="00A82FB7" w:rsidRPr="00A66C0B">
        <w:rPr>
          <w:shd w:val="clear" w:color="auto" w:fill="FFFFFF"/>
        </w:rPr>
        <w:t>appear</w:t>
      </w:r>
      <w:r w:rsidR="00187063" w:rsidRPr="00A66C0B">
        <w:rPr>
          <w:shd w:val="clear" w:color="auto" w:fill="FFFFFF"/>
        </w:rPr>
        <w:t xml:space="preserve"> years before disease-onset</w:t>
      </w:r>
      <w:r w:rsidR="00781885" w:rsidRPr="00A66C0B">
        <w:rPr>
          <w:shd w:val="clear" w:color="auto" w:fill="FFFFFF"/>
        </w:rPr>
        <w:t>.</w:t>
      </w:r>
      <w:r w:rsidR="00506213" w:rsidRPr="00A66C0B">
        <w:rPr>
          <w:shd w:val="clear" w:color="auto" w:fill="FFFFFF"/>
        </w:rPr>
        <w:fldChar w:fldCharType="begin">
          <w:fldData xml:space="preserve">PEVuZE5vdGU+PENpdGU+PEF1dGhvcj5LaXNzZWw8L0F1dGhvcj48WWVhcj4yMDE5PC9ZZWFyPjxS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</w:fldData>
        </w:fldChar>
      </w:r>
      <w:r w:rsidR="00BB73D8" w:rsidRPr="00A66C0B">
        <w:rPr>
          <w:shd w:val="clear" w:color="auto" w:fill="FFFFFF"/>
        </w:rPr>
        <w:instrText xml:space="preserve"> ADDIN EN.CITE </w:instrText>
      </w:r>
      <w:r w:rsidR="00BB73D8" w:rsidRPr="00A66C0B">
        <w:rPr>
          <w:shd w:val="clear" w:color="auto" w:fill="FFFFFF"/>
        </w:rPr>
        <w:fldChar w:fldCharType="begin">
          <w:fldData xml:space="preserve">PEVuZE5vdGU+PENpdGU+PEF1dGhvcj5LaXNzZWw8L0F1dGhvcj48WWVhcj4yMDE5PC9ZZWFyPjxS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</w:fldData>
        </w:fldChar>
      </w:r>
      <w:r w:rsidR="00BB73D8" w:rsidRPr="00A66C0B">
        <w:rPr>
          <w:shd w:val="clear" w:color="auto" w:fill="FFFFFF"/>
        </w:rPr>
        <w:instrText xml:space="preserve"> ADDIN EN.CITE.DATA </w:instrText>
      </w:r>
      <w:r w:rsidR="00BB73D8" w:rsidRPr="00A66C0B">
        <w:rPr>
          <w:shd w:val="clear" w:color="auto" w:fill="FFFFFF"/>
        </w:rPr>
      </w:r>
      <w:r w:rsidR="00BB73D8"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BB73D8" w:rsidRPr="00A66C0B">
        <w:rPr>
          <w:noProof/>
          <w:shd w:val="clear" w:color="auto" w:fill="FFFFFF"/>
          <w:vertAlign w:val="superscript"/>
        </w:rPr>
        <w:t>38</w:t>
      </w:r>
      <w:r w:rsidR="00506213" w:rsidRPr="00A66C0B">
        <w:rPr>
          <w:shd w:val="clear" w:color="auto" w:fill="FFFFFF"/>
        </w:rPr>
        <w:fldChar w:fldCharType="end"/>
      </w:r>
      <w:r w:rsidR="00311FA4" w:rsidRPr="00A66C0B">
        <w:rPr>
          <w:shd w:val="clear" w:color="auto" w:fill="FFFFFF"/>
        </w:rPr>
        <w:t xml:space="preserve"> </w:t>
      </w:r>
      <w:r w:rsidR="00636ACD" w:rsidRPr="00A66C0B">
        <w:rPr>
          <w:shd w:val="clear" w:color="auto" w:fill="FFFFFF"/>
        </w:rPr>
        <w:t>Therefore, it might pro</w:t>
      </w:r>
      <w:r w:rsidR="00B54ED7" w:rsidRPr="00A66C0B">
        <w:rPr>
          <w:shd w:val="clear" w:color="auto" w:fill="FFFFFF"/>
        </w:rPr>
        <w:t>ve</w:t>
      </w:r>
      <w:r w:rsidR="00636ACD" w:rsidRPr="00A66C0B">
        <w:rPr>
          <w:shd w:val="clear" w:color="auto" w:fill="FFFFFF"/>
        </w:rPr>
        <w:t xml:space="preserve"> difficult to </w:t>
      </w:r>
      <w:r w:rsidR="002060DE" w:rsidRPr="00A66C0B">
        <w:rPr>
          <w:shd w:val="clear" w:color="auto" w:fill="FFFFFF"/>
        </w:rPr>
        <w:t xml:space="preserve">design ways to </w:t>
      </w:r>
      <w:r w:rsidR="00636ACD" w:rsidRPr="00A66C0B">
        <w:rPr>
          <w:shd w:val="clear" w:color="auto" w:fill="FFFFFF"/>
        </w:rPr>
        <w:t>“</w:t>
      </w:r>
      <w:r w:rsidR="002060DE" w:rsidRPr="00A66C0B">
        <w:rPr>
          <w:shd w:val="clear" w:color="auto" w:fill="FFFFFF"/>
        </w:rPr>
        <w:t>maintain</w:t>
      </w:r>
      <w:r w:rsidR="00636ACD" w:rsidRPr="00A66C0B">
        <w:rPr>
          <w:shd w:val="clear" w:color="auto" w:fill="FFFFFF"/>
        </w:rPr>
        <w:t xml:space="preserve">” a tolerant state before disease onset as this state might have </w:t>
      </w:r>
      <w:r w:rsidR="00E93514" w:rsidRPr="00A66C0B">
        <w:rPr>
          <w:shd w:val="clear" w:color="auto" w:fill="FFFFFF"/>
        </w:rPr>
        <w:t>disappeared long before</w:t>
      </w:r>
      <w:r w:rsidR="00B834CD" w:rsidRPr="00A66C0B">
        <w:rPr>
          <w:shd w:val="clear" w:color="auto" w:fill="FFFFFF"/>
        </w:rPr>
        <w:t>.</w:t>
      </w:r>
      <w:r w:rsidR="00396219" w:rsidRPr="00A66C0B">
        <w:rPr>
          <w:shd w:val="clear" w:color="auto" w:fill="FFFFFF"/>
        </w:rPr>
        <w:t xml:space="preserve"> </w:t>
      </w:r>
      <w:proofErr w:type="gramStart"/>
      <w:r w:rsidR="00396219" w:rsidRPr="00A66C0B">
        <w:rPr>
          <w:shd w:val="clear" w:color="auto" w:fill="FFFFFF"/>
        </w:rPr>
        <w:t>Also</w:t>
      </w:r>
      <w:proofErr w:type="gramEnd"/>
      <w:r w:rsidR="00396219" w:rsidRPr="00A66C0B">
        <w:rPr>
          <w:shd w:val="clear" w:color="auto" w:fill="FFFFFF"/>
        </w:rPr>
        <w:t xml:space="preserve"> the control of disease activity by </w:t>
      </w:r>
      <w:r w:rsidR="00FF0AD5" w:rsidRPr="00A66C0B">
        <w:rPr>
          <w:i/>
          <w:iCs/>
          <w:shd w:val="clear" w:color="auto" w:fill="FFFFFF"/>
        </w:rPr>
        <w:t>de</w:t>
      </w:r>
      <w:r w:rsidR="00396219" w:rsidRPr="00A66C0B">
        <w:rPr>
          <w:shd w:val="clear" w:color="auto" w:fill="FFFFFF"/>
        </w:rPr>
        <w:t xml:space="preserve"> novo induction of antigen-specific </w:t>
      </w:r>
      <w:r w:rsidR="00033D74" w:rsidRPr="00A66C0B">
        <w:rPr>
          <w:shd w:val="clear" w:color="auto" w:fill="FFFFFF"/>
        </w:rPr>
        <w:t>“</w:t>
      </w:r>
      <w:r w:rsidR="00396219" w:rsidRPr="00A66C0B">
        <w:rPr>
          <w:shd w:val="clear" w:color="auto" w:fill="FFFFFF"/>
        </w:rPr>
        <w:t>tolerance</w:t>
      </w:r>
      <w:r w:rsidR="00033D74" w:rsidRPr="00A66C0B">
        <w:rPr>
          <w:shd w:val="clear" w:color="auto" w:fill="FFFFFF"/>
        </w:rPr>
        <w:t>”</w:t>
      </w:r>
      <w:r w:rsidR="00396219" w:rsidRPr="00A66C0B">
        <w:rPr>
          <w:shd w:val="clear" w:color="auto" w:fill="FFFFFF"/>
        </w:rPr>
        <w:t xml:space="preserve"> might be very challenging </w:t>
      </w:r>
      <w:r w:rsidR="00582187" w:rsidRPr="00A66C0B">
        <w:rPr>
          <w:shd w:val="clear" w:color="auto" w:fill="FFFFFF"/>
        </w:rPr>
        <w:t>because</w:t>
      </w:r>
      <w:r w:rsidR="00396219" w:rsidRPr="00A66C0B">
        <w:rPr>
          <w:shd w:val="clear" w:color="auto" w:fill="FFFFFF"/>
        </w:rPr>
        <w:t xml:space="preserve"> it is not known which antigens are involved in disease pathogenesis and/or are relevant for the induction of tolerance. Likewise, the </w:t>
      </w:r>
      <w:r w:rsidR="006A3078" w:rsidRPr="00A66C0B">
        <w:rPr>
          <w:shd w:val="clear" w:color="auto" w:fill="FFFFFF"/>
        </w:rPr>
        <w:t xml:space="preserve">optimal </w:t>
      </w:r>
      <w:r w:rsidR="00396219" w:rsidRPr="00A66C0B">
        <w:rPr>
          <w:shd w:val="clear" w:color="auto" w:fill="FFFFFF"/>
        </w:rPr>
        <w:t>“platforms” allowing the induction of antigen-specific tolerance in humans are, at present, not defined. For example, cellular interventions</w:t>
      </w:r>
      <w:r w:rsidR="00033D74" w:rsidRPr="00A66C0B">
        <w:rPr>
          <w:shd w:val="clear" w:color="auto" w:fill="FFFFFF"/>
        </w:rPr>
        <w:t xml:space="preserve"> aiming to induce regulatory circuits </w:t>
      </w:r>
      <w:r w:rsidR="00033D74" w:rsidRPr="00A66C0B">
        <w:rPr>
          <w:shd w:val="clear" w:color="auto" w:fill="FFFFFF"/>
        </w:rPr>
        <w:lastRenderedPageBreak/>
        <w:t xml:space="preserve">mediated by </w:t>
      </w:r>
      <w:r w:rsidR="00DA1B1A" w:rsidRPr="00A66C0B">
        <w:rPr>
          <w:shd w:val="clear" w:color="auto" w:fill="FFFFFF"/>
        </w:rPr>
        <w:t xml:space="preserve">regulatory </w:t>
      </w:r>
      <w:r w:rsidR="00033D74" w:rsidRPr="00A66C0B">
        <w:rPr>
          <w:shd w:val="clear" w:color="auto" w:fill="FFFFFF"/>
        </w:rPr>
        <w:t>T cells</w:t>
      </w:r>
      <w:r w:rsidR="00396219" w:rsidRPr="00A66C0B">
        <w:rPr>
          <w:shd w:val="clear" w:color="auto" w:fill="FFFFFF"/>
        </w:rPr>
        <w:t xml:space="preserve">, such as </w:t>
      </w:r>
      <w:proofErr w:type="gramStart"/>
      <w:r w:rsidR="00396219" w:rsidRPr="00A66C0B">
        <w:rPr>
          <w:shd w:val="clear" w:color="auto" w:fill="FFFFFF"/>
        </w:rPr>
        <w:t>e.g.</w:t>
      </w:r>
      <w:proofErr w:type="gramEnd"/>
      <w:r w:rsidR="00396219" w:rsidRPr="00A66C0B">
        <w:rPr>
          <w:shd w:val="clear" w:color="auto" w:fill="FFFFFF"/>
        </w:rPr>
        <w:t xml:space="preserve"> the use </w:t>
      </w:r>
      <w:r w:rsidR="00C93C07" w:rsidRPr="00A66C0B">
        <w:rPr>
          <w:shd w:val="clear" w:color="auto" w:fill="FFFFFF"/>
        </w:rPr>
        <w:t xml:space="preserve">of </w:t>
      </w:r>
      <w:r w:rsidR="00396219" w:rsidRPr="00A66C0B">
        <w:rPr>
          <w:shd w:val="clear" w:color="auto" w:fill="FFFFFF"/>
        </w:rPr>
        <w:t xml:space="preserve">(auto)antigen-loaded tolerogenic dendritic cells, should be tailored to </w:t>
      </w:r>
      <w:r w:rsidR="00E47BB3" w:rsidRPr="00A66C0B">
        <w:rPr>
          <w:shd w:val="clear" w:color="auto" w:fill="FFFFFF"/>
        </w:rPr>
        <w:t>(</w:t>
      </w:r>
      <w:r w:rsidR="00396219" w:rsidRPr="00A66C0B">
        <w:rPr>
          <w:shd w:val="clear" w:color="auto" w:fill="FFFFFF"/>
        </w:rPr>
        <w:t>the HLA</w:t>
      </w:r>
      <w:r w:rsidR="00E47BB3" w:rsidRPr="00A66C0B">
        <w:rPr>
          <w:shd w:val="clear" w:color="auto" w:fill="FFFFFF"/>
        </w:rPr>
        <w:t xml:space="preserve"> of) individual patients, making </w:t>
      </w:r>
      <w:r w:rsidR="00F67C1A" w:rsidRPr="00A66C0B">
        <w:rPr>
          <w:shd w:val="clear" w:color="auto" w:fill="FFFFFF"/>
        </w:rPr>
        <w:t xml:space="preserve">both </w:t>
      </w:r>
      <w:r w:rsidR="00E47BB3" w:rsidRPr="00A66C0B">
        <w:rPr>
          <w:shd w:val="clear" w:color="auto" w:fill="FFFFFF"/>
        </w:rPr>
        <w:t xml:space="preserve">clinical trials to </w:t>
      </w:r>
      <w:r w:rsidR="00F67C1A" w:rsidRPr="00A66C0B">
        <w:rPr>
          <w:shd w:val="clear" w:color="auto" w:fill="FFFFFF"/>
        </w:rPr>
        <w:t>assess</w:t>
      </w:r>
      <w:r w:rsidR="00E47BB3" w:rsidRPr="00A66C0B">
        <w:rPr>
          <w:shd w:val="clear" w:color="auto" w:fill="FFFFFF"/>
        </w:rPr>
        <w:t xml:space="preserve"> efficacy</w:t>
      </w:r>
      <w:r w:rsidR="00F67C1A" w:rsidRPr="00A66C0B">
        <w:rPr>
          <w:shd w:val="clear" w:color="auto" w:fill="FFFFFF"/>
        </w:rPr>
        <w:t xml:space="preserve"> and subsequent implementation in clinical practice challenging</w:t>
      </w:r>
      <w:r w:rsidR="00E47BB3" w:rsidRPr="00A66C0B">
        <w:rPr>
          <w:shd w:val="clear" w:color="auto" w:fill="FFFFFF"/>
        </w:rPr>
        <w:t xml:space="preserve">. </w:t>
      </w:r>
      <w:r w:rsidR="00033D74" w:rsidRPr="00A66C0B">
        <w:rPr>
          <w:shd w:val="clear" w:color="auto" w:fill="FFFFFF"/>
        </w:rPr>
        <w:t xml:space="preserve">Likewise, the introduction of </w:t>
      </w:r>
      <w:proofErr w:type="spellStart"/>
      <w:r w:rsidR="00033D74" w:rsidRPr="00A66C0B">
        <w:rPr>
          <w:shd w:val="clear" w:color="auto" w:fill="FFFFFF"/>
        </w:rPr>
        <w:t>Chimer</w:t>
      </w:r>
      <w:r w:rsidR="00F67C1A" w:rsidRPr="00A66C0B">
        <w:rPr>
          <w:shd w:val="clear" w:color="auto" w:fill="FFFFFF"/>
        </w:rPr>
        <w:t>ice</w:t>
      </w:r>
      <w:proofErr w:type="spellEnd"/>
      <w:r w:rsidR="00033D74" w:rsidRPr="00A66C0B">
        <w:rPr>
          <w:shd w:val="clear" w:color="auto" w:fill="FFFFFF"/>
        </w:rPr>
        <w:t xml:space="preserve"> Antigen-Receptors recognizing auto-antigens in </w:t>
      </w:r>
      <w:r w:rsidR="006A3078" w:rsidRPr="00A66C0B">
        <w:rPr>
          <w:shd w:val="clear" w:color="auto" w:fill="FFFFFF"/>
        </w:rPr>
        <w:t xml:space="preserve">regulatory </w:t>
      </w:r>
      <w:r w:rsidR="00033D74" w:rsidRPr="00A66C0B">
        <w:rPr>
          <w:shd w:val="clear" w:color="auto" w:fill="FFFFFF"/>
        </w:rPr>
        <w:t xml:space="preserve">T cells by gene-transfer </w:t>
      </w:r>
      <w:r w:rsidR="00270CF5" w:rsidRPr="00A66C0B">
        <w:rPr>
          <w:shd w:val="clear" w:color="auto" w:fill="FFFFFF"/>
        </w:rPr>
        <w:t xml:space="preserve">would need to </w:t>
      </w:r>
      <w:r w:rsidR="00033D74" w:rsidRPr="00A66C0B">
        <w:rPr>
          <w:shd w:val="clear" w:color="auto" w:fill="FFFFFF"/>
        </w:rPr>
        <w:t>be performed in a patient-specific manner</w:t>
      </w:r>
      <w:r w:rsidR="00C651DA" w:rsidRPr="00A66C0B">
        <w:rPr>
          <w:shd w:val="clear" w:color="auto" w:fill="FFFFFF"/>
        </w:rPr>
        <w:t>. In this context, new approaches are being developed making use of the introduction of chimeric autoantigen-receptors (CAAR) into T cells to target autoreactive B cells.</w:t>
      </w:r>
      <w:r w:rsidR="0079435E" w:rsidRPr="00A66C0B">
        <w:rPr>
          <w:shd w:val="clear" w:color="auto" w:fill="FFFFFF"/>
        </w:rPr>
        <w:fldChar w:fldCharType="begin">
          <w:fldData xml:space="preserve">PEVuZE5vdGU+PENpdGU+PEF1dGhvcj5FbGxlYnJlY2h0PC9BdXRob3I+PFllYXI+MjAxNjwvWWVh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FbGxlYnJlY2h0PC9BdXRob3I+PFllYXI+MjAxNjwvWWVh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79435E" w:rsidRPr="00A66C0B">
        <w:rPr>
          <w:shd w:val="clear" w:color="auto" w:fill="FFFFFF"/>
        </w:rPr>
      </w:r>
      <w:r w:rsidR="0079435E" w:rsidRPr="00A66C0B">
        <w:rPr>
          <w:shd w:val="clear" w:color="auto" w:fill="FFFFFF"/>
        </w:rPr>
        <w:fldChar w:fldCharType="separate"/>
      </w:r>
      <w:r w:rsidR="009A63EA" w:rsidRPr="00A66C0B">
        <w:rPr>
          <w:noProof/>
          <w:shd w:val="clear" w:color="auto" w:fill="FFFFFF"/>
          <w:vertAlign w:val="superscript"/>
        </w:rPr>
        <w:t>82-84</w:t>
      </w:r>
      <w:r w:rsidR="0079435E" w:rsidRPr="00A66C0B">
        <w:rPr>
          <w:shd w:val="clear" w:color="auto" w:fill="FFFFFF"/>
        </w:rPr>
        <w:fldChar w:fldCharType="end"/>
      </w:r>
      <w:r w:rsidR="00C651DA" w:rsidRPr="00A66C0B">
        <w:rPr>
          <w:shd w:val="clear" w:color="auto" w:fill="FFFFFF"/>
        </w:rPr>
        <w:t xml:space="preserve"> </w:t>
      </w:r>
      <w:r w:rsidR="007D6CD4" w:rsidRPr="00A66C0B">
        <w:rPr>
          <w:shd w:val="clear" w:color="auto" w:fill="FFFFFF"/>
        </w:rPr>
        <w:t xml:space="preserve">Although not aiming to induce tolerance, preclinical studies have set the stage for further clinical development of these precision therapies to target pathogenic B cells in B cell </w:t>
      </w:r>
      <w:r w:rsidR="00215F68" w:rsidRPr="00A66C0B">
        <w:rPr>
          <w:shd w:val="clear" w:color="auto" w:fill="FFFFFF"/>
        </w:rPr>
        <w:t>mediated</w:t>
      </w:r>
      <w:r w:rsidR="007D6CD4" w:rsidRPr="00A66C0B">
        <w:rPr>
          <w:shd w:val="clear" w:color="auto" w:fill="FFFFFF"/>
        </w:rPr>
        <w:t xml:space="preserve"> autoimmune diseases. </w:t>
      </w:r>
      <w:r w:rsidR="003326B7" w:rsidRPr="00A66C0B">
        <w:rPr>
          <w:shd w:val="clear" w:color="auto" w:fill="FFFFFF"/>
        </w:rPr>
        <w:t>Although also this requires a patient-tailored approach, it is not dependent on the processing and HLA-restricted presentation</w:t>
      </w:r>
      <w:r w:rsidR="004D5B32" w:rsidRPr="00A66C0B">
        <w:rPr>
          <w:shd w:val="clear" w:color="auto" w:fill="FFFFFF"/>
        </w:rPr>
        <w:t xml:space="preserve"> of auto-antigens at the inflamed site. </w:t>
      </w:r>
    </w:p>
    <w:p w14:paraId="26744A0C" w14:textId="66DE8BC0" w:rsidR="00556AE8" w:rsidRPr="00A66C0B" w:rsidRDefault="007D6CD4" w:rsidP="00F937D8">
      <w:pPr>
        <w:autoSpaceDE w:val="0"/>
        <w:autoSpaceDN w:val="0"/>
        <w:adjustRightInd w:val="0"/>
        <w:spacing w:after="0" w:line="276" w:lineRule="auto"/>
        <w:jc w:val="both"/>
        <w:rPr>
          <w:shd w:val="clear" w:color="auto" w:fill="FFFFFF"/>
        </w:rPr>
      </w:pPr>
      <w:r w:rsidRPr="00A66C0B">
        <w:rPr>
          <w:shd w:val="clear" w:color="auto" w:fill="FFFFFF"/>
        </w:rPr>
        <w:t xml:space="preserve">Given that antigen-specific interventions targeting regulatory circuits are challenging in RA due to the nature of the disease, </w:t>
      </w:r>
      <w:r w:rsidR="001D4141" w:rsidRPr="00A66C0B">
        <w:rPr>
          <w:shd w:val="clear" w:color="auto" w:fill="FFFFFF"/>
        </w:rPr>
        <w:t xml:space="preserve">several studies are currently ongoing to reset the immune system </w:t>
      </w:r>
      <w:r w:rsidRPr="00A66C0B">
        <w:rPr>
          <w:shd w:val="clear" w:color="auto" w:fill="FFFFFF"/>
        </w:rPr>
        <w:t>by other means</w:t>
      </w:r>
      <w:r w:rsidR="001D4141" w:rsidRPr="00A66C0B">
        <w:rPr>
          <w:shd w:val="clear" w:color="auto" w:fill="FFFFFF"/>
        </w:rPr>
        <w:t>.</w:t>
      </w:r>
      <w:r w:rsidRPr="00A66C0B">
        <w:rPr>
          <w:shd w:val="clear" w:color="auto" w:fill="FFFFFF"/>
        </w:rPr>
        <w:t xml:space="preserve"> </w:t>
      </w:r>
      <w:r w:rsidR="001D4141" w:rsidRPr="00A66C0B">
        <w:rPr>
          <w:shd w:val="clear" w:color="auto" w:fill="FFFFFF"/>
        </w:rPr>
        <w:t>As mentioned,</w:t>
      </w:r>
      <w:r w:rsidR="000569A3" w:rsidRPr="00A66C0B">
        <w:rPr>
          <w:shd w:val="clear" w:color="auto" w:fill="FFFFFF"/>
        </w:rPr>
        <w:t xml:space="preserve"> the citrullinated protein-directed immune response is dynamic and continuously active</w:t>
      </w:r>
      <w:r w:rsidR="00281D78" w:rsidRPr="00A66C0B">
        <w:rPr>
          <w:shd w:val="clear" w:color="auto" w:fill="FFFFFF"/>
        </w:rPr>
        <w:t>,</w:t>
      </w:r>
      <w:r w:rsidR="000569A3" w:rsidRPr="00A66C0B">
        <w:rPr>
          <w:shd w:val="clear" w:color="auto" w:fill="FFFFFF"/>
        </w:rPr>
        <w:t xml:space="preserve"> </w:t>
      </w:r>
      <w:r w:rsidR="001D4141" w:rsidRPr="00A66C0B">
        <w:rPr>
          <w:shd w:val="clear" w:color="auto" w:fill="FFFFFF"/>
        </w:rPr>
        <w:t xml:space="preserve">and therefore </w:t>
      </w:r>
      <w:r w:rsidR="000569A3" w:rsidRPr="00A66C0B">
        <w:rPr>
          <w:shd w:val="clear" w:color="auto" w:fill="FFFFFF"/>
        </w:rPr>
        <w:t xml:space="preserve">approaches to modulate the activity of </w:t>
      </w:r>
      <w:r w:rsidR="00F464BB" w:rsidRPr="00A66C0B">
        <w:rPr>
          <w:shd w:val="clear" w:color="auto" w:fill="FFFFFF"/>
        </w:rPr>
        <w:t xml:space="preserve">those </w:t>
      </w:r>
      <w:r w:rsidR="000569A3" w:rsidRPr="00A66C0B">
        <w:rPr>
          <w:shd w:val="clear" w:color="auto" w:fill="FFFFFF"/>
        </w:rPr>
        <w:t>antigen-presenting cells</w:t>
      </w:r>
      <w:r w:rsidR="00F464BB" w:rsidRPr="00A66C0B">
        <w:rPr>
          <w:shd w:val="clear" w:color="auto" w:fill="FFFFFF"/>
        </w:rPr>
        <w:t xml:space="preserve"> </w:t>
      </w:r>
      <w:r w:rsidR="00311FA4" w:rsidRPr="00A66C0B">
        <w:rPr>
          <w:shd w:val="clear" w:color="auto" w:fill="FFFFFF"/>
        </w:rPr>
        <w:t>required to induce and steer T-cell responses,</w:t>
      </w:r>
      <w:r w:rsidR="000569A3" w:rsidRPr="00A66C0B">
        <w:rPr>
          <w:shd w:val="clear" w:color="auto" w:fill="FFFFFF"/>
        </w:rPr>
        <w:t xml:space="preserve"> might prove rewarding. </w:t>
      </w:r>
      <w:r w:rsidR="00E93514" w:rsidRPr="00A66C0B">
        <w:rPr>
          <w:shd w:val="clear" w:color="auto" w:fill="FFFFFF"/>
        </w:rPr>
        <w:t>An advantage of</w:t>
      </w:r>
      <w:r w:rsidR="001D4141" w:rsidRPr="00A66C0B">
        <w:rPr>
          <w:shd w:val="clear" w:color="auto" w:fill="FFFFFF"/>
        </w:rPr>
        <w:t xml:space="preserve"> a more general targeting of regulatory pathways, for example by</w:t>
      </w:r>
      <w:r w:rsidR="00E93514" w:rsidRPr="00A66C0B">
        <w:rPr>
          <w:shd w:val="clear" w:color="auto" w:fill="FFFFFF"/>
        </w:rPr>
        <w:t xml:space="preserve"> in vivo modulation of dendritic cells</w:t>
      </w:r>
      <w:r w:rsidR="004D5B32" w:rsidRPr="00A66C0B">
        <w:rPr>
          <w:shd w:val="clear" w:color="auto" w:fill="FFFFFF"/>
        </w:rPr>
        <w:t>,</w:t>
      </w:r>
      <w:r w:rsidR="00E93514" w:rsidRPr="00A66C0B">
        <w:rPr>
          <w:shd w:val="clear" w:color="auto" w:fill="FFFFFF"/>
        </w:rPr>
        <w:t xml:space="preserve"> is that the identity of the antigens presented by the body to sustain and expand the autoimmune response can remain unknown. A</w:t>
      </w:r>
      <w:r w:rsidR="000569A3" w:rsidRPr="00A66C0B">
        <w:rPr>
          <w:shd w:val="clear" w:color="auto" w:fill="FFFFFF"/>
        </w:rPr>
        <w:t>pproaches</w:t>
      </w:r>
      <w:r w:rsidR="00E93514" w:rsidRPr="00A66C0B">
        <w:rPr>
          <w:shd w:val="clear" w:color="auto" w:fill="FFFFFF"/>
        </w:rPr>
        <w:t xml:space="preserve"> focussing on antigen-presenting cells</w:t>
      </w:r>
      <w:r w:rsidR="000569A3" w:rsidRPr="00A66C0B">
        <w:rPr>
          <w:shd w:val="clear" w:color="auto" w:fill="FFFFFF"/>
        </w:rPr>
        <w:t xml:space="preserve"> could, for example, entail targeting of immunosuppressive agents by dendritic cell-directed liposomes</w:t>
      </w:r>
      <w:r w:rsidR="00B834CD" w:rsidRPr="00A66C0B">
        <w:rPr>
          <w:shd w:val="clear" w:color="auto" w:fill="FFFFFF"/>
        </w:rPr>
        <w:t xml:space="preserve"> or nan</w:t>
      </w:r>
      <w:r w:rsidR="00177371" w:rsidRPr="00A66C0B">
        <w:rPr>
          <w:shd w:val="clear" w:color="auto" w:fill="FFFFFF"/>
        </w:rPr>
        <w:t>o</w:t>
      </w:r>
      <w:r w:rsidR="00B834CD" w:rsidRPr="00A66C0B">
        <w:rPr>
          <w:shd w:val="clear" w:color="auto" w:fill="FFFFFF"/>
        </w:rPr>
        <w:t>bodies</w:t>
      </w:r>
      <w:r w:rsidR="00281D78" w:rsidRPr="00A66C0B">
        <w:rPr>
          <w:shd w:val="clear" w:color="auto" w:fill="FFFFFF"/>
        </w:rPr>
        <w:t>.</w:t>
      </w:r>
      <w:r w:rsidR="00506213" w:rsidRPr="00A66C0B">
        <w:rPr>
          <w:shd w:val="clear" w:color="auto" w:fill="FFFFFF"/>
        </w:rPr>
        <w:fldChar w:fldCharType="begin">
          <w:fldData xml:space="preserve">PEVuZE5vdGU+PENpdGU+PEF1dGhvcj5IdW50ZXI8L0F1dGhvcj48WWVhcj4yMDE0PC9ZZWFyPjxS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IdW50ZXI8L0F1dGhvcj48WWVhcj4yMDE0PC9ZZWFyPjxS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9A63EA" w:rsidRPr="00A66C0B">
        <w:rPr>
          <w:noProof/>
          <w:shd w:val="clear" w:color="auto" w:fill="FFFFFF"/>
          <w:vertAlign w:val="superscript"/>
        </w:rPr>
        <w:t>85,86</w:t>
      </w:r>
      <w:r w:rsidR="00506213" w:rsidRPr="00A66C0B">
        <w:rPr>
          <w:shd w:val="clear" w:color="auto" w:fill="FFFFFF"/>
        </w:rPr>
        <w:fldChar w:fldCharType="end"/>
      </w:r>
      <w:r w:rsidR="00311FA4" w:rsidRPr="00A66C0B">
        <w:rPr>
          <w:shd w:val="clear" w:color="auto" w:fill="FFFFFF"/>
        </w:rPr>
        <w:t xml:space="preserve"> Indeed, </w:t>
      </w:r>
      <w:r w:rsidR="00BF1774" w:rsidRPr="00A66C0B">
        <w:rPr>
          <w:shd w:val="clear" w:color="auto" w:fill="FFFFFF"/>
        </w:rPr>
        <w:t xml:space="preserve">in </w:t>
      </w:r>
      <w:r w:rsidR="00311FA4" w:rsidRPr="00A66C0B">
        <w:rPr>
          <w:shd w:val="clear" w:color="auto" w:fill="FFFFFF"/>
        </w:rPr>
        <w:t xml:space="preserve">the field of </w:t>
      </w:r>
      <w:proofErr w:type="spellStart"/>
      <w:r w:rsidR="00311FA4" w:rsidRPr="00A66C0B">
        <w:rPr>
          <w:shd w:val="clear" w:color="auto" w:fill="FFFFFF"/>
        </w:rPr>
        <w:t>tumor</w:t>
      </w:r>
      <w:proofErr w:type="spellEnd"/>
      <w:r w:rsidR="00311FA4" w:rsidRPr="00A66C0B">
        <w:rPr>
          <w:shd w:val="clear" w:color="auto" w:fill="FFFFFF"/>
        </w:rPr>
        <w:t xml:space="preserve">-immunology several </w:t>
      </w:r>
      <w:r w:rsidR="00177371" w:rsidRPr="00A66C0B">
        <w:rPr>
          <w:shd w:val="clear" w:color="auto" w:fill="FFFFFF"/>
        </w:rPr>
        <w:t xml:space="preserve">approaches </w:t>
      </w:r>
      <w:r w:rsidR="00311FA4" w:rsidRPr="00A66C0B">
        <w:rPr>
          <w:shd w:val="clear" w:color="auto" w:fill="FFFFFF"/>
        </w:rPr>
        <w:t xml:space="preserve">to deliver </w:t>
      </w:r>
      <w:r w:rsidR="00177371" w:rsidRPr="00A66C0B">
        <w:rPr>
          <w:shd w:val="clear" w:color="auto" w:fill="FFFFFF"/>
        </w:rPr>
        <w:t xml:space="preserve">therapeutics </w:t>
      </w:r>
      <w:r w:rsidR="00311FA4" w:rsidRPr="00A66C0B">
        <w:rPr>
          <w:shd w:val="clear" w:color="auto" w:fill="FFFFFF"/>
        </w:rPr>
        <w:t xml:space="preserve">specifically </w:t>
      </w:r>
      <w:r w:rsidR="00B834CD" w:rsidRPr="00A66C0B">
        <w:rPr>
          <w:shd w:val="clear" w:color="auto" w:fill="FFFFFF"/>
        </w:rPr>
        <w:t xml:space="preserve">to </w:t>
      </w:r>
      <w:r w:rsidR="00311FA4" w:rsidRPr="00A66C0B">
        <w:rPr>
          <w:shd w:val="clear" w:color="auto" w:fill="FFFFFF"/>
        </w:rPr>
        <w:t>dendritic cells are under development</w:t>
      </w:r>
      <w:r w:rsidR="00281D78" w:rsidRPr="00A66C0B">
        <w:rPr>
          <w:shd w:val="clear" w:color="auto" w:fill="FFFFFF"/>
        </w:rPr>
        <w:t>.</w:t>
      </w:r>
      <w:r w:rsidR="00506213" w:rsidRPr="00A66C0B">
        <w:rPr>
          <w:shd w:val="clear" w:color="auto" w:fill="FFFFFF"/>
        </w:rPr>
        <w:fldChar w:fldCharType="begin">
          <w:fldData xml:space="preserve">PEVuZE5vdGU+PENpdGU+PEF1dGhvcj5EdWlua2Vya2VuPC9BdXRob3I+PFllYXI+MjAxOTwvWWVh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EdWlua2Vya2VuPC9BdXRob3I+PFllYXI+MjAxOTwvWWVh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9A63EA" w:rsidRPr="00A66C0B">
        <w:rPr>
          <w:noProof/>
          <w:shd w:val="clear" w:color="auto" w:fill="FFFFFF"/>
          <w:vertAlign w:val="superscript"/>
        </w:rPr>
        <w:t>87,88</w:t>
      </w:r>
      <w:r w:rsidR="00506213" w:rsidRPr="00A66C0B">
        <w:rPr>
          <w:shd w:val="clear" w:color="auto" w:fill="FFFFFF"/>
        </w:rPr>
        <w:fldChar w:fldCharType="end"/>
      </w:r>
      <w:r w:rsidR="00311FA4" w:rsidRPr="00A66C0B">
        <w:rPr>
          <w:shd w:val="clear" w:color="auto" w:fill="FFFFFF"/>
        </w:rPr>
        <w:t xml:space="preserve"> Likewise, </w:t>
      </w:r>
      <w:r w:rsidR="00B54ED7" w:rsidRPr="00A66C0B">
        <w:rPr>
          <w:shd w:val="clear" w:color="auto" w:fill="FFFFFF"/>
        </w:rPr>
        <w:t>such methods are being explored</w:t>
      </w:r>
      <w:r w:rsidR="00B54ED7" w:rsidRPr="00A66C0B" w:rsidDel="00B54ED7">
        <w:rPr>
          <w:shd w:val="clear" w:color="auto" w:fill="FFFFFF"/>
        </w:rPr>
        <w:t xml:space="preserve"> </w:t>
      </w:r>
      <w:r w:rsidR="00311FA4" w:rsidRPr="00A66C0B">
        <w:rPr>
          <w:shd w:val="clear" w:color="auto" w:fill="FFFFFF"/>
        </w:rPr>
        <w:t>in autoimmune disease</w:t>
      </w:r>
      <w:r w:rsidR="00B54ED7" w:rsidRPr="00A66C0B">
        <w:rPr>
          <w:shd w:val="clear" w:color="auto" w:fill="FFFFFF"/>
        </w:rPr>
        <w:t>s</w:t>
      </w:r>
      <w:r w:rsidR="00311FA4" w:rsidRPr="00A66C0B">
        <w:rPr>
          <w:shd w:val="clear" w:color="auto" w:fill="FFFFFF"/>
        </w:rPr>
        <w:t xml:space="preserve">. For example, calcitriol-containing liposomes have been shown </w:t>
      </w:r>
      <w:r w:rsidR="001A3AD2" w:rsidRPr="00A66C0B">
        <w:rPr>
          <w:shd w:val="clear" w:color="auto" w:fill="FFFFFF"/>
        </w:rPr>
        <w:t>to modulate human dendritic cells</w:t>
      </w:r>
      <w:r w:rsidR="00281D78" w:rsidRPr="00A66C0B">
        <w:rPr>
          <w:shd w:val="clear" w:color="auto" w:fill="FFFFFF"/>
        </w:rPr>
        <w:t xml:space="preserve"> </w:t>
      </w:r>
      <w:r w:rsidR="001A3AD2" w:rsidRPr="00A66C0B">
        <w:rPr>
          <w:shd w:val="clear" w:color="auto" w:fill="FFFFFF"/>
        </w:rPr>
        <w:t>phenotype and function and could, potentially, be used to regulate</w:t>
      </w:r>
      <w:r w:rsidR="00B834CD" w:rsidRPr="00A66C0B">
        <w:rPr>
          <w:shd w:val="clear" w:color="auto" w:fill="FFFFFF"/>
        </w:rPr>
        <w:t>/dampen</w:t>
      </w:r>
      <w:r w:rsidR="001A3AD2" w:rsidRPr="00A66C0B">
        <w:rPr>
          <w:shd w:val="clear" w:color="auto" w:fill="FFFFFF"/>
        </w:rPr>
        <w:t xml:space="preserve"> ongoing auto-reactive T-cell responses that undergo recurrent activation by dendritic cells</w:t>
      </w:r>
      <w:r w:rsidR="00970785" w:rsidRPr="00A66C0B">
        <w:rPr>
          <w:shd w:val="clear" w:color="auto" w:fill="FFFFFF"/>
        </w:rPr>
        <w:t>.</w:t>
      </w:r>
      <w:r w:rsidR="00506213" w:rsidRPr="00A66C0B">
        <w:rPr>
          <w:shd w:val="clear" w:color="auto" w:fill="FFFFFF"/>
        </w:rPr>
        <w:fldChar w:fldCharType="begin">
          <w:fldData xml:space="preserve">PEVuZE5vdGU+PENpdGU+PEF1dGhvcj5HYWxlYTwvQXV0aG9yPjxZZWFyPjIwMTk8L1llYXI+PFJl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HYWxlYTwvQXV0aG9yPjxZZWFyPjIwMTk8L1llYXI+PFJl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9A63EA" w:rsidRPr="00A66C0B">
        <w:rPr>
          <w:noProof/>
          <w:shd w:val="clear" w:color="auto" w:fill="FFFFFF"/>
          <w:vertAlign w:val="superscript"/>
        </w:rPr>
        <w:t>89</w:t>
      </w:r>
      <w:r w:rsidR="00506213" w:rsidRPr="00A66C0B">
        <w:rPr>
          <w:shd w:val="clear" w:color="auto" w:fill="FFFFFF"/>
        </w:rPr>
        <w:fldChar w:fldCharType="end"/>
      </w:r>
      <w:r w:rsidR="001A3AD2" w:rsidRPr="00A66C0B">
        <w:rPr>
          <w:shd w:val="clear" w:color="auto" w:fill="FFFFFF"/>
        </w:rPr>
        <w:t xml:space="preserve"> Whether continual reactivation of </w:t>
      </w:r>
      <w:r w:rsidR="00E93514" w:rsidRPr="00A66C0B">
        <w:rPr>
          <w:shd w:val="clear" w:color="auto" w:fill="FFFFFF"/>
        </w:rPr>
        <w:t xml:space="preserve">disease-contributing </w:t>
      </w:r>
      <w:r w:rsidR="001A3AD2" w:rsidRPr="00A66C0B">
        <w:rPr>
          <w:shd w:val="clear" w:color="auto" w:fill="FFFFFF"/>
        </w:rPr>
        <w:t>T-cell responses is occurring in established RA needs to be established</w:t>
      </w:r>
      <w:r w:rsidR="00BF1774" w:rsidRPr="00A66C0B">
        <w:rPr>
          <w:shd w:val="clear" w:color="auto" w:fill="FFFFFF"/>
        </w:rPr>
        <w:t xml:space="preserve">, but current evidence indicates that this is </w:t>
      </w:r>
      <w:r w:rsidR="00B54ED7" w:rsidRPr="00A66C0B">
        <w:rPr>
          <w:shd w:val="clear" w:color="auto" w:fill="FFFFFF"/>
        </w:rPr>
        <w:t>possible</w:t>
      </w:r>
      <w:r w:rsidR="001A3AD2" w:rsidRPr="00A66C0B">
        <w:rPr>
          <w:shd w:val="clear" w:color="auto" w:fill="FFFFFF"/>
        </w:rPr>
        <w:t>. Similarly, such information</w:t>
      </w:r>
      <w:r w:rsidR="00B834CD" w:rsidRPr="00A66C0B">
        <w:rPr>
          <w:shd w:val="clear" w:color="auto" w:fill="FFFFFF"/>
        </w:rPr>
        <w:t xml:space="preserve"> is currently not available for pre-RA-phases and</w:t>
      </w:r>
      <w:r w:rsidR="001A3AD2" w:rsidRPr="00A66C0B">
        <w:rPr>
          <w:shd w:val="clear" w:color="auto" w:fill="FFFFFF"/>
        </w:rPr>
        <w:t xml:space="preserve"> needs to be obtained. However, given the expansion and maturation of the auto-antibody response before </w:t>
      </w:r>
      <w:r w:rsidR="00177371" w:rsidRPr="00A66C0B">
        <w:rPr>
          <w:shd w:val="clear" w:color="auto" w:fill="FFFFFF"/>
        </w:rPr>
        <w:t xml:space="preserve">the </w:t>
      </w:r>
      <w:r w:rsidR="001A3AD2" w:rsidRPr="00A66C0B">
        <w:rPr>
          <w:shd w:val="clear" w:color="auto" w:fill="FFFFFF"/>
        </w:rPr>
        <w:t>onset of arthritis, it is likely that in this phase</w:t>
      </w:r>
      <w:r w:rsidR="006E1773" w:rsidRPr="00A66C0B">
        <w:rPr>
          <w:shd w:val="clear" w:color="auto" w:fill="FFFFFF"/>
        </w:rPr>
        <w:t>,</w:t>
      </w:r>
      <w:r w:rsidR="001A3AD2" w:rsidRPr="00A66C0B">
        <w:rPr>
          <w:shd w:val="clear" w:color="auto" w:fill="FFFFFF"/>
        </w:rPr>
        <w:t xml:space="preserve"> RA-related T- and B-cell responses are active and expanding. </w:t>
      </w:r>
      <w:r w:rsidR="00101C82" w:rsidRPr="00A66C0B">
        <w:rPr>
          <w:shd w:val="clear" w:color="auto" w:fill="FFFFFF"/>
        </w:rPr>
        <w:t xml:space="preserve">For this </w:t>
      </w:r>
      <w:proofErr w:type="gramStart"/>
      <w:r w:rsidR="00101C82" w:rsidRPr="00A66C0B">
        <w:rPr>
          <w:shd w:val="clear" w:color="auto" w:fill="FFFFFF"/>
        </w:rPr>
        <w:t>reason</w:t>
      </w:r>
      <w:proofErr w:type="gramEnd"/>
      <w:r w:rsidR="00E93514" w:rsidRPr="00A66C0B">
        <w:rPr>
          <w:shd w:val="clear" w:color="auto" w:fill="FFFFFF"/>
        </w:rPr>
        <w:t xml:space="preserve"> </w:t>
      </w:r>
      <w:r w:rsidR="001A3AD2" w:rsidRPr="00A66C0B">
        <w:rPr>
          <w:shd w:val="clear" w:color="auto" w:fill="FFFFFF"/>
        </w:rPr>
        <w:t>this might be a preferred phase for interventions aiming</w:t>
      </w:r>
      <w:r w:rsidR="00101C82" w:rsidRPr="00A66C0B">
        <w:rPr>
          <w:shd w:val="clear" w:color="auto" w:fill="FFFFFF"/>
        </w:rPr>
        <w:t xml:space="preserve"> to tolerize and/or silence RA-related auto-immune responses</w:t>
      </w:r>
      <w:r w:rsidR="00E93514" w:rsidRPr="00A66C0B">
        <w:rPr>
          <w:shd w:val="clear" w:color="auto" w:fill="FFFFFF"/>
        </w:rPr>
        <w:t xml:space="preserve"> using antigen</w:t>
      </w:r>
      <w:r w:rsidR="00E31CBA" w:rsidRPr="00A66C0B">
        <w:rPr>
          <w:shd w:val="clear" w:color="auto" w:fill="FFFFFF"/>
        </w:rPr>
        <w:t>-independent methodologies</w:t>
      </w:r>
      <w:r w:rsidR="006A1541" w:rsidRPr="00A66C0B">
        <w:rPr>
          <w:shd w:val="clear" w:color="auto" w:fill="FFFFFF"/>
        </w:rPr>
        <w:t>, which could be supplemented by antigen-specific approaches when such antigens become available</w:t>
      </w:r>
      <w:r w:rsidR="00101C82" w:rsidRPr="00A66C0B">
        <w:rPr>
          <w:shd w:val="clear" w:color="auto" w:fill="FFFFFF"/>
        </w:rPr>
        <w:t xml:space="preserve">. </w:t>
      </w:r>
      <w:r w:rsidR="008B597B" w:rsidRPr="00A66C0B">
        <w:rPr>
          <w:shd w:val="clear" w:color="auto" w:fill="FFFFFF"/>
        </w:rPr>
        <w:t>Such interventions could aim to specifically inhibit ongoing T-cell responses</w:t>
      </w:r>
      <w:r w:rsidR="00E31CBA" w:rsidRPr="00A66C0B">
        <w:rPr>
          <w:shd w:val="clear" w:color="auto" w:fill="FFFFFF"/>
        </w:rPr>
        <w:t xml:space="preserve"> by pharmacological modulation of dendritic cells</w:t>
      </w:r>
      <w:r w:rsidR="008B597B" w:rsidRPr="00A66C0B">
        <w:rPr>
          <w:shd w:val="clear" w:color="auto" w:fill="FFFFFF"/>
        </w:rPr>
        <w:t>, but mi</w:t>
      </w:r>
      <w:r w:rsidR="008E7107" w:rsidRPr="00A66C0B">
        <w:rPr>
          <w:shd w:val="clear" w:color="auto" w:fill="FFFFFF"/>
        </w:rPr>
        <w:t>ght also entail other approaches</w:t>
      </w:r>
      <w:r w:rsidR="008B597B" w:rsidRPr="00A66C0B">
        <w:rPr>
          <w:shd w:val="clear" w:color="auto" w:fill="FFFFFF"/>
        </w:rPr>
        <w:t xml:space="preserve"> </w:t>
      </w:r>
      <w:r w:rsidR="00E31CBA" w:rsidRPr="00A66C0B">
        <w:rPr>
          <w:shd w:val="clear" w:color="auto" w:fill="FFFFFF"/>
        </w:rPr>
        <w:t>such as targeting T-cells by anti-CD3 antibodies.</w:t>
      </w:r>
      <w:r w:rsidR="0079435E" w:rsidRPr="00A66C0B">
        <w:rPr>
          <w:shd w:val="clear" w:color="auto" w:fill="FFFFFF"/>
        </w:rPr>
        <w:fldChar w:fldCharType="begin">
          <w:fldData xml:space="preserve">PEVuZE5vdGU+PENpdGU+PEF1dGhvcj5IZXJvbGQ8L0F1dGhvcj48WWVhcj4yMDE5PC9ZZWFyPjxS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QW50aS1DRDMgQW50aWJvZHksIFRlcGxpenVt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</w:fldData>
        </w:fldChar>
      </w:r>
      <w:r w:rsidR="00AC6BCD" w:rsidRPr="00A66C0B">
        <w:rPr>
          <w:shd w:val="clear" w:color="auto" w:fill="FFFFFF"/>
        </w:rPr>
        <w:instrText xml:space="preserve"> ADDIN EN.CITE </w:instrText>
      </w:r>
      <w:r w:rsidR="00AC6BCD" w:rsidRPr="00A66C0B">
        <w:rPr>
          <w:shd w:val="clear" w:color="auto" w:fill="FFFFFF"/>
        </w:rPr>
        <w:fldChar w:fldCharType="begin">
          <w:fldData xml:space="preserve">PEVuZE5vdGU+PENpdGU+PEF1dGhvcj5IZXJvbGQ8L0F1dGhvcj48WWVhcj4yMDE5PC9ZZWFyPjxS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</w:fldData>
        </w:fldChar>
      </w:r>
      <w:r w:rsidR="00AC6BCD" w:rsidRPr="00A66C0B">
        <w:rPr>
          <w:shd w:val="clear" w:color="auto" w:fill="FFFFFF"/>
        </w:rPr>
        <w:instrText xml:space="preserve"> ADDIN EN.CITE.DATA </w:instrText>
      </w:r>
      <w:r w:rsidR="00AC6BCD" w:rsidRPr="00A66C0B">
        <w:rPr>
          <w:shd w:val="clear" w:color="auto" w:fill="FFFFFF"/>
        </w:rPr>
      </w:r>
      <w:r w:rsidR="00AC6BCD" w:rsidRPr="00A66C0B">
        <w:rPr>
          <w:shd w:val="clear" w:color="auto" w:fill="FFFFFF"/>
        </w:rPr>
        <w:fldChar w:fldCharType="end"/>
      </w:r>
      <w:r w:rsidR="0079435E" w:rsidRPr="00A66C0B">
        <w:rPr>
          <w:shd w:val="clear" w:color="auto" w:fill="FFFFFF"/>
        </w:rPr>
      </w:r>
      <w:r w:rsidR="0079435E" w:rsidRPr="00A66C0B">
        <w:rPr>
          <w:shd w:val="clear" w:color="auto" w:fill="FFFFFF"/>
        </w:rPr>
        <w:fldChar w:fldCharType="separate"/>
      </w:r>
      <w:r w:rsidR="00AC6BCD" w:rsidRPr="00A66C0B">
        <w:rPr>
          <w:noProof/>
          <w:shd w:val="clear" w:color="auto" w:fill="FFFFFF"/>
          <w:vertAlign w:val="superscript"/>
        </w:rPr>
        <w:t>5</w:t>
      </w:r>
      <w:r w:rsidR="0079435E" w:rsidRPr="00A66C0B">
        <w:rPr>
          <w:shd w:val="clear" w:color="auto" w:fill="FFFFFF"/>
        </w:rPr>
        <w:fldChar w:fldCharType="end"/>
      </w:r>
      <w:r w:rsidR="00E31CBA" w:rsidRPr="00A66C0B">
        <w:rPr>
          <w:shd w:val="clear" w:color="auto" w:fill="FFFFFF"/>
        </w:rPr>
        <w:t xml:space="preserve"> </w:t>
      </w:r>
      <w:r w:rsidR="004D5B32" w:rsidRPr="00A66C0B">
        <w:rPr>
          <w:shd w:val="clear" w:color="auto" w:fill="FFFFFF"/>
        </w:rPr>
        <w:t>Alternatively</w:t>
      </w:r>
      <w:r w:rsidR="00153D17" w:rsidRPr="00A66C0B">
        <w:rPr>
          <w:shd w:val="clear" w:color="auto" w:fill="FFFFFF"/>
        </w:rPr>
        <w:t xml:space="preserve">, </w:t>
      </w:r>
      <w:r w:rsidR="00EB2C53" w:rsidRPr="00A66C0B">
        <w:rPr>
          <w:shd w:val="clear" w:color="auto" w:fill="FFFFFF"/>
        </w:rPr>
        <w:t xml:space="preserve">regulatory </w:t>
      </w:r>
      <w:r w:rsidR="00153D17" w:rsidRPr="00A66C0B">
        <w:rPr>
          <w:shd w:val="clear" w:color="auto" w:fill="FFFFFF"/>
        </w:rPr>
        <w:t>T</w:t>
      </w:r>
      <w:r w:rsidR="00162617" w:rsidRPr="00A66C0B">
        <w:rPr>
          <w:shd w:val="clear" w:color="auto" w:fill="FFFFFF"/>
        </w:rPr>
        <w:t xml:space="preserve"> </w:t>
      </w:r>
      <w:r w:rsidR="00153D17" w:rsidRPr="00A66C0B">
        <w:rPr>
          <w:shd w:val="clear" w:color="auto" w:fill="FFFFFF"/>
        </w:rPr>
        <w:t xml:space="preserve"> cell populations might be expanded in patients by the use of low-dose interleukin-2. </w:t>
      </w:r>
      <w:r w:rsidR="00263729" w:rsidRPr="00A66C0B">
        <w:rPr>
          <w:shd w:val="clear" w:color="auto" w:fill="FFFFFF"/>
        </w:rPr>
        <w:t>Several c</w:t>
      </w:r>
      <w:r w:rsidR="00153D17" w:rsidRPr="00A66C0B">
        <w:rPr>
          <w:shd w:val="clear" w:color="auto" w:fill="FFFFFF"/>
        </w:rPr>
        <w:t>linical studies</w:t>
      </w:r>
      <w:r w:rsidR="00263729" w:rsidRPr="00A66C0B">
        <w:rPr>
          <w:shd w:val="clear" w:color="auto" w:fill="FFFFFF"/>
        </w:rPr>
        <w:t xml:space="preserve"> indicate that the dose and treatment regimens to expand </w:t>
      </w:r>
      <w:r w:rsidR="00162617" w:rsidRPr="00A66C0B">
        <w:rPr>
          <w:shd w:val="clear" w:color="auto" w:fill="FFFFFF"/>
        </w:rPr>
        <w:t xml:space="preserve">regulatory </w:t>
      </w:r>
      <w:r w:rsidR="00263729" w:rsidRPr="00A66C0B">
        <w:rPr>
          <w:shd w:val="clear" w:color="auto" w:fill="FFFFFF"/>
        </w:rPr>
        <w:t xml:space="preserve">T cells by low dose interleukin-2 are safe in patients with RA </w:t>
      </w:r>
      <w:r w:rsidR="00162617" w:rsidRPr="00A66C0B">
        <w:rPr>
          <w:shd w:val="clear" w:color="auto" w:fill="FFFFFF"/>
        </w:rPr>
        <w:t>and</w:t>
      </w:r>
      <w:r w:rsidR="00263729" w:rsidRPr="00A66C0B">
        <w:rPr>
          <w:shd w:val="clear" w:color="auto" w:fill="FFFFFF"/>
        </w:rPr>
        <w:t xml:space="preserve"> other rheumatic diseases, allowing the initiation of larger studies to test clinical efficacy.</w:t>
      </w:r>
      <w:r w:rsidR="003B53E4" w:rsidRPr="00A66C0B">
        <w:rPr>
          <w:shd w:val="clear" w:color="auto" w:fill="FFFFFF"/>
        </w:rPr>
        <w:fldChar w:fldCharType="begin">
          <w:fldData xml:space="preserve">PEVuZE5vdGU+PENpdGU+PEF1dGhvcj5IZTwvQXV0aG9yPjxZZWFyPjIwMTY8L1llYXI+PFJlY051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IZTwvQXV0aG9yPjxZZWFyPjIwMTY8L1llYXI+PFJlY051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3B53E4" w:rsidRPr="00A66C0B">
        <w:rPr>
          <w:shd w:val="clear" w:color="auto" w:fill="FFFFFF"/>
        </w:rPr>
      </w:r>
      <w:r w:rsidR="003B53E4" w:rsidRPr="00A66C0B">
        <w:rPr>
          <w:shd w:val="clear" w:color="auto" w:fill="FFFFFF"/>
        </w:rPr>
        <w:fldChar w:fldCharType="separate"/>
      </w:r>
      <w:r w:rsidR="009A63EA" w:rsidRPr="00A66C0B">
        <w:rPr>
          <w:noProof/>
          <w:shd w:val="clear" w:color="auto" w:fill="FFFFFF"/>
          <w:vertAlign w:val="superscript"/>
        </w:rPr>
        <w:t>90-92</w:t>
      </w:r>
      <w:r w:rsidR="003B53E4" w:rsidRPr="00A66C0B">
        <w:rPr>
          <w:shd w:val="clear" w:color="auto" w:fill="FFFFFF"/>
        </w:rPr>
        <w:fldChar w:fldCharType="end"/>
      </w:r>
      <w:r w:rsidR="00153D17" w:rsidRPr="00A66C0B">
        <w:rPr>
          <w:shd w:val="clear" w:color="auto" w:fill="FFFFFF"/>
        </w:rPr>
        <w:t xml:space="preserve"> </w:t>
      </w:r>
      <w:r w:rsidR="00E31CBA" w:rsidRPr="00A66C0B">
        <w:rPr>
          <w:shd w:val="clear" w:color="auto" w:fill="FFFFFF"/>
        </w:rPr>
        <w:t>Likewise, other cells involved in disease pathogenesis could be targeted in a specific manner including</w:t>
      </w:r>
      <w:r w:rsidR="00F964B3" w:rsidRPr="00A66C0B">
        <w:rPr>
          <w:shd w:val="clear" w:color="auto" w:fill="FFFFFF"/>
        </w:rPr>
        <w:t xml:space="preserve"> B-cells and potentially even fibroblast-like </w:t>
      </w:r>
      <w:proofErr w:type="spellStart"/>
      <w:r w:rsidR="00F964B3" w:rsidRPr="00A66C0B">
        <w:rPr>
          <w:shd w:val="clear" w:color="auto" w:fill="FFFFFF"/>
        </w:rPr>
        <w:t>synoviocytes</w:t>
      </w:r>
      <w:proofErr w:type="spellEnd"/>
      <w:r w:rsidR="00F964B3" w:rsidRPr="00A66C0B">
        <w:rPr>
          <w:shd w:val="clear" w:color="auto" w:fill="FFFFFF"/>
        </w:rPr>
        <w:t xml:space="preserve"> that are thought to provide the “niche” in which the deranged auto-immune response is</w:t>
      </w:r>
      <w:r w:rsidR="00E31CBA" w:rsidRPr="00A66C0B">
        <w:rPr>
          <w:shd w:val="clear" w:color="auto" w:fill="FFFFFF"/>
        </w:rPr>
        <w:t xml:space="preserve"> </w:t>
      </w:r>
      <w:r w:rsidR="00F964B3" w:rsidRPr="00A66C0B">
        <w:rPr>
          <w:shd w:val="clear" w:color="auto" w:fill="FFFFFF"/>
        </w:rPr>
        <w:t>embedded</w:t>
      </w:r>
      <w:r w:rsidR="00970785" w:rsidRPr="00A66C0B">
        <w:rPr>
          <w:shd w:val="clear" w:color="auto" w:fill="FFFFFF"/>
        </w:rPr>
        <w:t>.</w:t>
      </w:r>
      <w:r w:rsidR="00506213" w:rsidRPr="00A66C0B">
        <w:rPr>
          <w:shd w:val="clear" w:color="auto" w:fill="FFFFFF"/>
        </w:rPr>
        <w:fldChar w:fldCharType="begin">
          <w:fldData xml:space="preserve">PEVuZE5vdGU+PENpdGU+PEF1dGhvcj5OYXlhcjwvQXV0aG9yPjxZZWFyPjIwMTk8L1llYXI+PFJl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OYXlhcjwvQXV0aG9yPjxZZWFyPjIwMTk8L1llYXI+PFJl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9A63EA" w:rsidRPr="00A66C0B">
        <w:rPr>
          <w:noProof/>
          <w:shd w:val="clear" w:color="auto" w:fill="FFFFFF"/>
          <w:vertAlign w:val="superscript"/>
        </w:rPr>
        <w:t>93,94</w:t>
      </w:r>
      <w:r w:rsidR="00506213" w:rsidRPr="00A66C0B">
        <w:rPr>
          <w:shd w:val="clear" w:color="auto" w:fill="FFFFFF"/>
        </w:rPr>
        <w:fldChar w:fldCharType="end"/>
      </w:r>
    </w:p>
    <w:p w14:paraId="2EDBE022" w14:textId="404EB13A" w:rsidR="00311FA4" w:rsidRPr="00A66C0B" w:rsidRDefault="00556AE8" w:rsidP="00F937D8">
      <w:pPr>
        <w:autoSpaceDE w:val="0"/>
        <w:autoSpaceDN w:val="0"/>
        <w:adjustRightInd w:val="0"/>
        <w:spacing w:after="0" w:line="276" w:lineRule="auto"/>
        <w:jc w:val="both"/>
        <w:rPr>
          <w:shd w:val="clear" w:color="auto" w:fill="FFFFFF"/>
        </w:rPr>
      </w:pPr>
      <w:r w:rsidRPr="00A66C0B">
        <w:rPr>
          <w:shd w:val="clear" w:color="auto" w:fill="FFFFFF"/>
        </w:rPr>
        <w:t>Another appealing approach to modulate the RA-associated immune response, because of simplicity and safety, might be</w:t>
      </w:r>
      <w:r w:rsidR="00C75F77" w:rsidRPr="00A66C0B">
        <w:rPr>
          <w:shd w:val="clear" w:color="auto" w:fill="FFFFFF"/>
        </w:rPr>
        <w:t xml:space="preserve"> </w:t>
      </w:r>
      <w:r w:rsidRPr="00A66C0B">
        <w:rPr>
          <w:shd w:val="clear" w:color="auto" w:fill="FFFFFF"/>
        </w:rPr>
        <w:t xml:space="preserve">dietary </w:t>
      </w:r>
      <w:r w:rsidR="008F16F2" w:rsidRPr="00A66C0B">
        <w:rPr>
          <w:shd w:val="clear" w:color="auto" w:fill="FFFFFF"/>
        </w:rPr>
        <w:t>modification to</w:t>
      </w:r>
      <w:r w:rsidRPr="00A66C0B">
        <w:rPr>
          <w:shd w:val="clear" w:color="auto" w:fill="FFFFFF"/>
        </w:rPr>
        <w:t xml:space="preserve"> modulate the microbiome. Multiple species present in the gut-microbiome can</w:t>
      </w:r>
      <w:r w:rsidR="006E1773" w:rsidRPr="00A66C0B">
        <w:rPr>
          <w:shd w:val="clear" w:color="auto" w:fill="FFFFFF"/>
        </w:rPr>
        <w:t xml:space="preserve">, for example, </w:t>
      </w:r>
      <w:r w:rsidRPr="00A66C0B">
        <w:rPr>
          <w:shd w:val="clear" w:color="auto" w:fill="FFFFFF"/>
        </w:rPr>
        <w:t>produce short-chain fatty acids</w:t>
      </w:r>
      <w:r w:rsidR="006E1773" w:rsidRPr="00A66C0B">
        <w:rPr>
          <w:shd w:val="clear" w:color="auto" w:fill="FFFFFF"/>
        </w:rPr>
        <w:t xml:space="preserve"> such as butyrate</w:t>
      </w:r>
      <w:r w:rsidRPr="00A66C0B">
        <w:rPr>
          <w:shd w:val="clear" w:color="auto" w:fill="FFFFFF"/>
        </w:rPr>
        <w:t xml:space="preserve"> that possess immunomodulatory activity. </w:t>
      </w:r>
      <w:r w:rsidR="006E1773" w:rsidRPr="00A66C0B">
        <w:rPr>
          <w:shd w:val="clear" w:color="auto" w:fill="FFFFFF"/>
        </w:rPr>
        <w:t>Such</w:t>
      </w:r>
      <w:r w:rsidR="00B93433" w:rsidRPr="00A66C0B">
        <w:rPr>
          <w:shd w:val="clear" w:color="auto" w:fill="FFFFFF"/>
        </w:rPr>
        <w:t xml:space="preserve"> short chain fatty acids have been shown to modulate T-cell differentiation, cytokine-production and </w:t>
      </w:r>
      <w:r w:rsidR="006E1773" w:rsidRPr="00A66C0B">
        <w:rPr>
          <w:shd w:val="clear" w:color="auto" w:fill="FFFFFF"/>
        </w:rPr>
        <w:t xml:space="preserve">the </w:t>
      </w:r>
      <w:r w:rsidR="00B93433" w:rsidRPr="00A66C0B">
        <w:rPr>
          <w:shd w:val="clear" w:color="auto" w:fill="FFFFFF"/>
        </w:rPr>
        <w:t>promotion of peripheral regulatory T-cell generation</w:t>
      </w:r>
      <w:r w:rsidR="00970785" w:rsidRPr="00A66C0B">
        <w:rPr>
          <w:shd w:val="clear" w:color="auto" w:fill="FFFFFF"/>
        </w:rPr>
        <w:t>.</w:t>
      </w:r>
      <w:r w:rsidR="00506213" w:rsidRPr="00A66C0B">
        <w:rPr>
          <w:shd w:val="clear" w:color="auto" w:fill="FFFFFF"/>
        </w:rPr>
        <w:fldChar w:fldCharType="begin">
          <w:fldData xml:space="preserve">PEVuZE5vdGU+PENpdGU+PEF1dGhvcj5TdW48L0F1dGhvcj48WWVhcj4yMDE4PC9ZZWFyPjxSZWNO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TdW48L0F1dGhvcj48WWVhcj4yMDE4PC9ZZWFyPjxSZWNO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506213" w:rsidRPr="00A66C0B">
        <w:rPr>
          <w:shd w:val="clear" w:color="auto" w:fill="FFFFFF"/>
        </w:rPr>
      </w:r>
      <w:r w:rsidR="00506213" w:rsidRPr="00A66C0B">
        <w:rPr>
          <w:shd w:val="clear" w:color="auto" w:fill="FFFFFF"/>
        </w:rPr>
        <w:fldChar w:fldCharType="separate"/>
      </w:r>
      <w:r w:rsidR="009A63EA" w:rsidRPr="00A66C0B">
        <w:rPr>
          <w:noProof/>
          <w:shd w:val="clear" w:color="auto" w:fill="FFFFFF"/>
          <w:vertAlign w:val="superscript"/>
        </w:rPr>
        <w:t>95,96</w:t>
      </w:r>
      <w:r w:rsidR="00506213" w:rsidRPr="00A66C0B">
        <w:rPr>
          <w:shd w:val="clear" w:color="auto" w:fill="FFFFFF"/>
        </w:rPr>
        <w:fldChar w:fldCharType="end"/>
      </w:r>
      <w:r w:rsidR="00B93433" w:rsidRPr="00A66C0B">
        <w:rPr>
          <w:shd w:val="clear" w:color="auto" w:fill="FFFFFF"/>
        </w:rPr>
        <w:t xml:space="preserve"> </w:t>
      </w:r>
      <w:r w:rsidR="00B93433" w:rsidRPr="00A66C0B">
        <w:rPr>
          <w:shd w:val="clear" w:color="auto" w:fill="FFFFFF"/>
        </w:rPr>
        <w:lastRenderedPageBreak/>
        <w:t>As the production of such metabolites by gut bacteria could, potentially, be modulated by certain dietary interventions</w:t>
      </w:r>
      <w:r w:rsidR="008C5286" w:rsidRPr="00A66C0B">
        <w:rPr>
          <w:shd w:val="clear" w:color="auto" w:fill="FFFFFF"/>
        </w:rPr>
        <w:t>,</w:t>
      </w:r>
      <w:r w:rsidR="00D87F2D" w:rsidRPr="00A66C0B">
        <w:rPr>
          <w:shd w:val="clear" w:color="auto" w:fill="FFFFFF"/>
        </w:rPr>
        <w:fldChar w:fldCharType="begin">
          <w:fldData xml:space="preserve">PEVuZE5vdGU+PENpdGU+PEF1dGhvcj5Ucm9tcGV0dGU8L0F1dGhvcj48WWVhcj4yMDE0PC9ZZWFy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==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Ucm9tcGV0dGU8L0F1dGhvcj48WWVhcj4yMDE0PC9ZZWFy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==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D87F2D" w:rsidRPr="00A66C0B">
        <w:rPr>
          <w:shd w:val="clear" w:color="auto" w:fill="FFFFFF"/>
        </w:rPr>
      </w:r>
      <w:r w:rsidR="00D87F2D" w:rsidRPr="00A66C0B">
        <w:rPr>
          <w:shd w:val="clear" w:color="auto" w:fill="FFFFFF"/>
        </w:rPr>
        <w:fldChar w:fldCharType="separate"/>
      </w:r>
      <w:r w:rsidR="009A63EA" w:rsidRPr="00A66C0B">
        <w:rPr>
          <w:noProof/>
          <w:shd w:val="clear" w:color="auto" w:fill="FFFFFF"/>
          <w:vertAlign w:val="superscript"/>
        </w:rPr>
        <w:t>97</w:t>
      </w:r>
      <w:r w:rsidR="00D87F2D" w:rsidRPr="00A66C0B">
        <w:rPr>
          <w:shd w:val="clear" w:color="auto" w:fill="FFFFFF"/>
        </w:rPr>
        <w:fldChar w:fldCharType="end"/>
      </w:r>
      <w:r w:rsidR="00B93433" w:rsidRPr="00A66C0B">
        <w:rPr>
          <w:shd w:val="clear" w:color="auto" w:fill="FFFFFF"/>
        </w:rPr>
        <w:t xml:space="preserve"> it </w:t>
      </w:r>
      <w:r w:rsidR="008F16F2" w:rsidRPr="00A66C0B">
        <w:rPr>
          <w:shd w:val="clear" w:color="auto" w:fill="FFFFFF"/>
        </w:rPr>
        <w:t xml:space="preserve">would be </w:t>
      </w:r>
      <w:r w:rsidR="00B93433" w:rsidRPr="00A66C0B">
        <w:rPr>
          <w:shd w:val="clear" w:color="auto" w:fill="FFFFFF"/>
        </w:rPr>
        <w:t xml:space="preserve">attractive to </w:t>
      </w:r>
      <w:r w:rsidR="0057748A" w:rsidRPr="00A66C0B">
        <w:rPr>
          <w:shd w:val="clear" w:color="auto" w:fill="FFFFFF"/>
        </w:rPr>
        <w:t xml:space="preserve">investigate their impact on the RA-associated autoimmune response </w:t>
      </w:r>
      <w:r w:rsidR="006E1773" w:rsidRPr="00A66C0B">
        <w:rPr>
          <w:shd w:val="clear" w:color="auto" w:fill="FFFFFF"/>
        </w:rPr>
        <w:t xml:space="preserve">and on clinical features </w:t>
      </w:r>
      <w:r w:rsidR="0057748A" w:rsidRPr="00A66C0B">
        <w:rPr>
          <w:shd w:val="clear" w:color="auto" w:fill="FFFFFF"/>
        </w:rPr>
        <w:t>in different “pre-RA” phases</w:t>
      </w:r>
      <w:r w:rsidR="008C5286" w:rsidRPr="00A66C0B">
        <w:rPr>
          <w:shd w:val="clear" w:color="auto" w:fill="FFFFFF"/>
        </w:rPr>
        <w:t>.</w:t>
      </w:r>
      <w:r w:rsidR="00D87F2D" w:rsidRPr="00A66C0B">
        <w:rPr>
          <w:shd w:val="clear" w:color="auto" w:fill="FFFFFF"/>
        </w:rPr>
        <w:fldChar w:fldCharType="begin">
          <w:fldData xml:space="preserve">PEVuZE5vdGU+PENpdGU+PEF1dGhvcj5aYWlzczwvQXV0aG9yPjxZZWFyPjIwMTk8L1llYXI+PFJl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</w:fldData>
        </w:fldChar>
      </w:r>
      <w:r w:rsidR="009A63EA" w:rsidRPr="00A66C0B">
        <w:rPr>
          <w:shd w:val="clear" w:color="auto" w:fill="FFFFFF"/>
        </w:rPr>
        <w:instrText xml:space="preserve"> ADDIN EN.CITE </w:instrText>
      </w:r>
      <w:r w:rsidR="009A63EA" w:rsidRPr="00A66C0B">
        <w:rPr>
          <w:shd w:val="clear" w:color="auto" w:fill="FFFFFF"/>
        </w:rPr>
        <w:fldChar w:fldCharType="begin">
          <w:fldData xml:space="preserve">PEVuZE5vdGU+PENpdGU+PEF1dGhvcj5aYWlzczwvQXV0aG9yPjxZZWFyPjIwMTk8L1llYXI+PFJl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</w:fldData>
        </w:fldChar>
      </w:r>
      <w:r w:rsidR="009A63EA" w:rsidRPr="00A66C0B">
        <w:rPr>
          <w:shd w:val="clear" w:color="auto" w:fill="FFFFFF"/>
        </w:rPr>
        <w:instrText xml:space="preserve"> ADDIN EN.CITE.DATA </w:instrText>
      </w:r>
      <w:r w:rsidR="009A63EA" w:rsidRPr="00A66C0B">
        <w:rPr>
          <w:shd w:val="clear" w:color="auto" w:fill="FFFFFF"/>
        </w:rPr>
      </w:r>
      <w:r w:rsidR="009A63EA" w:rsidRPr="00A66C0B">
        <w:rPr>
          <w:shd w:val="clear" w:color="auto" w:fill="FFFFFF"/>
        </w:rPr>
        <w:fldChar w:fldCharType="end"/>
      </w:r>
      <w:r w:rsidR="00D87F2D" w:rsidRPr="00A66C0B">
        <w:rPr>
          <w:shd w:val="clear" w:color="auto" w:fill="FFFFFF"/>
        </w:rPr>
      </w:r>
      <w:r w:rsidR="00D87F2D" w:rsidRPr="00A66C0B">
        <w:rPr>
          <w:shd w:val="clear" w:color="auto" w:fill="FFFFFF"/>
        </w:rPr>
        <w:fldChar w:fldCharType="separate"/>
      </w:r>
      <w:r w:rsidR="009A63EA" w:rsidRPr="00A66C0B">
        <w:rPr>
          <w:noProof/>
          <w:shd w:val="clear" w:color="auto" w:fill="FFFFFF"/>
          <w:vertAlign w:val="superscript"/>
        </w:rPr>
        <w:t>98,99</w:t>
      </w:r>
      <w:r w:rsidR="00D87F2D" w:rsidRPr="00A66C0B">
        <w:rPr>
          <w:shd w:val="clear" w:color="auto" w:fill="FFFFFF"/>
        </w:rPr>
        <w:fldChar w:fldCharType="end"/>
      </w:r>
    </w:p>
    <w:p w14:paraId="4A690A91" w14:textId="3AC72941" w:rsidR="004C4079" w:rsidRPr="00A66C0B" w:rsidRDefault="004C4079" w:rsidP="00F937D8">
      <w:pPr>
        <w:autoSpaceDE w:val="0"/>
        <w:autoSpaceDN w:val="0"/>
        <w:adjustRightInd w:val="0"/>
        <w:spacing w:after="0" w:line="276" w:lineRule="auto"/>
        <w:jc w:val="both"/>
        <w:rPr>
          <w:shd w:val="clear" w:color="auto" w:fill="FFFFFF"/>
        </w:rPr>
      </w:pPr>
    </w:p>
    <w:p w14:paraId="05866E85" w14:textId="546A9C61" w:rsidR="004C4079" w:rsidRPr="00A66C0B" w:rsidRDefault="004C4079" w:rsidP="00F937D8">
      <w:pPr>
        <w:autoSpaceDE w:val="0"/>
        <w:autoSpaceDN w:val="0"/>
        <w:adjustRightInd w:val="0"/>
        <w:spacing w:after="0" w:line="276" w:lineRule="auto"/>
        <w:jc w:val="both"/>
        <w:rPr>
          <w:b/>
          <w:shd w:val="clear" w:color="auto" w:fill="FFFFFF"/>
        </w:rPr>
      </w:pPr>
      <w:r w:rsidRPr="00A66C0B">
        <w:rPr>
          <w:b/>
          <w:shd w:val="clear" w:color="auto" w:fill="FFFFFF"/>
        </w:rPr>
        <w:t>Concluding remarks</w:t>
      </w:r>
    </w:p>
    <w:p w14:paraId="79CFD01F" w14:textId="31E2634A" w:rsidR="002B68BB" w:rsidRPr="00A66C0B" w:rsidRDefault="004C4079" w:rsidP="00F937D8">
      <w:pPr>
        <w:spacing w:line="276" w:lineRule="auto"/>
        <w:jc w:val="both"/>
        <w:rPr>
          <w:rFonts w:cstheme="minorHAnsi"/>
          <w:lang w:val="en-US"/>
        </w:rPr>
      </w:pPr>
      <w:r w:rsidRPr="00A66C0B">
        <w:rPr>
          <w:lang w:val="en-US"/>
        </w:rPr>
        <w:t xml:space="preserve">Despite considerable success in treating signs and symptoms of disease, RA, like most other human autoimmune diseases, </w:t>
      </w:r>
      <w:r w:rsidR="00B54ED7" w:rsidRPr="00A66C0B">
        <w:rPr>
          <w:lang w:val="en-US"/>
        </w:rPr>
        <w:t>remains</w:t>
      </w:r>
      <w:r w:rsidRPr="00A66C0B">
        <w:rPr>
          <w:lang w:val="en-US"/>
        </w:rPr>
        <w:t xml:space="preserve"> incurable. </w:t>
      </w:r>
      <w:r w:rsidR="00B54ED7" w:rsidRPr="00A66C0B">
        <w:rPr>
          <w:lang w:val="en-US"/>
        </w:rPr>
        <w:t>C</w:t>
      </w:r>
      <w:r w:rsidR="00B946D0" w:rsidRPr="00A66C0B">
        <w:rPr>
          <w:lang w:val="en-US"/>
        </w:rPr>
        <w:t xml:space="preserve">ure and/or </w:t>
      </w:r>
      <w:r w:rsidR="00B54ED7" w:rsidRPr="00A66C0B">
        <w:rPr>
          <w:lang w:val="en-US"/>
        </w:rPr>
        <w:t>prevention remain tantalizing goals</w:t>
      </w:r>
      <w:r w:rsidR="00B946D0" w:rsidRPr="00A66C0B">
        <w:rPr>
          <w:lang w:val="en-US"/>
        </w:rPr>
        <w:t xml:space="preserve">. In this overview, as part of a Series on tolerance induction, we </w:t>
      </w:r>
      <w:r w:rsidR="00B54ED7" w:rsidRPr="00A66C0B">
        <w:rPr>
          <w:lang w:val="en-US"/>
        </w:rPr>
        <w:t xml:space="preserve">have </w:t>
      </w:r>
      <w:r w:rsidR="00B946D0" w:rsidRPr="00A66C0B">
        <w:rPr>
          <w:lang w:val="en-US"/>
        </w:rPr>
        <w:t xml:space="preserve">summarized the different phases leading up to the development of RA discussing how autoimmunity could be induced and how the evolution of the autoimmune response could relate to the development of symptoms and joint swelling. </w:t>
      </w:r>
      <w:r w:rsidR="00246780" w:rsidRPr="00A66C0B">
        <w:rPr>
          <w:lang w:val="en-US"/>
        </w:rPr>
        <w:t>Key future goals in the management of RA are the ability to induce long-lasting drug-free remission in patients who have developed RA (</w:t>
      </w:r>
      <w:proofErr w:type="gramStart"/>
      <w:r w:rsidR="00246780" w:rsidRPr="00A66C0B">
        <w:rPr>
          <w:lang w:val="en-US"/>
        </w:rPr>
        <w:t>i.e.</w:t>
      </w:r>
      <w:proofErr w:type="gramEnd"/>
      <w:r w:rsidR="00246780" w:rsidRPr="00A66C0B">
        <w:rPr>
          <w:lang w:val="en-US"/>
        </w:rPr>
        <w:t xml:space="preserve"> to achieve a cure) as well as to prevent disease before it emerges in the first place. This could, potentially, be achieved by silencing/tolerizing the autoimmune response underlying RA. </w:t>
      </w:r>
      <w:r w:rsidR="00E31CBA" w:rsidRPr="00A66C0B">
        <w:rPr>
          <w:lang w:val="en-US"/>
        </w:rPr>
        <w:t xml:space="preserve">Although the road ahead appears long and challenging, the unprecedented progress made in </w:t>
      </w:r>
      <w:r w:rsidR="008F16F2" w:rsidRPr="00A66C0B">
        <w:rPr>
          <w:lang w:val="en-US"/>
        </w:rPr>
        <w:t xml:space="preserve">our </w:t>
      </w:r>
      <w:r w:rsidR="00E31CBA" w:rsidRPr="00A66C0B">
        <w:rPr>
          <w:lang w:val="en-US"/>
        </w:rPr>
        <w:t>understanding of the clinical- and immu</w:t>
      </w:r>
      <w:r w:rsidR="00F1245B" w:rsidRPr="00A66C0B">
        <w:rPr>
          <w:lang w:val="en-US"/>
        </w:rPr>
        <w:t>no</w:t>
      </w:r>
      <w:r w:rsidR="00E31CBA" w:rsidRPr="00A66C0B">
        <w:rPr>
          <w:lang w:val="en-US"/>
        </w:rPr>
        <w:t xml:space="preserve">logical </w:t>
      </w:r>
      <w:r w:rsidR="00F1245B" w:rsidRPr="00A66C0B">
        <w:rPr>
          <w:lang w:val="en-US"/>
        </w:rPr>
        <w:t xml:space="preserve">stages preceding disease-onset, combined with the </w:t>
      </w:r>
      <w:r w:rsidR="00F1245B" w:rsidRPr="00A66C0B">
        <w:rPr>
          <w:rFonts w:cstheme="minorHAnsi"/>
          <w:lang w:val="en-US"/>
        </w:rPr>
        <w:t>first successes with tolerizing interventions in other autoimmune diseases</w:t>
      </w:r>
      <w:r w:rsidR="00FD7C6A" w:rsidRPr="00A66C0B">
        <w:rPr>
          <w:rFonts w:cstheme="minorHAnsi"/>
          <w:lang w:val="en-US"/>
        </w:rPr>
        <w:t>,</w:t>
      </w:r>
      <w:r w:rsidR="00F1245B" w:rsidRPr="00A66C0B">
        <w:rPr>
          <w:rFonts w:cstheme="minorHAnsi"/>
          <w:lang w:val="en-US"/>
        </w:rPr>
        <w:t xml:space="preserve"> </w:t>
      </w:r>
      <w:r w:rsidR="008F16F2" w:rsidRPr="00A66C0B">
        <w:rPr>
          <w:rFonts w:cstheme="minorHAnsi"/>
          <w:lang w:val="en-US"/>
        </w:rPr>
        <w:t xml:space="preserve">offers </w:t>
      </w:r>
      <w:r w:rsidR="00F1245B" w:rsidRPr="00A66C0B">
        <w:rPr>
          <w:rFonts w:cstheme="minorHAnsi"/>
          <w:lang w:val="en-US"/>
        </w:rPr>
        <w:t xml:space="preserve">great hope </w:t>
      </w:r>
      <w:r w:rsidR="008F16F2" w:rsidRPr="00A66C0B">
        <w:rPr>
          <w:rFonts w:cstheme="minorHAnsi"/>
          <w:lang w:val="en-US"/>
        </w:rPr>
        <w:t xml:space="preserve">for </w:t>
      </w:r>
      <w:r w:rsidR="00FD7C6A" w:rsidRPr="00A66C0B">
        <w:rPr>
          <w:rFonts w:cstheme="minorHAnsi"/>
          <w:lang w:val="en-US"/>
        </w:rPr>
        <w:t xml:space="preserve">therapeutic approaches aimed </w:t>
      </w:r>
      <w:proofErr w:type="gramStart"/>
      <w:r w:rsidR="00FD7C6A" w:rsidRPr="00A66C0B">
        <w:rPr>
          <w:rFonts w:cstheme="minorHAnsi"/>
          <w:lang w:val="en-US"/>
        </w:rPr>
        <w:t>at</w:t>
      </w:r>
      <w:r w:rsidR="00F1245B" w:rsidRPr="00A66C0B">
        <w:rPr>
          <w:rFonts w:cstheme="minorHAnsi"/>
          <w:lang w:val="en-US"/>
        </w:rPr>
        <w:t xml:space="preserve">  silencing</w:t>
      </w:r>
      <w:proofErr w:type="gramEnd"/>
      <w:r w:rsidR="00F1245B" w:rsidRPr="00A66C0B">
        <w:rPr>
          <w:rFonts w:cstheme="minorHAnsi"/>
          <w:lang w:val="en-US"/>
        </w:rPr>
        <w:t xml:space="preserve"> the underlying auto-immune response.</w:t>
      </w:r>
    </w:p>
    <w:p w14:paraId="1D3EDFC2" w14:textId="101AE222" w:rsidR="00E43EBF" w:rsidRPr="00A66C0B" w:rsidRDefault="00E43EBF" w:rsidP="00F937D8">
      <w:pPr>
        <w:spacing w:line="276" w:lineRule="auto"/>
        <w:rPr>
          <w:rFonts w:cstheme="minorHAnsi"/>
          <w:lang w:val="en-US"/>
        </w:rPr>
      </w:pPr>
    </w:p>
    <w:p w14:paraId="7261DEDB" w14:textId="012564D4" w:rsidR="00E43EBF" w:rsidRPr="00A66C0B" w:rsidRDefault="00E43EBF" w:rsidP="00F937D8">
      <w:pPr>
        <w:spacing w:line="276" w:lineRule="auto"/>
        <w:jc w:val="both"/>
        <w:rPr>
          <w:rFonts w:cstheme="minorHAnsi"/>
          <w:b/>
          <w:lang w:val="en-US"/>
        </w:rPr>
      </w:pPr>
      <w:r w:rsidRPr="00A66C0B">
        <w:rPr>
          <w:rFonts w:cstheme="minorHAnsi"/>
          <w:b/>
          <w:lang w:val="en-US"/>
        </w:rPr>
        <w:t>Funding:</w:t>
      </w:r>
    </w:p>
    <w:p w14:paraId="622552A0" w14:textId="4F66357D" w:rsidR="00E43EBF" w:rsidRPr="00A66C0B" w:rsidRDefault="00E43EBF" w:rsidP="00F937D8">
      <w:pPr>
        <w:spacing w:line="276" w:lineRule="auto"/>
        <w:jc w:val="both"/>
        <w:rPr>
          <w:rFonts w:cstheme="minorHAnsi"/>
          <w:shd w:val="clear" w:color="auto" w:fill="FFFFFF"/>
        </w:rPr>
      </w:pPr>
      <w:bookmarkStart w:id="2" w:name="_Hlk33106387"/>
      <w:r w:rsidRPr="00A66C0B">
        <w:rPr>
          <w:rFonts w:cstheme="minorHAnsi"/>
          <w:shd w:val="clear" w:color="auto" w:fill="FFFFFF"/>
        </w:rPr>
        <w:t xml:space="preserve">This work has been financially supported by the EU/EFPIA Innovative Medicines Initiative 2 Joint Undertaking </w:t>
      </w:r>
      <w:proofErr w:type="spellStart"/>
      <w:r w:rsidRPr="00A66C0B">
        <w:rPr>
          <w:rFonts w:cstheme="minorHAnsi"/>
          <w:shd w:val="clear" w:color="auto" w:fill="FFFFFF"/>
        </w:rPr>
        <w:t>RTCure</w:t>
      </w:r>
      <w:proofErr w:type="spellEnd"/>
      <w:r w:rsidRPr="00A66C0B">
        <w:rPr>
          <w:rFonts w:cstheme="minorHAnsi"/>
          <w:shd w:val="clear" w:color="auto" w:fill="FFFFFF"/>
        </w:rPr>
        <w:t xml:space="preserve"> grant no. 777357, by ReumaNederland (LLP</w:t>
      </w:r>
      <w:r w:rsidR="00385C61" w:rsidRPr="00A66C0B">
        <w:rPr>
          <w:rFonts w:cstheme="minorHAnsi"/>
          <w:shd w:val="clear" w:color="auto" w:fill="FFFFFF"/>
        </w:rPr>
        <w:t>-5</w:t>
      </w:r>
      <w:r w:rsidRPr="00A66C0B">
        <w:rPr>
          <w:rFonts w:cstheme="minorHAnsi"/>
          <w:shd w:val="clear" w:color="auto" w:fill="FFFFFF"/>
        </w:rPr>
        <w:t>) and by Target to B! (grant no. LSHM18055-SGF)</w:t>
      </w:r>
      <w:r w:rsidR="00385C61" w:rsidRPr="00A66C0B">
        <w:rPr>
          <w:rFonts w:cstheme="minorHAnsi"/>
          <w:shd w:val="clear" w:color="auto" w:fill="FFFFFF"/>
        </w:rPr>
        <w:t>.</w:t>
      </w:r>
      <w:r w:rsidR="005A4C84" w:rsidRPr="00A66C0B">
        <w:rPr>
          <w:rFonts w:cstheme="minorHAnsi"/>
          <w:shd w:val="clear" w:color="auto" w:fill="FFFFFF"/>
        </w:rPr>
        <w:t xml:space="preserve"> </w:t>
      </w:r>
      <w:r w:rsidR="005A4C84" w:rsidRPr="00A66C0B">
        <w:rPr>
          <w:iCs/>
          <w:lang w:val="en-US"/>
        </w:rPr>
        <w:t xml:space="preserve">This collaboration project is financed by the PPP Allowance made available by Top Sector Life Sciences &amp; Health to </w:t>
      </w:r>
      <w:proofErr w:type="spellStart"/>
      <w:r w:rsidR="005A4C84" w:rsidRPr="00A66C0B">
        <w:rPr>
          <w:iCs/>
          <w:lang w:val="en-US"/>
        </w:rPr>
        <w:t>Samenwerkende</w:t>
      </w:r>
      <w:proofErr w:type="spellEnd"/>
      <w:r w:rsidR="005A4C84" w:rsidRPr="00A66C0B">
        <w:rPr>
          <w:iCs/>
          <w:lang w:val="en-US"/>
        </w:rPr>
        <w:t xml:space="preserve"> </w:t>
      </w:r>
      <w:proofErr w:type="spellStart"/>
      <w:r w:rsidR="005A4C84" w:rsidRPr="00A66C0B">
        <w:rPr>
          <w:iCs/>
          <w:lang w:val="en-US"/>
        </w:rPr>
        <w:t>Gezondheidsfondsen</w:t>
      </w:r>
      <w:proofErr w:type="spellEnd"/>
      <w:r w:rsidR="005A4C84" w:rsidRPr="00A66C0B">
        <w:rPr>
          <w:iCs/>
          <w:lang w:val="en-US"/>
        </w:rPr>
        <w:t xml:space="preserve"> (SGF) to stimulate public-private partnerships and co-financing by health foundations that are part of the SFG</w:t>
      </w:r>
      <w:r w:rsidRPr="00A66C0B">
        <w:rPr>
          <w:rFonts w:cstheme="minorHAnsi"/>
          <w:shd w:val="clear" w:color="auto" w:fill="FFFFFF"/>
        </w:rPr>
        <w:t>.</w:t>
      </w:r>
      <w:r w:rsidR="00246780" w:rsidRPr="00A66C0B">
        <w:rPr>
          <w:rFonts w:cstheme="minorHAnsi"/>
          <w:shd w:val="clear" w:color="auto" w:fill="FFFFFF"/>
        </w:rPr>
        <w:t xml:space="preserve"> REMT is a recipient of </w:t>
      </w:r>
      <w:proofErr w:type="gramStart"/>
      <w:r w:rsidR="00246780" w:rsidRPr="00A66C0B">
        <w:rPr>
          <w:rFonts w:cstheme="minorHAnsi"/>
          <w:shd w:val="clear" w:color="auto" w:fill="FFFFFF"/>
        </w:rPr>
        <w:t>an</w:t>
      </w:r>
      <w:proofErr w:type="gramEnd"/>
      <w:r w:rsidR="00246780" w:rsidRPr="00A66C0B">
        <w:rPr>
          <w:rFonts w:cstheme="minorHAnsi"/>
          <w:shd w:val="clear" w:color="auto" w:fill="FFFFFF"/>
        </w:rPr>
        <w:t xml:space="preserve"> European Research Council (ERC) advanced grant (AdG2019-884796).</w:t>
      </w:r>
      <w:r w:rsidR="00FD7C6A" w:rsidRPr="00A66C0B">
        <w:rPr>
          <w:rFonts w:cstheme="minorHAnsi"/>
          <w:shd w:val="clear" w:color="auto" w:fill="FFFFFF"/>
        </w:rPr>
        <w:t xml:space="preserve"> K Raza is supported by the NIHR Birmingham Biomedical Research Centre. </w:t>
      </w:r>
    </w:p>
    <w:p w14:paraId="090EA177" w14:textId="77777777" w:rsidR="00246780" w:rsidRPr="00A66C0B" w:rsidRDefault="00246780" w:rsidP="00F937D8">
      <w:pPr>
        <w:spacing w:line="276" w:lineRule="auto"/>
        <w:jc w:val="both"/>
        <w:rPr>
          <w:rFonts w:cstheme="minorHAnsi"/>
          <w:shd w:val="clear" w:color="auto" w:fill="FFFFFF"/>
        </w:rPr>
      </w:pPr>
    </w:p>
    <w:p w14:paraId="1DF112E4" w14:textId="6ED68227" w:rsidR="00467531" w:rsidRPr="00A66C0B" w:rsidRDefault="00467531" w:rsidP="00F937D8">
      <w:pPr>
        <w:spacing w:line="276" w:lineRule="auto"/>
        <w:jc w:val="both"/>
        <w:rPr>
          <w:rFonts w:cstheme="minorHAnsi"/>
          <w:shd w:val="clear" w:color="auto" w:fill="FFFFFF"/>
        </w:rPr>
      </w:pPr>
    </w:p>
    <w:p w14:paraId="364C1272" w14:textId="49BEB8F6" w:rsidR="00467531" w:rsidRPr="00A66C0B" w:rsidRDefault="00467531" w:rsidP="00F937D8">
      <w:pPr>
        <w:spacing w:line="276" w:lineRule="auto"/>
        <w:jc w:val="both"/>
        <w:rPr>
          <w:rFonts w:cstheme="minorHAnsi"/>
          <w:b/>
          <w:shd w:val="clear" w:color="auto" w:fill="FFFFFF"/>
        </w:rPr>
      </w:pPr>
      <w:r w:rsidRPr="00A66C0B">
        <w:rPr>
          <w:rFonts w:cstheme="minorHAnsi"/>
          <w:b/>
          <w:shd w:val="clear" w:color="auto" w:fill="FFFFFF"/>
        </w:rPr>
        <w:t>Search strategy and selection criteria.</w:t>
      </w:r>
    </w:p>
    <w:p w14:paraId="34CA8D09" w14:textId="188FEF03" w:rsidR="00467531" w:rsidRPr="00A66C0B" w:rsidRDefault="00467531" w:rsidP="00F937D8">
      <w:pPr>
        <w:spacing w:line="276" w:lineRule="auto"/>
        <w:jc w:val="both"/>
        <w:rPr>
          <w:rFonts w:cstheme="minorHAnsi"/>
          <w:shd w:val="clear" w:color="auto" w:fill="FFFFFF"/>
        </w:rPr>
      </w:pPr>
      <w:r w:rsidRPr="00A66C0B">
        <w:rPr>
          <w:rFonts w:cstheme="minorHAnsi"/>
          <w:shd w:val="clear" w:color="auto" w:fill="FFFFFF"/>
        </w:rPr>
        <w:t xml:space="preserve">We </w:t>
      </w:r>
      <w:r w:rsidR="00FD7C6A" w:rsidRPr="00A66C0B">
        <w:rPr>
          <w:rFonts w:cstheme="minorHAnsi"/>
          <w:shd w:val="clear" w:color="auto" w:fill="FFFFFF"/>
        </w:rPr>
        <w:t xml:space="preserve">conducted </w:t>
      </w:r>
      <w:r w:rsidRPr="00A66C0B">
        <w:rPr>
          <w:rFonts w:cstheme="minorHAnsi"/>
          <w:shd w:val="clear" w:color="auto" w:fill="FFFFFF"/>
        </w:rPr>
        <w:t xml:space="preserve">an electronic search of </w:t>
      </w:r>
      <w:proofErr w:type="spellStart"/>
      <w:r w:rsidRPr="00A66C0B">
        <w:rPr>
          <w:rFonts w:cstheme="minorHAnsi"/>
          <w:shd w:val="clear" w:color="auto" w:fill="FFFFFF"/>
        </w:rPr>
        <w:t>Pubmed</w:t>
      </w:r>
      <w:proofErr w:type="spellEnd"/>
      <w:r w:rsidRPr="00A66C0B">
        <w:rPr>
          <w:rFonts w:cstheme="minorHAnsi"/>
          <w:shd w:val="clear" w:color="auto" w:fill="FFFFFF"/>
        </w:rPr>
        <w:t xml:space="preserve"> and web of science for autoantibod</w:t>
      </w:r>
      <w:r w:rsidR="00246780" w:rsidRPr="00A66C0B">
        <w:rPr>
          <w:rFonts w:cstheme="minorHAnsi"/>
          <w:shd w:val="clear" w:color="auto" w:fill="FFFFFF"/>
        </w:rPr>
        <w:t>ies and autoantibody</w:t>
      </w:r>
      <w:r w:rsidRPr="00A66C0B">
        <w:rPr>
          <w:rFonts w:cstheme="minorHAnsi"/>
          <w:shd w:val="clear" w:color="auto" w:fill="FFFFFF"/>
        </w:rPr>
        <w:t xml:space="preserve"> specificities in RA, </w:t>
      </w:r>
      <w:r w:rsidR="00246780" w:rsidRPr="00A66C0B">
        <w:rPr>
          <w:rFonts w:cstheme="minorHAnsi"/>
          <w:shd w:val="clear" w:color="auto" w:fill="FFFFFF"/>
        </w:rPr>
        <w:t>phases of RA development and tolerance induction. We also searched the reference lists of articles identified by this search strategy and selected those we judged relevant/first showed a certain finding. The search was limited to human and English language.</w:t>
      </w:r>
      <w:r w:rsidRPr="00A66C0B">
        <w:rPr>
          <w:rFonts w:cstheme="minorHAnsi"/>
          <w:shd w:val="clear" w:color="auto" w:fill="FFFFFF"/>
        </w:rPr>
        <w:t xml:space="preserve"> </w:t>
      </w:r>
      <w:r w:rsidR="00246780" w:rsidRPr="00A66C0B">
        <w:rPr>
          <w:rFonts w:cstheme="minorHAnsi"/>
          <w:shd w:val="clear" w:color="auto" w:fill="FFFFFF"/>
        </w:rPr>
        <w:t xml:space="preserve">The reference cited were chosen on the basis of their relevance to the contents of this review. </w:t>
      </w:r>
    </w:p>
    <w:p w14:paraId="64D10062" w14:textId="77777777" w:rsidR="008A3F79" w:rsidRPr="00A66C0B" w:rsidRDefault="008A3F79" w:rsidP="00F937D8">
      <w:pPr>
        <w:spacing w:line="276" w:lineRule="auto"/>
        <w:jc w:val="both"/>
        <w:rPr>
          <w:rFonts w:cstheme="minorHAnsi"/>
          <w:shd w:val="clear" w:color="auto" w:fill="FFFFFF"/>
        </w:rPr>
      </w:pPr>
    </w:p>
    <w:bookmarkEnd w:id="2"/>
    <w:p w14:paraId="3D7A99E9" w14:textId="77777777" w:rsidR="007A3401" w:rsidRPr="00A66C0B" w:rsidRDefault="007A3401">
      <w:pPr>
        <w:spacing w:after="200" w:line="276" w:lineRule="auto"/>
        <w:rPr>
          <w:rFonts w:cstheme="minorHAnsi"/>
          <w:b/>
        </w:rPr>
      </w:pPr>
      <w:r w:rsidRPr="00A66C0B">
        <w:rPr>
          <w:rFonts w:cstheme="minorHAnsi"/>
          <w:b/>
        </w:rPr>
        <w:br w:type="page"/>
      </w:r>
    </w:p>
    <w:p w14:paraId="6EEB0EFC" w14:textId="0FCCC3A7" w:rsidR="00C7332D" w:rsidRPr="00A66C0B" w:rsidRDefault="00532C51" w:rsidP="00F937D8">
      <w:pPr>
        <w:spacing w:after="200" w:line="276" w:lineRule="auto"/>
        <w:rPr>
          <w:rFonts w:cstheme="minorHAnsi"/>
          <w:b/>
        </w:rPr>
      </w:pPr>
      <w:r w:rsidRPr="00A66C0B">
        <w:rPr>
          <w:rFonts w:cstheme="minorHAnsi"/>
          <w:b/>
        </w:rPr>
        <w:lastRenderedPageBreak/>
        <w:t>Legends</w:t>
      </w:r>
    </w:p>
    <w:p w14:paraId="515369F0" w14:textId="46931984" w:rsidR="007A3401" w:rsidRPr="00A66C0B" w:rsidRDefault="007A3401" w:rsidP="00F937D8">
      <w:pPr>
        <w:spacing w:after="200" w:line="276" w:lineRule="auto"/>
        <w:rPr>
          <w:rFonts w:cstheme="minorHAnsi"/>
          <w:b/>
        </w:rPr>
      </w:pPr>
      <w:r w:rsidRPr="00A66C0B">
        <w:rPr>
          <w:rFonts w:cstheme="minorHAnsi"/>
          <w:b/>
          <w:noProof/>
        </w:rPr>
        <w:drawing>
          <wp:inline distT="0" distB="0" distL="0" distR="0" wp14:anchorId="04360201" wp14:editId="586D1F14">
            <wp:extent cx="5731510" cy="3425190"/>
            <wp:effectExtent l="19050" t="19050" r="2159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425190"/>
                    </a:xfrm>
                    <a:prstGeom prst="rect">
                      <a:avLst/>
                    </a:prstGeom>
                    <a:noFill/>
                    <a:ln w="6350">
                      <a:solidFill>
                        <a:schemeClr val="tx1"/>
                      </a:solidFill>
                    </a:ln>
                  </pic:spPr>
                </pic:pic>
              </a:graphicData>
            </a:graphic>
          </wp:inline>
        </w:drawing>
      </w:r>
    </w:p>
    <w:p w14:paraId="26C85628" w14:textId="7064CB27" w:rsidR="00FD7C6A" w:rsidRPr="00A66C0B" w:rsidRDefault="00C7332D" w:rsidP="00FD7C6A">
      <w:r w:rsidRPr="00A66C0B">
        <w:rPr>
          <w:rFonts w:cstheme="minorHAnsi"/>
        </w:rPr>
        <w:t xml:space="preserve">Figure 1: Graphical depiction of the </w:t>
      </w:r>
      <w:r w:rsidRPr="00A66C0B">
        <w:rPr>
          <w:rFonts w:cstheme="minorHAnsi"/>
          <w:lang w:val="en-US"/>
        </w:rPr>
        <w:t xml:space="preserve">evolution of </w:t>
      </w:r>
      <w:r w:rsidR="00FD7C6A" w:rsidRPr="00A66C0B">
        <w:rPr>
          <w:rFonts w:cstheme="minorHAnsi"/>
          <w:lang w:val="en-US"/>
        </w:rPr>
        <w:t xml:space="preserve">the </w:t>
      </w:r>
      <w:r w:rsidRPr="00A66C0B">
        <w:rPr>
          <w:rFonts w:cstheme="minorHAnsi"/>
          <w:lang w:val="en-US"/>
        </w:rPr>
        <w:t>autoimmune response in RA related to progression from one clinical phase to another.</w:t>
      </w:r>
      <w:r w:rsidR="00FD7C6A" w:rsidRPr="00A66C0B">
        <w:rPr>
          <w:rFonts w:cstheme="minorHAnsi"/>
          <w:lang w:val="en-US"/>
        </w:rPr>
        <w:t xml:space="preserve"> The extent to which this evolution is gradual or stepwise remains unclear; </w:t>
      </w:r>
      <w:r w:rsidR="00FD7C6A" w:rsidRPr="00A66C0B">
        <w:t>dissecting this will require the longitudinal and frequent collection of biological material in pre-RA cohorts in which clinical characteristics are carefully defined at the time of sample collection.</w:t>
      </w:r>
    </w:p>
    <w:p w14:paraId="4AC4E89B" w14:textId="6D4E2B50" w:rsidR="00C7332D" w:rsidRPr="00A66C0B" w:rsidRDefault="00C7332D" w:rsidP="00F937D8">
      <w:pPr>
        <w:spacing w:after="200" w:line="276" w:lineRule="auto"/>
        <w:rPr>
          <w:rFonts w:cstheme="minorHAnsi"/>
          <w:lang w:val="en-US"/>
        </w:rPr>
      </w:pPr>
    </w:p>
    <w:p w14:paraId="6AE08F3A" w14:textId="769B1479" w:rsidR="007A3401" w:rsidRPr="00A66C0B" w:rsidRDefault="002246FB" w:rsidP="00F937D8">
      <w:pPr>
        <w:spacing w:after="200" w:line="276" w:lineRule="auto"/>
        <w:rPr>
          <w:rFonts w:cstheme="minorHAnsi"/>
          <w:lang w:val="en-US"/>
        </w:rPr>
      </w:pPr>
      <w:r w:rsidRPr="00A66C0B">
        <w:rPr>
          <w:rFonts w:cstheme="minorHAnsi"/>
          <w:noProof/>
          <w:lang w:val="en-US"/>
        </w:rPr>
        <w:drawing>
          <wp:inline distT="0" distB="0" distL="0" distR="0" wp14:anchorId="017DDA80" wp14:editId="429A5C98">
            <wp:extent cx="5731510" cy="3298825"/>
            <wp:effectExtent l="19050" t="19050" r="21590" b="158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298825"/>
                    </a:xfrm>
                    <a:prstGeom prst="rect">
                      <a:avLst/>
                    </a:prstGeom>
                    <a:noFill/>
                    <a:ln w="6350">
                      <a:solidFill>
                        <a:schemeClr val="tx1"/>
                      </a:solidFill>
                    </a:ln>
                  </pic:spPr>
                </pic:pic>
              </a:graphicData>
            </a:graphic>
          </wp:inline>
        </w:drawing>
      </w:r>
    </w:p>
    <w:p w14:paraId="16CC93F2" w14:textId="1BB125F0" w:rsidR="00C7332D" w:rsidRPr="00A66C0B" w:rsidRDefault="00C7332D" w:rsidP="00F937D8">
      <w:pPr>
        <w:spacing w:after="200" w:line="276" w:lineRule="auto"/>
        <w:rPr>
          <w:rFonts w:cstheme="minorHAnsi"/>
          <w:lang w:val="en-US"/>
        </w:rPr>
      </w:pPr>
    </w:p>
    <w:p w14:paraId="3B105362" w14:textId="696DF700" w:rsidR="00532C51" w:rsidRPr="00A66C0B" w:rsidRDefault="00C7332D" w:rsidP="00F937D8">
      <w:pPr>
        <w:spacing w:after="200" w:line="276" w:lineRule="auto"/>
        <w:rPr>
          <w:lang w:val="en-US"/>
        </w:rPr>
      </w:pPr>
      <w:r w:rsidRPr="00A66C0B">
        <w:rPr>
          <w:rFonts w:cstheme="minorHAnsi"/>
        </w:rPr>
        <w:t>Figure 2</w:t>
      </w:r>
      <w:r w:rsidR="00D3679F" w:rsidRPr="00A66C0B">
        <w:rPr>
          <w:rFonts w:cstheme="minorHAnsi"/>
        </w:rPr>
        <w:t xml:space="preserve">: </w:t>
      </w:r>
      <w:r w:rsidR="00D3679F" w:rsidRPr="00A66C0B">
        <w:rPr>
          <w:shd w:val="clear" w:color="auto" w:fill="FFFFFF"/>
        </w:rPr>
        <w:t>Graphical depiction of how the anti-citrullinated protein antibody (ACPA) immune response is hypothesized to emerge and progress in time till development of  rheumatoid arthritis (RA).</w:t>
      </w:r>
      <w:r w:rsidR="00D3679F" w:rsidRPr="00A66C0B">
        <w:rPr>
          <w:shd w:val="clear" w:color="auto" w:fill="FFFFFF"/>
        </w:rPr>
        <w:t> </w:t>
      </w:r>
      <w:r w:rsidR="00D3679F" w:rsidRPr="00A66C0B">
        <w:rPr>
          <w:shd w:val="clear" w:color="auto" w:fill="FFFFFF"/>
        </w:rPr>
        <w:t xml:space="preserve"> </w:t>
      </w:r>
    </w:p>
    <w:p w14:paraId="62DAA440" w14:textId="77777777" w:rsidR="00532C51" w:rsidRPr="00A66C0B" w:rsidRDefault="00532C51" w:rsidP="00F937D8">
      <w:pPr>
        <w:spacing w:after="200" w:line="276" w:lineRule="auto"/>
        <w:rPr>
          <w:lang w:val="en-US"/>
        </w:rPr>
      </w:pPr>
    </w:p>
    <w:p w14:paraId="53AEDFAC" w14:textId="7C5BA520" w:rsidR="00D87F2D" w:rsidRPr="00A66C0B" w:rsidRDefault="00D87F2D" w:rsidP="00F937D8">
      <w:pPr>
        <w:spacing w:after="200" w:line="276" w:lineRule="auto"/>
        <w:rPr>
          <w:rFonts w:cstheme="minorHAnsi"/>
        </w:rPr>
      </w:pPr>
      <w:r w:rsidRPr="00A66C0B">
        <w:rPr>
          <w:rFonts w:cstheme="minorHAnsi"/>
        </w:rPr>
        <w:br w:type="page"/>
      </w:r>
    </w:p>
    <w:p w14:paraId="350C1971" w14:textId="2D7E8084" w:rsidR="001367ED" w:rsidRPr="00A66C0B" w:rsidRDefault="00D87F2D" w:rsidP="00F937D8">
      <w:pPr>
        <w:spacing w:line="276" w:lineRule="auto"/>
        <w:rPr>
          <w:b/>
        </w:rPr>
      </w:pPr>
      <w:r w:rsidRPr="00A66C0B">
        <w:rPr>
          <w:b/>
        </w:rPr>
        <w:lastRenderedPageBreak/>
        <w:t>References</w:t>
      </w:r>
    </w:p>
    <w:p w14:paraId="61443E49" w14:textId="77777777" w:rsidR="009A63EA" w:rsidRPr="00A66C0B" w:rsidRDefault="001367ED" w:rsidP="009A63EA">
      <w:pPr>
        <w:pStyle w:val="EndNoteBibliography"/>
        <w:spacing w:after="0"/>
      </w:pPr>
      <w:r w:rsidRPr="00A66C0B">
        <w:fldChar w:fldCharType="begin"/>
      </w:r>
      <w:r w:rsidRPr="00A66C0B">
        <w:instrText xml:space="preserve"> ADDIN EN.REFLIST </w:instrText>
      </w:r>
      <w:r w:rsidRPr="00A66C0B">
        <w:fldChar w:fldCharType="separate"/>
      </w:r>
      <w:r w:rsidR="009A63EA" w:rsidRPr="00A66C0B">
        <w:t>1.</w:t>
      </w:r>
      <w:r w:rsidR="009A63EA" w:rsidRPr="00A66C0B">
        <w:tab/>
        <w:t xml:space="preserve">Smolen JS, Aletaha D, McInnes IB. Rheumatoid arthritis. </w:t>
      </w:r>
      <w:r w:rsidR="009A63EA" w:rsidRPr="00A66C0B">
        <w:rPr>
          <w:i/>
        </w:rPr>
        <w:t>Lancet</w:t>
      </w:r>
      <w:r w:rsidR="009A63EA" w:rsidRPr="00A66C0B">
        <w:t xml:space="preserve"> 2016; </w:t>
      </w:r>
      <w:r w:rsidR="009A63EA" w:rsidRPr="00A66C0B">
        <w:rPr>
          <w:b/>
        </w:rPr>
        <w:t>388</w:t>
      </w:r>
      <w:r w:rsidR="009A63EA" w:rsidRPr="00A66C0B">
        <w:t>(10055): 2023-38.</w:t>
      </w:r>
    </w:p>
    <w:p w14:paraId="01AA7655" w14:textId="77777777" w:rsidR="009A63EA" w:rsidRPr="00A66C0B" w:rsidRDefault="009A63EA" w:rsidP="009A63EA">
      <w:pPr>
        <w:pStyle w:val="EndNoteBibliography"/>
        <w:spacing w:after="0"/>
      </w:pPr>
      <w:r w:rsidRPr="00A66C0B">
        <w:t>2.</w:t>
      </w:r>
      <w:r w:rsidRPr="00A66C0B">
        <w:tab/>
        <w:t xml:space="preserve">Albani S, Koffeman EC, Prakken B. Induction of immune tolerance in the treatment of rheumatoid arthritis. </w:t>
      </w:r>
      <w:r w:rsidRPr="00A66C0B">
        <w:rPr>
          <w:i/>
        </w:rPr>
        <w:t>Nat Rev Rheumatol</w:t>
      </w:r>
      <w:r w:rsidRPr="00A66C0B">
        <w:t xml:space="preserve"> 2011; </w:t>
      </w:r>
      <w:r w:rsidRPr="00A66C0B">
        <w:rPr>
          <w:b/>
        </w:rPr>
        <w:t>7</w:t>
      </w:r>
      <w:r w:rsidRPr="00A66C0B">
        <w:t>(5): 272-81.</w:t>
      </w:r>
    </w:p>
    <w:p w14:paraId="48B8435A" w14:textId="77777777" w:rsidR="009A63EA" w:rsidRPr="00A66C0B" w:rsidRDefault="009A63EA" w:rsidP="009A63EA">
      <w:pPr>
        <w:pStyle w:val="EndNoteBibliography"/>
        <w:spacing w:after="0"/>
      </w:pPr>
      <w:r w:rsidRPr="00A66C0B">
        <w:t>3.</w:t>
      </w:r>
      <w:r w:rsidRPr="00A66C0B">
        <w:tab/>
        <w:t xml:space="preserve">Baker KF, Isaacs JD. Prospects for therapeutic tolerance in humans. </w:t>
      </w:r>
      <w:r w:rsidRPr="00A66C0B">
        <w:rPr>
          <w:i/>
        </w:rPr>
        <w:t>Curr Opin Rheumatol</w:t>
      </w:r>
      <w:r w:rsidRPr="00A66C0B">
        <w:t xml:space="preserve"> 2014; </w:t>
      </w:r>
      <w:r w:rsidRPr="00A66C0B">
        <w:rPr>
          <w:b/>
        </w:rPr>
        <w:t>26</w:t>
      </w:r>
      <w:r w:rsidRPr="00A66C0B">
        <w:t>(2): 219-27.</w:t>
      </w:r>
    </w:p>
    <w:p w14:paraId="1AD9D1E1" w14:textId="77777777" w:rsidR="009A63EA" w:rsidRPr="00A66C0B" w:rsidRDefault="009A63EA" w:rsidP="009A63EA">
      <w:pPr>
        <w:pStyle w:val="EndNoteBibliography"/>
        <w:spacing w:after="0"/>
      </w:pPr>
      <w:r w:rsidRPr="00A66C0B">
        <w:t>4.</w:t>
      </w:r>
      <w:r w:rsidRPr="00A66C0B">
        <w:tab/>
        <w:t xml:space="preserve">Thompson AG, Thomas R. Induction of immune tolerance by dendritic cells: implications for preventative and therapeutic immunotherapy of autoimmune disease. </w:t>
      </w:r>
      <w:r w:rsidRPr="00A66C0B">
        <w:rPr>
          <w:i/>
        </w:rPr>
        <w:t>Immunol Cell Biol</w:t>
      </w:r>
      <w:r w:rsidRPr="00A66C0B">
        <w:t xml:space="preserve"> 2002; </w:t>
      </w:r>
      <w:r w:rsidRPr="00A66C0B">
        <w:rPr>
          <w:b/>
        </w:rPr>
        <w:t>80</w:t>
      </w:r>
      <w:r w:rsidRPr="00A66C0B">
        <w:t>(6): 509-19.</w:t>
      </w:r>
    </w:p>
    <w:p w14:paraId="3259C553" w14:textId="77777777" w:rsidR="009A63EA" w:rsidRPr="00A66C0B" w:rsidRDefault="009A63EA" w:rsidP="009A63EA">
      <w:pPr>
        <w:pStyle w:val="EndNoteBibliography"/>
        <w:spacing w:after="0"/>
      </w:pPr>
      <w:r w:rsidRPr="00A66C0B">
        <w:t>5.</w:t>
      </w:r>
      <w:r w:rsidRPr="00A66C0B">
        <w:tab/>
        <w:t xml:space="preserve">Herold KC, Bundy BN, Long SA, et al. An Anti-CD3 Antibody, Teplizumab, in Relatives at Risk for Type 1 Diabetes. </w:t>
      </w:r>
      <w:r w:rsidRPr="00A66C0B">
        <w:rPr>
          <w:i/>
        </w:rPr>
        <w:t>N Engl J Med</w:t>
      </w:r>
      <w:r w:rsidRPr="00A66C0B">
        <w:t xml:space="preserve"> 2019; </w:t>
      </w:r>
      <w:r w:rsidRPr="00A66C0B">
        <w:rPr>
          <w:b/>
        </w:rPr>
        <w:t>381</w:t>
      </w:r>
      <w:r w:rsidRPr="00A66C0B">
        <w:t>(7): 603-13.</w:t>
      </w:r>
    </w:p>
    <w:p w14:paraId="7F2E993D" w14:textId="77777777" w:rsidR="009A63EA" w:rsidRPr="00A66C0B" w:rsidRDefault="009A63EA" w:rsidP="009A63EA">
      <w:pPr>
        <w:pStyle w:val="EndNoteBibliography"/>
        <w:spacing w:after="0"/>
      </w:pPr>
      <w:r w:rsidRPr="00A66C0B">
        <w:t>6.</w:t>
      </w:r>
      <w:r w:rsidRPr="00A66C0B">
        <w:tab/>
        <w:t xml:space="preserve">Sun M, Rethi B, Krishnamurthy A, et al. Anticitrullinated protein antibodies facilitate migration of synovial tissue-derived fibroblasts. </w:t>
      </w:r>
      <w:r w:rsidRPr="00A66C0B">
        <w:rPr>
          <w:i/>
        </w:rPr>
        <w:t>Ann Rheum Dis</w:t>
      </w:r>
      <w:r w:rsidRPr="00A66C0B">
        <w:t xml:space="preserve"> 2019; </w:t>
      </w:r>
      <w:r w:rsidRPr="00A66C0B">
        <w:rPr>
          <w:b/>
        </w:rPr>
        <w:t>78</w:t>
      </w:r>
      <w:r w:rsidRPr="00A66C0B">
        <w:t>(12): 1621-31.</w:t>
      </w:r>
    </w:p>
    <w:p w14:paraId="5C0CD54B" w14:textId="77777777" w:rsidR="009A63EA" w:rsidRPr="00A66C0B" w:rsidRDefault="009A63EA" w:rsidP="009A63EA">
      <w:pPr>
        <w:pStyle w:val="EndNoteBibliography"/>
        <w:spacing w:after="0"/>
        <w:rPr>
          <w:lang w:val="nl-NL"/>
        </w:rPr>
      </w:pPr>
      <w:r w:rsidRPr="00A66C0B">
        <w:t>7.</w:t>
      </w:r>
      <w:r w:rsidRPr="00A66C0B">
        <w:tab/>
        <w:t xml:space="preserve">Krishnamurthy A, Joshua V, Haj Hensvold A, et al. Identification of a novel chemokine-dependent molecular mechanism underlying rheumatoid arthritis-associated autoantibody-mediated bone loss. </w:t>
      </w:r>
      <w:r w:rsidRPr="00A66C0B">
        <w:rPr>
          <w:i/>
          <w:lang w:val="nl-NL"/>
        </w:rPr>
        <w:t>Ann Rheum Dis</w:t>
      </w:r>
      <w:r w:rsidRPr="00A66C0B">
        <w:rPr>
          <w:lang w:val="nl-NL"/>
        </w:rPr>
        <w:t xml:space="preserve"> 2016; </w:t>
      </w:r>
      <w:r w:rsidRPr="00A66C0B">
        <w:rPr>
          <w:b/>
          <w:lang w:val="nl-NL"/>
        </w:rPr>
        <w:t>75</w:t>
      </w:r>
      <w:r w:rsidRPr="00A66C0B">
        <w:rPr>
          <w:lang w:val="nl-NL"/>
        </w:rPr>
        <w:t>(4): 721-9.</w:t>
      </w:r>
    </w:p>
    <w:p w14:paraId="5DAC0AEE" w14:textId="77777777" w:rsidR="009A63EA" w:rsidRPr="00A66C0B" w:rsidRDefault="009A63EA" w:rsidP="009A63EA">
      <w:pPr>
        <w:pStyle w:val="EndNoteBibliography"/>
        <w:spacing w:after="0"/>
        <w:rPr>
          <w:lang w:val="nl-NL"/>
        </w:rPr>
      </w:pPr>
      <w:r w:rsidRPr="00A66C0B">
        <w:rPr>
          <w:lang w:val="nl-NL"/>
        </w:rPr>
        <w:t>8.</w:t>
      </w:r>
      <w:r w:rsidRPr="00A66C0B">
        <w:rPr>
          <w:lang w:val="nl-NL"/>
        </w:rPr>
        <w:tab/>
        <w:t xml:space="preserve">Wigerblad G, Bas DB, Fernades-Cerqueira C, et al. </w:t>
      </w:r>
      <w:r w:rsidRPr="00A66C0B">
        <w:t xml:space="preserve">Autoantibodies to citrullinated proteins induce joint pain independent of inflammation via a chemokine-dependent mechanism. </w:t>
      </w:r>
      <w:r w:rsidRPr="00A66C0B">
        <w:rPr>
          <w:i/>
          <w:lang w:val="nl-NL"/>
        </w:rPr>
        <w:t>Ann Rheum Dis</w:t>
      </w:r>
      <w:r w:rsidRPr="00A66C0B">
        <w:rPr>
          <w:lang w:val="nl-NL"/>
        </w:rPr>
        <w:t xml:space="preserve"> 2016; </w:t>
      </w:r>
      <w:r w:rsidRPr="00A66C0B">
        <w:rPr>
          <w:b/>
          <w:lang w:val="nl-NL"/>
        </w:rPr>
        <w:t>75</w:t>
      </w:r>
      <w:r w:rsidRPr="00A66C0B">
        <w:rPr>
          <w:lang w:val="nl-NL"/>
        </w:rPr>
        <w:t>(4): 730-8.</w:t>
      </w:r>
    </w:p>
    <w:p w14:paraId="21278C13" w14:textId="77777777" w:rsidR="009A63EA" w:rsidRPr="00A66C0B" w:rsidRDefault="009A63EA" w:rsidP="009A63EA">
      <w:pPr>
        <w:pStyle w:val="EndNoteBibliography"/>
        <w:spacing w:after="0"/>
        <w:rPr>
          <w:lang w:val="nl-NL"/>
        </w:rPr>
      </w:pPr>
      <w:r w:rsidRPr="00A66C0B">
        <w:rPr>
          <w:lang w:val="nl-NL"/>
        </w:rPr>
        <w:t>9.</w:t>
      </w:r>
      <w:r w:rsidRPr="00A66C0B">
        <w:rPr>
          <w:lang w:val="nl-NL"/>
        </w:rPr>
        <w:tab/>
        <w:t xml:space="preserve">Klarenbeek NB, van der Kooij SM, Guler-Yuksel M, et al. </w:t>
      </w:r>
      <w:r w:rsidRPr="00A66C0B">
        <w:t xml:space="preserve">Discontinuing treatment in patients with rheumatoid arthritis in sustained clinical remission: exploratory analyses from the BeSt study. </w:t>
      </w:r>
      <w:r w:rsidRPr="00A66C0B">
        <w:rPr>
          <w:i/>
          <w:lang w:val="nl-NL"/>
        </w:rPr>
        <w:t>Ann Rheum Dis</w:t>
      </w:r>
      <w:r w:rsidRPr="00A66C0B">
        <w:rPr>
          <w:lang w:val="nl-NL"/>
        </w:rPr>
        <w:t xml:space="preserve"> 2011; </w:t>
      </w:r>
      <w:r w:rsidRPr="00A66C0B">
        <w:rPr>
          <w:b/>
          <w:lang w:val="nl-NL"/>
        </w:rPr>
        <w:t>70</w:t>
      </w:r>
      <w:r w:rsidRPr="00A66C0B">
        <w:rPr>
          <w:lang w:val="nl-NL"/>
        </w:rPr>
        <w:t>(2): 315-9.</w:t>
      </w:r>
    </w:p>
    <w:p w14:paraId="6ED50D2E" w14:textId="77777777" w:rsidR="009A63EA" w:rsidRPr="00A66C0B" w:rsidRDefault="009A63EA" w:rsidP="009A63EA">
      <w:pPr>
        <w:pStyle w:val="EndNoteBibliography"/>
        <w:spacing w:after="0"/>
        <w:rPr>
          <w:lang w:val="nl-NL"/>
        </w:rPr>
      </w:pPr>
      <w:r w:rsidRPr="00A66C0B">
        <w:rPr>
          <w:lang w:val="nl-NL"/>
        </w:rPr>
        <w:t>10.</w:t>
      </w:r>
      <w:r w:rsidRPr="00A66C0B">
        <w:rPr>
          <w:lang w:val="nl-NL"/>
        </w:rPr>
        <w:tab/>
        <w:t xml:space="preserve">Vernie LN, de Goeij JJ, Zegers C, de Vries M, Baldew GS, McVie JG. </w:t>
      </w:r>
      <w:r w:rsidRPr="00A66C0B">
        <w:t xml:space="preserve">Cisplatin-induced changes of selenium levels and glutathione peroxidase activities in blood of testis tumor patients. </w:t>
      </w:r>
      <w:r w:rsidRPr="00A66C0B">
        <w:rPr>
          <w:i/>
          <w:lang w:val="nl-NL"/>
        </w:rPr>
        <w:t>Cancer Lett</w:t>
      </w:r>
      <w:r w:rsidRPr="00A66C0B">
        <w:rPr>
          <w:lang w:val="nl-NL"/>
        </w:rPr>
        <w:t xml:space="preserve"> 1988; </w:t>
      </w:r>
      <w:r w:rsidRPr="00A66C0B">
        <w:rPr>
          <w:b/>
          <w:lang w:val="nl-NL"/>
        </w:rPr>
        <w:t>40</w:t>
      </w:r>
      <w:r w:rsidRPr="00A66C0B">
        <w:rPr>
          <w:lang w:val="nl-NL"/>
        </w:rPr>
        <w:t>(1): 83-91.</w:t>
      </w:r>
    </w:p>
    <w:p w14:paraId="0C1DC2D4" w14:textId="77777777" w:rsidR="009A63EA" w:rsidRPr="00A66C0B" w:rsidRDefault="009A63EA" w:rsidP="009A63EA">
      <w:pPr>
        <w:pStyle w:val="EndNoteBibliography"/>
        <w:spacing w:after="0"/>
        <w:rPr>
          <w:lang w:val="nl-NL"/>
        </w:rPr>
      </w:pPr>
      <w:r w:rsidRPr="00A66C0B">
        <w:rPr>
          <w:lang w:val="nl-NL"/>
        </w:rPr>
        <w:t>11.</w:t>
      </w:r>
      <w:r w:rsidRPr="00A66C0B">
        <w:rPr>
          <w:lang w:val="nl-NL"/>
        </w:rPr>
        <w:tab/>
        <w:t xml:space="preserve">Huizinga TW, Amos CI, van der Helm-van Mil AH, et al. </w:t>
      </w:r>
      <w:r w:rsidRPr="00A66C0B">
        <w:t xml:space="preserve">Refining the complex rheumatoid arthritis phenotype based on specificity of the HLA-DRB1 shared epitope for antibodies to citrullinated proteins. </w:t>
      </w:r>
      <w:r w:rsidRPr="00A66C0B">
        <w:rPr>
          <w:i/>
          <w:lang w:val="nl-NL"/>
        </w:rPr>
        <w:t>Arthritis Rheum</w:t>
      </w:r>
      <w:r w:rsidRPr="00A66C0B">
        <w:rPr>
          <w:lang w:val="nl-NL"/>
        </w:rPr>
        <w:t xml:space="preserve"> 2005; </w:t>
      </w:r>
      <w:r w:rsidRPr="00A66C0B">
        <w:rPr>
          <w:b/>
          <w:lang w:val="nl-NL"/>
        </w:rPr>
        <w:t>52</w:t>
      </w:r>
      <w:r w:rsidRPr="00A66C0B">
        <w:rPr>
          <w:lang w:val="nl-NL"/>
        </w:rPr>
        <w:t>(11): 3433-8.</w:t>
      </w:r>
    </w:p>
    <w:p w14:paraId="483E4F17" w14:textId="77777777" w:rsidR="009A63EA" w:rsidRPr="00A66C0B" w:rsidRDefault="009A63EA" w:rsidP="009A63EA">
      <w:pPr>
        <w:pStyle w:val="EndNoteBibliography"/>
        <w:spacing w:after="0"/>
        <w:rPr>
          <w:lang w:val="nl-NL"/>
        </w:rPr>
      </w:pPr>
      <w:r w:rsidRPr="00A66C0B">
        <w:rPr>
          <w:lang w:val="nl-NL"/>
        </w:rPr>
        <w:t>12.</w:t>
      </w:r>
      <w:r w:rsidRPr="00A66C0B">
        <w:rPr>
          <w:lang w:val="nl-NL"/>
        </w:rPr>
        <w:tab/>
        <w:t xml:space="preserve">Verpoort KN, van Gaalen FA, van der Helm-van Mil AH, et al. </w:t>
      </w:r>
      <w:r w:rsidRPr="00A66C0B">
        <w:t xml:space="preserve">Association of HLA-DR3 with anti-cyclic citrullinated peptide antibody-negative rheumatoid arthritis. </w:t>
      </w:r>
      <w:r w:rsidRPr="00A66C0B">
        <w:rPr>
          <w:i/>
          <w:lang w:val="nl-NL"/>
        </w:rPr>
        <w:t>Arthritis Rheum</w:t>
      </w:r>
      <w:r w:rsidRPr="00A66C0B">
        <w:rPr>
          <w:lang w:val="nl-NL"/>
        </w:rPr>
        <w:t xml:space="preserve"> 2005; </w:t>
      </w:r>
      <w:r w:rsidRPr="00A66C0B">
        <w:rPr>
          <w:b/>
          <w:lang w:val="nl-NL"/>
        </w:rPr>
        <w:t>52</w:t>
      </w:r>
      <w:r w:rsidRPr="00A66C0B">
        <w:rPr>
          <w:lang w:val="nl-NL"/>
        </w:rPr>
        <w:t>(10): 3058-62.</w:t>
      </w:r>
    </w:p>
    <w:p w14:paraId="055A53F0" w14:textId="77777777" w:rsidR="009A63EA" w:rsidRPr="00A66C0B" w:rsidRDefault="009A63EA" w:rsidP="009A63EA">
      <w:pPr>
        <w:pStyle w:val="EndNoteBibliography"/>
        <w:spacing w:after="0"/>
        <w:rPr>
          <w:lang w:val="nl-NL"/>
        </w:rPr>
      </w:pPr>
      <w:r w:rsidRPr="00A66C0B">
        <w:rPr>
          <w:lang w:val="nl-NL"/>
        </w:rPr>
        <w:t>13.</w:t>
      </w:r>
      <w:r w:rsidRPr="00A66C0B">
        <w:rPr>
          <w:lang w:val="nl-NL"/>
        </w:rPr>
        <w:tab/>
        <w:t xml:space="preserve">van der Helm-van Mil AH, Verpoort KN, Breedveld FC, Toes RE, Huizinga TW. </w:t>
      </w:r>
      <w:r w:rsidRPr="00A66C0B">
        <w:t xml:space="preserve">Antibodies to citrullinated proteins and differences in clinical progression of rheumatoid arthritis. </w:t>
      </w:r>
      <w:r w:rsidRPr="00A66C0B">
        <w:rPr>
          <w:i/>
          <w:lang w:val="nl-NL"/>
        </w:rPr>
        <w:t>Arthritis Res Ther</w:t>
      </w:r>
      <w:r w:rsidRPr="00A66C0B">
        <w:rPr>
          <w:lang w:val="nl-NL"/>
        </w:rPr>
        <w:t xml:space="preserve"> 2005; </w:t>
      </w:r>
      <w:r w:rsidRPr="00A66C0B">
        <w:rPr>
          <w:b/>
          <w:lang w:val="nl-NL"/>
        </w:rPr>
        <w:t>7</w:t>
      </w:r>
      <w:r w:rsidRPr="00A66C0B">
        <w:rPr>
          <w:lang w:val="nl-NL"/>
        </w:rPr>
        <w:t>(5): R949-58.</w:t>
      </w:r>
    </w:p>
    <w:p w14:paraId="682F4270" w14:textId="77777777" w:rsidR="009A63EA" w:rsidRPr="00A66C0B" w:rsidRDefault="009A63EA" w:rsidP="009A63EA">
      <w:pPr>
        <w:pStyle w:val="EndNoteBibliography"/>
        <w:spacing w:after="0"/>
      </w:pPr>
      <w:r w:rsidRPr="00A66C0B">
        <w:rPr>
          <w:lang w:val="nl-NL"/>
        </w:rPr>
        <w:t>14.</w:t>
      </w:r>
      <w:r w:rsidRPr="00A66C0B">
        <w:rPr>
          <w:lang w:val="nl-NL"/>
        </w:rPr>
        <w:tab/>
        <w:t xml:space="preserve">Matthijssen XME, Niemantsverdriet E, Huizinga TWJ, van der Helm-van Mil AHM. </w:t>
      </w:r>
      <w:r w:rsidRPr="00A66C0B">
        <w:t xml:space="preserve">Enhanced treatment strategies and distinct disease outcomes among autoantibody-positive and -negative rheumatoid arthritis patients over 25 years: A longitudinal cohort study in the Netherlands. </w:t>
      </w:r>
      <w:r w:rsidRPr="00A66C0B">
        <w:rPr>
          <w:i/>
        </w:rPr>
        <w:t>PLoS Med</w:t>
      </w:r>
      <w:r w:rsidRPr="00A66C0B">
        <w:t xml:space="preserve"> 2020; </w:t>
      </w:r>
      <w:r w:rsidRPr="00A66C0B">
        <w:rPr>
          <w:b/>
        </w:rPr>
        <w:t>17</w:t>
      </w:r>
      <w:r w:rsidRPr="00A66C0B">
        <w:t>(9): e1003296.</w:t>
      </w:r>
    </w:p>
    <w:p w14:paraId="6A54D93F" w14:textId="77777777" w:rsidR="009A63EA" w:rsidRPr="00A66C0B" w:rsidRDefault="009A63EA" w:rsidP="009A63EA">
      <w:pPr>
        <w:pStyle w:val="EndNoteBibliography"/>
        <w:spacing w:after="0"/>
      </w:pPr>
      <w:r w:rsidRPr="00A66C0B">
        <w:t>15.</w:t>
      </w:r>
      <w:r w:rsidRPr="00A66C0B">
        <w:tab/>
        <w:t xml:space="preserve">Aletaha D, Neogi T, Silman AJ, et al. 2010 rheumatoid arthritis classification criteria: an American College of Rheumatology/European League Against Rheumatism collaborative initiative. </w:t>
      </w:r>
      <w:r w:rsidRPr="00A66C0B">
        <w:rPr>
          <w:i/>
        </w:rPr>
        <w:t>Ann Rheum Dis</w:t>
      </w:r>
      <w:r w:rsidRPr="00A66C0B">
        <w:t xml:space="preserve"> 2010; </w:t>
      </w:r>
      <w:r w:rsidRPr="00A66C0B">
        <w:rPr>
          <w:b/>
        </w:rPr>
        <w:t>69</w:t>
      </w:r>
      <w:r w:rsidRPr="00A66C0B">
        <w:t>(9): 1580-8.</w:t>
      </w:r>
    </w:p>
    <w:p w14:paraId="35C10331" w14:textId="77777777" w:rsidR="009A63EA" w:rsidRPr="00A66C0B" w:rsidRDefault="009A63EA" w:rsidP="009A63EA">
      <w:pPr>
        <w:pStyle w:val="EndNoteBibliography"/>
        <w:spacing w:after="0"/>
      </w:pPr>
      <w:r w:rsidRPr="00A66C0B">
        <w:t>16.</w:t>
      </w:r>
      <w:r w:rsidRPr="00A66C0B">
        <w:tab/>
        <w:t xml:space="preserve">Waaler E. On the occurrence of a factor in human serum activating the specific agglutintion of sheep blood corpuscles. 1939. </w:t>
      </w:r>
      <w:r w:rsidRPr="00A66C0B">
        <w:rPr>
          <w:i/>
        </w:rPr>
        <w:t>APMIS</w:t>
      </w:r>
      <w:r w:rsidRPr="00A66C0B">
        <w:t xml:space="preserve"> 2007; </w:t>
      </w:r>
      <w:r w:rsidRPr="00A66C0B">
        <w:rPr>
          <w:b/>
        </w:rPr>
        <w:t>115</w:t>
      </w:r>
      <w:r w:rsidRPr="00A66C0B">
        <w:t>(5): 422-38; discussion 39.</w:t>
      </w:r>
    </w:p>
    <w:p w14:paraId="5E4D723C" w14:textId="77777777" w:rsidR="009A63EA" w:rsidRPr="00A66C0B" w:rsidRDefault="009A63EA" w:rsidP="009A63EA">
      <w:pPr>
        <w:pStyle w:val="EndNoteBibliography"/>
        <w:spacing w:after="0"/>
      </w:pPr>
      <w:r w:rsidRPr="00A66C0B">
        <w:t>17.</w:t>
      </w:r>
      <w:r w:rsidRPr="00A66C0B">
        <w:tab/>
        <w:t xml:space="preserve">Maibom-Thomsen SL, Trier NH, Holm BE, et al. Immunoglobulin G structure and rheumatoid factor epitopes. </w:t>
      </w:r>
      <w:r w:rsidRPr="00A66C0B">
        <w:rPr>
          <w:i/>
        </w:rPr>
        <w:t>PLoS One</w:t>
      </w:r>
      <w:r w:rsidRPr="00A66C0B">
        <w:t xml:space="preserve"> 2019; </w:t>
      </w:r>
      <w:r w:rsidRPr="00A66C0B">
        <w:rPr>
          <w:b/>
        </w:rPr>
        <w:t>14</w:t>
      </w:r>
      <w:r w:rsidRPr="00A66C0B">
        <w:t>(6): e0217624.</w:t>
      </w:r>
    </w:p>
    <w:p w14:paraId="667CFD0E" w14:textId="77777777" w:rsidR="009A63EA" w:rsidRPr="00A66C0B" w:rsidRDefault="009A63EA" w:rsidP="009A63EA">
      <w:pPr>
        <w:pStyle w:val="EndNoteBibliography"/>
        <w:spacing w:after="0"/>
        <w:rPr>
          <w:lang w:val="nl-NL"/>
        </w:rPr>
      </w:pPr>
      <w:r w:rsidRPr="00A66C0B">
        <w:t>18.</w:t>
      </w:r>
      <w:r w:rsidRPr="00A66C0B">
        <w:tab/>
        <w:t xml:space="preserve">Edelman GM, Kunkel HG, Franklin EC. Interaction of the rheumatoid factor with antigen-antibody complexes and aggregated gamma globulin. </w:t>
      </w:r>
      <w:r w:rsidRPr="00A66C0B">
        <w:rPr>
          <w:i/>
          <w:lang w:val="nl-NL"/>
        </w:rPr>
        <w:t>J Exp Med</w:t>
      </w:r>
      <w:r w:rsidRPr="00A66C0B">
        <w:rPr>
          <w:lang w:val="nl-NL"/>
        </w:rPr>
        <w:t xml:space="preserve"> 1958; </w:t>
      </w:r>
      <w:r w:rsidRPr="00A66C0B">
        <w:rPr>
          <w:b/>
          <w:lang w:val="nl-NL"/>
        </w:rPr>
        <w:t>108</w:t>
      </w:r>
      <w:r w:rsidRPr="00A66C0B">
        <w:rPr>
          <w:lang w:val="nl-NL"/>
        </w:rPr>
        <w:t>(1): 105-20.</w:t>
      </w:r>
    </w:p>
    <w:p w14:paraId="2A97F8BE" w14:textId="77777777" w:rsidR="009A63EA" w:rsidRPr="00A66C0B" w:rsidRDefault="009A63EA" w:rsidP="009A63EA">
      <w:pPr>
        <w:pStyle w:val="EndNoteBibliography"/>
        <w:spacing w:after="0"/>
      </w:pPr>
      <w:r w:rsidRPr="00A66C0B">
        <w:rPr>
          <w:lang w:val="nl-NL"/>
        </w:rPr>
        <w:t>19.</w:t>
      </w:r>
      <w:r w:rsidRPr="00A66C0B">
        <w:rPr>
          <w:lang w:val="nl-NL"/>
        </w:rPr>
        <w:tab/>
        <w:t xml:space="preserve">Trouw LA, Haisma EM, Levarht EW, et al. </w:t>
      </w:r>
      <w:r w:rsidRPr="00A66C0B">
        <w:t xml:space="preserve">Anti-cyclic citrullinated peptide antibodies from rheumatoid arthritis patients activate complement via both the classical and alternative pathways. </w:t>
      </w:r>
      <w:r w:rsidRPr="00A66C0B">
        <w:rPr>
          <w:i/>
        </w:rPr>
        <w:t>Arthritis Rheum</w:t>
      </w:r>
      <w:r w:rsidRPr="00A66C0B">
        <w:t xml:space="preserve"> 2009; </w:t>
      </w:r>
      <w:r w:rsidRPr="00A66C0B">
        <w:rPr>
          <w:b/>
        </w:rPr>
        <w:t>60</w:t>
      </w:r>
      <w:r w:rsidRPr="00A66C0B">
        <w:t>(7): 1923-31.</w:t>
      </w:r>
    </w:p>
    <w:p w14:paraId="73619540" w14:textId="77777777" w:rsidR="009A63EA" w:rsidRPr="00A66C0B" w:rsidRDefault="009A63EA" w:rsidP="009A63EA">
      <w:pPr>
        <w:pStyle w:val="EndNoteBibliography"/>
        <w:spacing w:after="0"/>
        <w:rPr>
          <w:lang w:val="nl-NL"/>
        </w:rPr>
      </w:pPr>
      <w:r w:rsidRPr="00A66C0B">
        <w:lastRenderedPageBreak/>
        <w:t>20.</w:t>
      </w:r>
      <w:r w:rsidRPr="00A66C0B">
        <w:tab/>
        <w:t xml:space="preserve">Anquetil F, Clavel C, Offer G, Serre G, Sebbag M. IgM and IgA rheumatoid factors purified from rheumatoid arthritis sera boost the Fc receptor- and complement-dependent effector functions of the disease-specific anti-citrullinated protein autoantibodies. </w:t>
      </w:r>
      <w:r w:rsidRPr="00A66C0B">
        <w:rPr>
          <w:i/>
          <w:lang w:val="nl-NL"/>
        </w:rPr>
        <w:t>J Immunol</w:t>
      </w:r>
      <w:r w:rsidRPr="00A66C0B">
        <w:rPr>
          <w:lang w:val="nl-NL"/>
        </w:rPr>
        <w:t xml:space="preserve"> 2015; </w:t>
      </w:r>
      <w:r w:rsidRPr="00A66C0B">
        <w:rPr>
          <w:b/>
          <w:lang w:val="nl-NL"/>
        </w:rPr>
        <w:t>194</w:t>
      </w:r>
      <w:r w:rsidRPr="00A66C0B">
        <w:rPr>
          <w:lang w:val="nl-NL"/>
        </w:rPr>
        <w:t>(8): 3664-74.</w:t>
      </w:r>
    </w:p>
    <w:p w14:paraId="763D9E10" w14:textId="77777777" w:rsidR="009A63EA" w:rsidRPr="00A66C0B" w:rsidRDefault="009A63EA" w:rsidP="009A63EA">
      <w:pPr>
        <w:pStyle w:val="EndNoteBibliography"/>
        <w:spacing w:after="0"/>
      </w:pPr>
      <w:r w:rsidRPr="00A66C0B">
        <w:rPr>
          <w:lang w:val="nl-NL"/>
        </w:rPr>
        <w:t>21.</w:t>
      </w:r>
      <w:r w:rsidRPr="00A66C0B">
        <w:rPr>
          <w:lang w:val="nl-NL"/>
        </w:rPr>
        <w:tab/>
        <w:t xml:space="preserve">Schellekens GA, de Jong BA, van den Hoogen FH, van de Putte LB, van Venrooij WJ. </w:t>
      </w:r>
      <w:r w:rsidRPr="00A66C0B">
        <w:t xml:space="preserve">Citrulline is an essential constituent of antigenic determinants recognized by rheumatoid arthritis-specific autoantibodies. </w:t>
      </w:r>
      <w:r w:rsidRPr="00A66C0B">
        <w:rPr>
          <w:i/>
        </w:rPr>
        <w:t>J Clin Invest</w:t>
      </w:r>
      <w:r w:rsidRPr="00A66C0B">
        <w:t xml:space="preserve"> 1998; </w:t>
      </w:r>
      <w:r w:rsidRPr="00A66C0B">
        <w:rPr>
          <w:b/>
        </w:rPr>
        <w:t>101</w:t>
      </w:r>
      <w:r w:rsidRPr="00A66C0B">
        <w:t>(1): 273-81.</w:t>
      </w:r>
    </w:p>
    <w:p w14:paraId="29EDD43E" w14:textId="77777777" w:rsidR="009A63EA" w:rsidRPr="00A66C0B" w:rsidRDefault="009A63EA" w:rsidP="009A63EA">
      <w:pPr>
        <w:pStyle w:val="EndNoteBibliography"/>
        <w:spacing w:after="0"/>
      </w:pPr>
      <w:r w:rsidRPr="00A66C0B">
        <w:t>22.</w:t>
      </w:r>
      <w:r w:rsidRPr="00A66C0B">
        <w:tab/>
        <w:t xml:space="preserve">Luime JJ, Colin EM, Hazes JM, Lubberts E. Does anti-mutated citrullinated vimentin have additional value as a serological marker in the diagnostic and prognostic investigation of patients with rheumatoid arthritis? A systematic review. </w:t>
      </w:r>
      <w:r w:rsidRPr="00A66C0B">
        <w:rPr>
          <w:i/>
        </w:rPr>
        <w:t>Ann Rheum Dis</w:t>
      </w:r>
      <w:r w:rsidRPr="00A66C0B">
        <w:t xml:space="preserve"> 2010; </w:t>
      </w:r>
      <w:r w:rsidRPr="00A66C0B">
        <w:rPr>
          <w:b/>
        </w:rPr>
        <w:t>69</w:t>
      </w:r>
      <w:r w:rsidRPr="00A66C0B">
        <w:t>(2): 337-44.</w:t>
      </w:r>
    </w:p>
    <w:p w14:paraId="0FB64404" w14:textId="77777777" w:rsidR="009A63EA" w:rsidRPr="00A66C0B" w:rsidRDefault="009A63EA" w:rsidP="009A63EA">
      <w:pPr>
        <w:pStyle w:val="EndNoteBibliography"/>
        <w:spacing w:after="0"/>
      </w:pPr>
      <w:r w:rsidRPr="00A66C0B">
        <w:t>23.</w:t>
      </w:r>
      <w:r w:rsidRPr="00A66C0B">
        <w:tab/>
        <w:t xml:space="preserve">Klareskog L, Catrina AI, Svensson C, Malmstrom V. How to communicate in science. </w:t>
      </w:r>
      <w:r w:rsidRPr="00A66C0B">
        <w:rPr>
          <w:i/>
        </w:rPr>
        <w:t>Ann Rheum Dis</w:t>
      </w:r>
      <w:r w:rsidRPr="00A66C0B">
        <w:t xml:space="preserve"> 2020; </w:t>
      </w:r>
      <w:r w:rsidRPr="00A66C0B">
        <w:rPr>
          <w:b/>
        </w:rPr>
        <w:t>79</w:t>
      </w:r>
      <w:r w:rsidRPr="00A66C0B">
        <w:t>(12): e164.</w:t>
      </w:r>
    </w:p>
    <w:p w14:paraId="0DA1B959" w14:textId="77777777" w:rsidR="009A63EA" w:rsidRPr="00A66C0B" w:rsidRDefault="009A63EA" w:rsidP="009A63EA">
      <w:pPr>
        <w:pStyle w:val="EndNoteBibliography"/>
        <w:spacing w:after="0"/>
      </w:pPr>
      <w:r w:rsidRPr="00A66C0B">
        <w:t>24.</w:t>
      </w:r>
      <w:r w:rsidRPr="00A66C0B">
        <w:tab/>
        <w:t xml:space="preserve">Holmdahl R. Comment on editorial "Pathogenic effector functions of ACPA: Where do we stand?". </w:t>
      </w:r>
      <w:r w:rsidRPr="00A66C0B">
        <w:rPr>
          <w:i/>
        </w:rPr>
        <w:t>Ann Rheum Dis</w:t>
      </w:r>
      <w:r w:rsidRPr="00A66C0B">
        <w:t xml:space="preserve"> 2019.</w:t>
      </w:r>
    </w:p>
    <w:p w14:paraId="09932144" w14:textId="77777777" w:rsidR="009A63EA" w:rsidRPr="00A66C0B" w:rsidRDefault="009A63EA" w:rsidP="009A63EA">
      <w:pPr>
        <w:pStyle w:val="EndNoteBibliography"/>
        <w:spacing w:after="0"/>
      </w:pPr>
      <w:r w:rsidRPr="00A66C0B">
        <w:t>25.</w:t>
      </w:r>
      <w:r w:rsidRPr="00A66C0B">
        <w:tab/>
        <w:t xml:space="preserve">Toes R, Pisetsky DS. Pathogenic effector functions of ACPA: Where do we stand? </w:t>
      </w:r>
      <w:r w:rsidRPr="00A66C0B">
        <w:rPr>
          <w:i/>
        </w:rPr>
        <w:t>Ann Rheum Dis</w:t>
      </w:r>
      <w:r w:rsidRPr="00A66C0B">
        <w:t xml:space="preserve"> 2019; </w:t>
      </w:r>
      <w:r w:rsidRPr="00A66C0B">
        <w:rPr>
          <w:b/>
        </w:rPr>
        <w:t>78</w:t>
      </w:r>
      <w:r w:rsidRPr="00A66C0B">
        <w:t>(6): 716-21.</w:t>
      </w:r>
    </w:p>
    <w:p w14:paraId="1C04690A" w14:textId="77777777" w:rsidR="009A63EA" w:rsidRPr="00A66C0B" w:rsidRDefault="009A63EA" w:rsidP="009A63EA">
      <w:pPr>
        <w:pStyle w:val="EndNoteBibliography"/>
        <w:spacing w:after="0"/>
        <w:rPr>
          <w:lang w:val="nl-NL"/>
        </w:rPr>
      </w:pPr>
      <w:r w:rsidRPr="00A66C0B">
        <w:t>26.</w:t>
      </w:r>
      <w:r w:rsidRPr="00A66C0B">
        <w:tab/>
        <w:t xml:space="preserve">Suzuki A, Yamada R, Chang X, et al. Functional haplotypes of PADI4, encoding citrullinating enzyme peptidylarginine deiminase 4, are associated with rheumatoid arthritis. </w:t>
      </w:r>
      <w:r w:rsidRPr="00A66C0B">
        <w:rPr>
          <w:i/>
          <w:lang w:val="nl-NL"/>
        </w:rPr>
        <w:t>Nat Genet</w:t>
      </w:r>
      <w:r w:rsidRPr="00A66C0B">
        <w:rPr>
          <w:lang w:val="nl-NL"/>
        </w:rPr>
        <w:t xml:space="preserve"> 2003; </w:t>
      </w:r>
      <w:r w:rsidRPr="00A66C0B">
        <w:rPr>
          <w:b/>
          <w:lang w:val="nl-NL"/>
        </w:rPr>
        <w:t>34</w:t>
      </w:r>
      <w:r w:rsidRPr="00A66C0B">
        <w:rPr>
          <w:lang w:val="nl-NL"/>
        </w:rPr>
        <w:t>(4): 395-402.</w:t>
      </w:r>
    </w:p>
    <w:p w14:paraId="26D4C8B5" w14:textId="77777777" w:rsidR="009A63EA" w:rsidRPr="00A66C0B" w:rsidRDefault="009A63EA" w:rsidP="009A63EA">
      <w:pPr>
        <w:pStyle w:val="EndNoteBibliography"/>
        <w:spacing w:after="0"/>
        <w:rPr>
          <w:lang w:val="nl-NL"/>
        </w:rPr>
      </w:pPr>
      <w:r w:rsidRPr="00A66C0B">
        <w:rPr>
          <w:lang w:val="nl-NL"/>
        </w:rPr>
        <w:t>27.</w:t>
      </w:r>
      <w:r w:rsidRPr="00A66C0B">
        <w:rPr>
          <w:lang w:val="nl-NL"/>
        </w:rPr>
        <w:tab/>
        <w:t xml:space="preserve">Kristyanto H, Blomberg NJ, Slot LM, et al. </w:t>
      </w:r>
      <w:r w:rsidRPr="00A66C0B">
        <w:t xml:space="preserve">Persistently activated, proliferative memory autoreactive B cells promote inflammation in rheumatoid arthritis. </w:t>
      </w:r>
      <w:r w:rsidRPr="00A66C0B">
        <w:rPr>
          <w:i/>
          <w:lang w:val="nl-NL"/>
        </w:rPr>
        <w:t>Sci Transl Med</w:t>
      </w:r>
      <w:r w:rsidRPr="00A66C0B">
        <w:rPr>
          <w:lang w:val="nl-NL"/>
        </w:rPr>
        <w:t xml:space="preserve"> 2020; </w:t>
      </w:r>
      <w:r w:rsidRPr="00A66C0B">
        <w:rPr>
          <w:b/>
          <w:lang w:val="nl-NL"/>
        </w:rPr>
        <w:t>12</w:t>
      </w:r>
      <w:r w:rsidRPr="00A66C0B">
        <w:rPr>
          <w:lang w:val="nl-NL"/>
        </w:rPr>
        <w:t>(570).</w:t>
      </w:r>
    </w:p>
    <w:p w14:paraId="46E6083F" w14:textId="77777777" w:rsidR="009A63EA" w:rsidRPr="00A66C0B" w:rsidRDefault="009A63EA" w:rsidP="009A63EA">
      <w:pPr>
        <w:pStyle w:val="EndNoteBibliography"/>
        <w:spacing w:after="0"/>
        <w:rPr>
          <w:lang w:val="nl-NL"/>
        </w:rPr>
      </w:pPr>
      <w:r w:rsidRPr="00A66C0B">
        <w:rPr>
          <w:lang w:val="nl-NL"/>
        </w:rPr>
        <w:t>28.</w:t>
      </w:r>
      <w:r w:rsidRPr="00A66C0B">
        <w:rPr>
          <w:lang w:val="nl-NL"/>
        </w:rPr>
        <w:tab/>
        <w:t xml:space="preserve">Holers VM, Demoruelle MK, Kuhn KA, et al. </w:t>
      </w:r>
      <w:r w:rsidRPr="00A66C0B">
        <w:t xml:space="preserve">Rheumatoid arthritis and the mucosal origins hypothesis: protection turns to destruction. </w:t>
      </w:r>
      <w:r w:rsidRPr="00A66C0B">
        <w:rPr>
          <w:i/>
          <w:lang w:val="nl-NL"/>
        </w:rPr>
        <w:t>Nat Rev Rheumatol</w:t>
      </w:r>
      <w:r w:rsidRPr="00A66C0B">
        <w:rPr>
          <w:lang w:val="nl-NL"/>
        </w:rPr>
        <w:t xml:space="preserve"> 2018; </w:t>
      </w:r>
      <w:r w:rsidRPr="00A66C0B">
        <w:rPr>
          <w:b/>
          <w:lang w:val="nl-NL"/>
        </w:rPr>
        <w:t>14</w:t>
      </w:r>
      <w:r w:rsidRPr="00A66C0B">
        <w:rPr>
          <w:lang w:val="nl-NL"/>
        </w:rPr>
        <w:t>(9): 542-57.</w:t>
      </w:r>
    </w:p>
    <w:p w14:paraId="05846D1B" w14:textId="77777777" w:rsidR="009A63EA" w:rsidRPr="00A66C0B" w:rsidRDefault="009A63EA" w:rsidP="009A63EA">
      <w:pPr>
        <w:pStyle w:val="EndNoteBibliography"/>
        <w:spacing w:after="0"/>
        <w:rPr>
          <w:lang w:val="nl-NL"/>
        </w:rPr>
      </w:pPr>
      <w:r w:rsidRPr="00A66C0B">
        <w:rPr>
          <w:lang w:val="nl-NL"/>
        </w:rPr>
        <w:t>29.</w:t>
      </w:r>
      <w:r w:rsidRPr="00A66C0B">
        <w:rPr>
          <w:lang w:val="nl-NL"/>
        </w:rPr>
        <w:tab/>
        <w:t xml:space="preserve">Scherer HU, Huizinga TWJ, Kronke G, Schett G, Toes REM. </w:t>
      </w:r>
      <w:r w:rsidRPr="00A66C0B">
        <w:t xml:space="preserve">The B cell response to citrullinated antigens in the development of rheumatoid arthritis. </w:t>
      </w:r>
      <w:r w:rsidRPr="00A66C0B">
        <w:rPr>
          <w:i/>
          <w:lang w:val="nl-NL"/>
        </w:rPr>
        <w:t>Nat Rev Rheumatol</w:t>
      </w:r>
      <w:r w:rsidRPr="00A66C0B">
        <w:rPr>
          <w:lang w:val="nl-NL"/>
        </w:rPr>
        <w:t xml:space="preserve"> 2018; </w:t>
      </w:r>
      <w:r w:rsidRPr="00A66C0B">
        <w:rPr>
          <w:b/>
          <w:lang w:val="nl-NL"/>
        </w:rPr>
        <w:t>14</w:t>
      </w:r>
      <w:r w:rsidRPr="00A66C0B">
        <w:rPr>
          <w:lang w:val="nl-NL"/>
        </w:rPr>
        <w:t>(3): 157-69.</w:t>
      </w:r>
    </w:p>
    <w:p w14:paraId="598F3377" w14:textId="77777777" w:rsidR="009A63EA" w:rsidRPr="00A66C0B" w:rsidRDefault="009A63EA" w:rsidP="009A63EA">
      <w:pPr>
        <w:pStyle w:val="EndNoteBibliography"/>
        <w:spacing w:after="0"/>
        <w:rPr>
          <w:lang w:val="nl-NL"/>
        </w:rPr>
      </w:pPr>
      <w:r w:rsidRPr="00A66C0B">
        <w:rPr>
          <w:lang w:val="nl-NL"/>
        </w:rPr>
        <w:t>30.</w:t>
      </w:r>
      <w:r w:rsidRPr="00A66C0B">
        <w:rPr>
          <w:lang w:val="nl-NL"/>
        </w:rPr>
        <w:tab/>
        <w:t xml:space="preserve">Nielen MM, van Schaardenburg D, Reesink HW, et al. </w:t>
      </w:r>
      <w:r w:rsidRPr="00A66C0B">
        <w:t xml:space="preserve">Specific autoantibodies precede the symptoms of rheumatoid arthritis: a study of serial measurements in blood donors. </w:t>
      </w:r>
      <w:r w:rsidRPr="00A66C0B">
        <w:rPr>
          <w:i/>
          <w:lang w:val="nl-NL"/>
        </w:rPr>
        <w:t>Arthritis Rheum</w:t>
      </w:r>
      <w:r w:rsidRPr="00A66C0B">
        <w:rPr>
          <w:lang w:val="nl-NL"/>
        </w:rPr>
        <w:t xml:space="preserve"> 2004; </w:t>
      </w:r>
      <w:r w:rsidRPr="00A66C0B">
        <w:rPr>
          <w:b/>
          <w:lang w:val="nl-NL"/>
        </w:rPr>
        <w:t>50</w:t>
      </w:r>
      <w:r w:rsidRPr="00A66C0B">
        <w:rPr>
          <w:lang w:val="nl-NL"/>
        </w:rPr>
        <w:t>(2): 380-6.</w:t>
      </w:r>
    </w:p>
    <w:p w14:paraId="25E7807C" w14:textId="77777777" w:rsidR="009A63EA" w:rsidRPr="00A66C0B" w:rsidRDefault="009A63EA" w:rsidP="009A63EA">
      <w:pPr>
        <w:pStyle w:val="EndNoteBibliography"/>
        <w:spacing w:after="0"/>
      </w:pPr>
      <w:r w:rsidRPr="00A66C0B">
        <w:rPr>
          <w:lang w:val="nl-NL"/>
        </w:rPr>
        <w:t>31.</w:t>
      </w:r>
      <w:r w:rsidRPr="00A66C0B">
        <w:rPr>
          <w:lang w:val="nl-NL"/>
        </w:rPr>
        <w:tab/>
        <w:t xml:space="preserve">Rantapaa-Dahlqvist S, de Jong BA, Berglin E, et al. </w:t>
      </w:r>
      <w:r w:rsidRPr="00A66C0B">
        <w:t xml:space="preserve">Antibodies against cyclic citrullinated peptide and IgA rheumatoid factor predict the development of rheumatoid arthritis. </w:t>
      </w:r>
      <w:r w:rsidRPr="00A66C0B">
        <w:rPr>
          <w:i/>
        </w:rPr>
        <w:t>Arthritis Rheum</w:t>
      </w:r>
      <w:r w:rsidRPr="00A66C0B">
        <w:t xml:space="preserve"> 2003; </w:t>
      </w:r>
      <w:r w:rsidRPr="00A66C0B">
        <w:rPr>
          <w:b/>
        </w:rPr>
        <w:t>48</w:t>
      </w:r>
      <w:r w:rsidRPr="00A66C0B">
        <w:t>(10): 2741-9.</w:t>
      </w:r>
    </w:p>
    <w:p w14:paraId="6B471265" w14:textId="77777777" w:rsidR="009A63EA" w:rsidRPr="00A66C0B" w:rsidRDefault="009A63EA" w:rsidP="009A63EA">
      <w:pPr>
        <w:pStyle w:val="EndNoteBibliography"/>
        <w:spacing w:after="0"/>
      </w:pPr>
      <w:r w:rsidRPr="00A66C0B">
        <w:t>32.</w:t>
      </w:r>
      <w:r w:rsidRPr="00A66C0B">
        <w:tab/>
        <w:t xml:space="preserve">Aho K, Heliovaara M, Maatela J, Tuomi T, Palosuo T. Rheumatoid factors antedating clinical rheumatoid arthritis. </w:t>
      </w:r>
      <w:r w:rsidRPr="00A66C0B">
        <w:rPr>
          <w:i/>
        </w:rPr>
        <w:t>J Rheumatol</w:t>
      </w:r>
      <w:r w:rsidRPr="00A66C0B">
        <w:t xml:space="preserve"> 1991; </w:t>
      </w:r>
      <w:r w:rsidRPr="00A66C0B">
        <w:rPr>
          <w:b/>
        </w:rPr>
        <w:t>18</w:t>
      </w:r>
      <w:r w:rsidRPr="00A66C0B">
        <w:t>(9): 1282-4.</w:t>
      </w:r>
    </w:p>
    <w:p w14:paraId="3847BFF8" w14:textId="77777777" w:rsidR="009A63EA" w:rsidRPr="00A66C0B" w:rsidRDefault="009A63EA" w:rsidP="009A63EA">
      <w:pPr>
        <w:pStyle w:val="EndNoteBibliography"/>
        <w:spacing w:after="0"/>
        <w:rPr>
          <w:lang w:val="nl-NL"/>
        </w:rPr>
      </w:pPr>
      <w:r w:rsidRPr="00A66C0B">
        <w:t>33.</w:t>
      </w:r>
      <w:r w:rsidRPr="00A66C0B">
        <w:tab/>
        <w:t xml:space="preserve">Tanner S, Dufault B, Smolik I, et al. A Prospective Study of the Development of Inflammatory Arthritis in the Family Members of Indigenous North American People With Rheumatoid Arthritis. </w:t>
      </w:r>
      <w:r w:rsidRPr="00A66C0B">
        <w:rPr>
          <w:i/>
          <w:lang w:val="nl-NL"/>
        </w:rPr>
        <w:t>Arthritis Rheumatol</w:t>
      </w:r>
      <w:r w:rsidRPr="00A66C0B">
        <w:rPr>
          <w:lang w:val="nl-NL"/>
        </w:rPr>
        <w:t xml:space="preserve"> 2019; </w:t>
      </w:r>
      <w:r w:rsidRPr="00A66C0B">
        <w:rPr>
          <w:b/>
          <w:lang w:val="nl-NL"/>
        </w:rPr>
        <w:t>71</w:t>
      </w:r>
      <w:r w:rsidRPr="00A66C0B">
        <w:rPr>
          <w:lang w:val="nl-NL"/>
        </w:rPr>
        <w:t>(9): 1494-503.</w:t>
      </w:r>
    </w:p>
    <w:p w14:paraId="5AE2A0AD" w14:textId="77777777" w:rsidR="009A63EA" w:rsidRPr="00A66C0B" w:rsidRDefault="009A63EA" w:rsidP="009A63EA">
      <w:pPr>
        <w:pStyle w:val="EndNoteBibliography"/>
        <w:spacing w:after="0"/>
      </w:pPr>
      <w:r w:rsidRPr="00A66C0B">
        <w:rPr>
          <w:lang w:val="nl-NL"/>
        </w:rPr>
        <w:t>34.</w:t>
      </w:r>
      <w:r w:rsidRPr="00A66C0B">
        <w:rPr>
          <w:lang w:val="nl-NL"/>
        </w:rPr>
        <w:tab/>
        <w:t xml:space="preserve">van de Stadt LA, de Koning MH, van de Stadt RJ, et al. </w:t>
      </w:r>
      <w:r w:rsidRPr="00A66C0B">
        <w:t xml:space="preserve">Development of the anti-citrullinated protein antibody repertoire prior to the onset of rheumatoid arthritis. </w:t>
      </w:r>
      <w:r w:rsidRPr="00A66C0B">
        <w:rPr>
          <w:i/>
        </w:rPr>
        <w:t>Arthritis Rheum</w:t>
      </w:r>
      <w:r w:rsidRPr="00A66C0B">
        <w:t xml:space="preserve"> 2011; </w:t>
      </w:r>
      <w:r w:rsidRPr="00A66C0B">
        <w:rPr>
          <w:b/>
        </w:rPr>
        <w:t>63</w:t>
      </w:r>
      <w:r w:rsidRPr="00A66C0B">
        <w:t>(11): 3226-33.</w:t>
      </w:r>
    </w:p>
    <w:p w14:paraId="49B8B12E" w14:textId="77777777" w:rsidR="009A63EA" w:rsidRPr="00A66C0B" w:rsidRDefault="009A63EA" w:rsidP="009A63EA">
      <w:pPr>
        <w:pStyle w:val="EndNoteBibliography"/>
        <w:spacing w:after="0"/>
        <w:rPr>
          <w:lang w:val="nl-NL"/>
        </w:rPr>
      </w:pPr>
      <w:r w:rsidRPr="00A66C0B">
        <w:t>35.</w:t>
      </w:r>
      <w:r w:rsidRPr="00A66C0B">
        <w:tab/>
        <w:t xml:space="preserve">Ioan-Facsinay A, Willemze A, Robinson DB, et al. Marked differences in fine specificity and isotype usage of the anti-citrullinated protein antibody in health and disease. </w:t>
      </w:r>
      <w:r w:rsidRPr="00A66C0B">
        <w:rPr>
          <w:i/>
          <w:lang w:val="nl-NL"/>
        </w:rPr>
        <w:t>Arthritis Rheum</w:t>
      </w:r>
      <w:r w:rsidRPr="00A66C0B">
        <w:rPr>
          <w:lang w:val="nl-NL"/>
        </w:rPr>
        <w:t xml:space="preserve"> 2008; </w:t>
      </w:r>
      <w:r w:rsidRPr="00A66C0B">
        <w:rPr>
          <w:b/>
          <w:lang w:val="nl-NL"/>
        </w:rPr>
        <w:t>58</w:t>
      </w:r>
      <w:r w:rsidRPr="00A66C0B">
        <w:rPr>
          <w:lang w:val="nl-NL"/>
        </w:rPr>
        <w:t>(10): 3000-8.</w:t>
      </w:r>
    </w:p>
    <w:p w14:paraId="2FC979DB" w14:textId="77777777" w:rsidR="009A63EA" w:rsidRPr="00A66C0B" w:rsidRDefault="009A63EA" w:rsidP="009A63EA">
      <w:pPr>
        <w:pStyle w:val="EndNoteBibliography"/>
        <w:spacing w:after="0"/>
        <w:rPr>
          <w:lang w:val="nl-NL"/>
        </w:rPr>
      </w:pPr>
      <w:r w:rsidRPr="00A66C0B">
        <w:rPr>
          <w:lang w:val="nl-NL"/>
        </w:rPr>
        <w:t>36.</w:t>
      </w:r>
      <w:r w:rsidRPr="00A66C0B">
        <w:rPr>
          <w:lang w:val="nl-NL"/>
        </w:rPr>
        <w:tab/>
        <w:t xml:space="preserve">van der Woude D, Rantapaa-Dahlqvist S, Ioan-Facsinay A, et al. </w:t>
      </w:r>
      <w:r w:rsidRPr="00A66C0B">
        <w:t xml:space="preserve">Epitope spreading of the anti-citrullinated protein antibody response occurs before disease onset and is associated with the disease course of early arthritis. </w:t>
      </w:r>
      <w:r w:rsidRPr="00A66C0B">
        <w:rPr>
          <w:i/>
          <w:lang w:val="nl-NL"/>
        </w:rPr>
        <w:t>Ann Rheum Dis</w:t>
      </w:r>
      <w:r w:rsidRPr="00A66C0B">
        <w:rPr>
          <w:lang w:val="nl-NL"/>
        </w:rPr>
        <w:t xml:space="preserve"> 2010; </w:t>
      </w:r>
      <w:r w:rsidRPr="00A66C0B">
        <w:rPr>
          <w:b/>
          <w:lang w:val="nl-NL"/>
        </w:rPr>
        <w:t>69</w:t>
      </w:r>
      <w:r w:rsidRPr="00A66C0B">
        <w:rPr>
          <w:lang w:val="nl-NL"/>
        </w:rPr>
        <w:t>(8): 1554-61.</w:t>
      </w:r>
    </w:p>
    <w:p w14:paraId="55F0E93D" w14:textId="77777777" w:rsidR="009A63EA" w:rsidRPr="00A66C0B" w:rsidRDefault="009A63EA" w:rsidP="009A63EA">
      <w:pPr>
        <w:pStyle w:val="EndNoteBibliography"/>
        <w:spacing w:after="0"/>
        <w:rPr>
          <w:lang w:val="nl-NL"/>
        </w:rPr>
      </w:pPr>
      <w:r w:rsidRPr="00A66C0B">
        <w:rPr>
          <w:lang w:val="nl-NL"/>
        </w:rPr>
        <w:t>37.</w:t>
      </w:r>
      <w:r w:rsidRPr="00A66C0B">
        <w:rPr>
          <w:lang w:val="nl-NL"/>
        </w:rPr>
        <w:tab/>
        <w:t xml:space="preserve">Suwannalai P, van de Stadt LA, Radner H, et al. </w:t>
      </w:r>
      <w:r w:rsidRPr="00A66C0B">
        <w:t xml:space="preserve">Avidity maturation of anti-citrullinated protein antibodies in rheumatoid arthritis. </w:t>
      </w:r>
      <w:r w:rsidRPr="00A66C0B">
        <w:rPr>
          <w:i/>
          <w:lang w:val="nl-NL"/>
        </w:rPr>
        <w:t>Arthritis Rheum</w:t>
      </w:r>
      <w:r w:rsidRPr="00A66C0B">
        <w:rPr>
          <w:lang w:val="nl-NL"/>
        </w:rPr>
        <w:t xml:space="preserve"> 2012; </w:t>
      </w:r>
      <w:r w:rsidRPr="00A66C0B">
        <w:rPr>
          <w:b/>
          <w:lang w:val="nl-NL"/>
        </w:rPr>
        <w:t>64</w:t>
      </w:r>
      <w:r w:rsidRPr="00A66C0B">
        <w:rPr>
          <w:lang w:val="nl-NL"/>
        </w:rPr>
        <w:t>(5): 1323-8.</w:t>
      </w:r>
    </w:p>
    <w:p w14:paraId="1A46CA3B" w14:textId="77777777" w:rsidR="009A63EA" w:rsidRPr="00A66C0B" w:rsidRDefault="009A63EA" w:rsidP="009A63EA">
      <w:pPr>
        <w:pStyle w:val="EndNoteBibliography"/>
        <w:spacing w:after="0"/>
        <w:rPr>
          <w:lang w:val="nl-NL"/>
        </w:rPr>
      </w:pPr>
      <w:r w:rsidRPr="00A66C0B">
        <w:rPr>
          <w:lang w:val="nl-NL"/>
        </w:rPr>
        <w:t>38.</w:t>
      </w:r>
      <w:r w:rsidRPr="00A66C0B">
        <w:rPr>
          <w:lang w:val="nl-NL"/>
        </w:rPr>
        <w:tab/>
        <w:t xml:space="preserve">Kissel T, van Schie KA, Hafkenscheid L, et al. </w:t>
      </w:r>
      <w:r w:rsidRPr="00A66C0B">
        <w:t xml:space="preserve">On the presence of HLA-SE alleles and ACPA-IgG variable domain glycosylation in the phase preceding the development of rheumatoid arthritis. </w:t>
      </w:r>
      <w:r w:rsidRPr="00A66C0B">
        <w:rPr>
          <w:i/>
          <w:lang w:val="nl-NL"/>
        </w:rPr>
        <w:t>Ann Rheum Dis</w:t>
      </w:r>
      <w:r w:rsidRPr="00A66C0B">
        <w:rPr>
          <w:lang w:val="nl-NL"/>
        </w:rPr>
        <w:t xml:space="preserve"> 2019; </w:t>
      </w:r>
      <w:r w:rsidRPr="00A66C0B">
        <w:rPr>
          <w:b/>
          <w:lang w:val="nl-NL"/>
        </w:rPr>
        <w:t>78</w:t>
      </w:r>
      <w:r w:rsidRPr="00A66C0B">
        <w:rPr>
          <w:lang w:val="nl-NL"/>
        </w:rPr>
        <w:t>(12): 1616-20.</w:t>
      </w:r>
    </w:p>
    <w:p w14:paraId="74F35393" w14:textId="77777777" w:rsidR="009A63EA" w:rsidRPr="00A66C0B" w:rsidRDefault="009A63EA" w:rsidP="009A63EA">
      <w:pPr>
        <w:pStyle w:val="EndNoteBibliography"/>
        <w:spacing w:after="0"/>
      </w:pPr>
      <w:r w:rsidRPr="00A66C0B">
        <w:rPr>
          <w:lang w:val="nl-NL"/>
        </w:rPr>
        <w:lastRenderedPageBreak/>
        <w:t>39.</w:t>
      </w:r>
      <w:r w:rsidRPr="00A66C0B">
        <w:rPr>
          <w:lang w:val="nl-NL"/>
        </w:rPr>
        <w:tab/>
        <w:t xml:space="preserve">Hafkenscheid L, de Moel E, Smolik I, et al. </w:t>
      </w:r>
      <w:r w:rsidRPr="00A66C0B">
        <w:t xml:space="preserve">N-Linked Glycans in the Variable Domain of IgG Anti-Citrullinated Protein Antibodies Predict the Development of Rheumatoid Arthritis. </w:t>
      </w:r>
      <w:r w:rsidRPr="00A66C0B">
        <w:rPr>
          <w:i/>
        </w:rPr>
        <w:t>Arthritis Rheumatol</w:t>
      </w:r>
      <w:r w:rsidRPr="00A66C0B">
        <w:t xml:space="preserve"> 2019; </w:t>
      </w:r>
      <w:r w:rsidRPr="00A66C0B">
        <w:rPr>
          <w:b/>
        </w:rPr>
        <w:t>71</w:t>
      </w:r>
      <w:r w:rsidRPr="00A66C0B">
        <w:t>(10): 1626-33.</w:t>
      </w:r>
    </w:p>
    <w:p w14:paraId="5627D845" w14:textId="77777777" w:rsidR="009A63EA" w:rsidRPr="00A66C0B" w:rsidRDefault="009A63EA" w:rsidP="009A63EA">
      <w:pPr>
        <w:pStyle w:val="EndNoteBibliography"/>
        <w:spacing w:after="0"/>
      </w:pPr>
      <w:r w:rsidRPr="00A66C0B">
        <w:t>40.</w:t>
      </w:r>
      <w:r w:rsidRPr="00A66C0B">
        <w:tab/>
        <w:t xml:space="preserve">Rombouts Y, Willemze A, van Beers JJ, et al. Extensive glycosylation of ACPA-IgG variable domains modulates binding to citrullinated antigens in rheumatoid arthritis. </w:t>
      </w:r>
      <w:r w:rsidRPr="00A66C0B">
        <w:rPr>
          <w:i/>
        </w:rPr>
        <w:t>Ann Rheum Dis</w:t>
      </w:r>
      <w:r w:rsidRPr="00A66C0B">
        <w:t xml:space="preserve"> 2016; </w:t>
      </w:r>
      <w:r w:rsidRPr="00A66C0B">
        <w:rPr>
          <w:b/>
        </w:rPr>
        <w:t>75</w:t>
      </w:r>
      <w:r w:rsidRPr="00A66C0B">
        <w:t>(3): 578-85.</w:t>
      </w:r>
    </w:p>
    <w:p w14:paraId="1E9E3D80" w14:textId="77777777" w:rsidR="009A63EA" w:rsidRPr="00A66C0B" w:rsidRDefault="009A63EA" w:rsidP="009A63EA">
      <w:pPr>
        <w:pStyle w:val="EndNoteBibliography"/>
        <w:spacing w:after="0"/>
        <w:rPr>
          <w:lang w:val="nl-NL"/>
        </w:rPr>
      </w:pPr>
      <w:r w:rsidRPr="00A66C0B">
        <w:t>41.</w:t>
      </w:r>
      <w:r w:rsidRPr="00A66C0B">
        <w:tab/>
        <w:t xml:space="preserve">Ioan-Facsinay A, el-Bannoudi H, Scherer HU, et al. Anti-cyclic citrullinated peptide antibodies are a collection of anti-citrullinated protein antibodies and contain overlapping and non-overlapping reactivities. </w:t>
      </w:r>
      <w:r w:rsidRPr="00A66C0B">
        <w:rPr>
          <w:i/>
          <w:lang w:val="nl-NL"/>
        </w:rPr>
        <w:t>Ann Rheum Dis</w:t>
      </w:r>
      <w:r w:rsidRPr="00A66C0B">
        <w:rPr>
          <w:lang w:val="nl-NL"/>
        </w:rPr>
        <w:t xml:space="preserve"> 2011; </w:t>
      </w:r>
      <w:r w:rsidRPr="00A66C0B">
        <w:rPr>
          <w:b/>
          <w:lang w:val="nl-NL"/>
        </w:rPr>
        <w:t>70</w:t>
      </w:r>
      <w:r w:rsidRPr="00A66C0B">
        <w:rPr>
          <w:lang w:val="nl-NL"/>
        </w:rPr>
        <w:t>(1): 188-93.</w:t>
      </w:r>
    </w:p>
    <w:p w14:paraId="166A5C7B" w14:textId="77777777" w:rsidR="009A63EA" w:rsidRPr="00A66C0B" w:rsidRDefault="009A63EA" w:rsidP="009A63EA">
      <w:pPr>
        <w:pStyle w:val="EndNoteBibliography"/>
        <w:spacing w:after="0"/>
      </w:pPr>
      <w:r w:rsidRPr="00A66C0B">
        <w:rPr>
          <w:lang w:val="nl-NL"/>
        </w:rPr>
        <w:t>42.</w:t>
      </w:r>
      <w:r w:rsidRPr="00A66C0B">
        <w:rPr>
          <w:lang w:val="nl-NL"/>
        </w:rPr>
        <w:tab/>
        <w:t xml:space="preserve">Steen J, Forsstrom B, Sahlstrom P, et al. </w:t>
      </w:r>
      <w:r w:rsidRPr="00A66C0B">
        <w:t xml:space="preserve">Recognition of Amino Acid Motifs, Rather Than Specific Proteins, by Human Plasma Cell-Derived Monoclonal Antibodies to Posttranslationally Modified Proteins in Rheumatoid Arthritis. </w:t>
      </w:r>
      <w:r w:rsidRPr="00A66C0B">
        <w:rPr>
          <w:i/>
        </w:rPr>
        <w:t>Arthritis Rheumatol</w:t>
      </w:r>
      <w:r w:rsidRPr="00A66C0B">
        <w:t xml:space="preserve"> 2019; </w:t>
      </w:r>
      <w:r w:rsidRPr="00A66C0B">
        <w:rPr>
          <w:b/>
        </w:rPr>
        <w:t>71</w:t>
      </w:r>
      <w:r w:rsidRPr="00A66C0B">
        <w:t>(2): 196-209.</w:t>
      </w:r>
    </w:p>
    <w:p w14:paraId="5719155C" w14:textId="77777777" w:rsidR="009A63EA" w:rsidRPr="00A66C0B" w:rsidRDefault="009A63EA" w:rsidP="009A63EA">
      <w:pPr>
        <w:pStyle w:val="EndNoteBibliography"/>
        <w:spacing w:after="0"/>
        <w:rPr>
          <w:lang w:val="nl-NL"/>
        </w:rPr>
      </w:pPr>
      <w:r w:rsidRPr="00A66C0B">
        <w:t>43.</w:t>
      </w:r>
      <w:r w:rsidRPr="00A66C0B">
        <w:tab/>
        <w:t xml:space="preserve">Ge C, Xu B, Liang B, et al. Structural Basis of Cross-Reactivity of Anti-Citrullinated Protein Antibodies. </w:t>
      </w:r>
      <w:r w:rsidRPr="00A66C0B">
        <w:rPr>
          <w:i/>
          <w:lang w:val="nl-NL"/>
        </w:rPr>
        <w:t>Arthritis Rheumatol</w:t>
      </w:r>
      <w:r w:rsidRPr="00A66C0B">
        <w:rPr>
          <w:lang w:val="nl-NL"/>
        </w:rPr>
        <w:t xml:space="preserve"> 2019; </w:t>
      </w:r>
      <w:r w:rsidRPr="00A66C0B">
        <w:rPr>
          <w:b/>
          <w:lang w:val="nl-NL"/>
        </w:rPr>
        <w:t>71</w:t>
      </w:r>
      <w:r w:rsidRPr="00A66C0B">
        <w:rPr>
          <w:lang w:val="nl-NL"/>
        </w:rPr>
        <w:t>(2): 210-21.</w:t>
      </w:r>
    </w:p>
    <w:p w14:paraId="1E6BA815" w14:textId="77777777" w:rsidR="009A63EA" w:rsidRPr="00A66C0B" w:rsidRDefault="009A63EA" w:rsidP="009A63EA">
      <w:pPr>
        <w:pStyle w:val="EndNoteBibliography"/>
        <w:spacing w:after="0"/>
        <w:rPr>
          <w:lang w:val="nl-NL"/>
        </w:rPr>
      </w:pPr>
      <w:r w:rsidRPr="00A66C0B">
        <w:rPr>
          <w:lang w:val="nl-NL"/>
        </w:rPr>
        <w:t>44.</w:t>
      </w:r>
      <w:r w:rsidRPr="00A66C0B">
        <w:rPr>
          <w:lang w:val="nl-NL"/>
        </w:rPr>
        <w:tab/>
        <w:t xml:space="preserve">Kampstra ASB, Dekkers JS, Volkov M, et al. </w:t>
      </w:r>
      <w:r w:rsidRPr="00A66C0B">
        <w:t xml:space="preserve">Different classes of anti-modified protein antibodies are induced on exposure to antigens expressing only one type of modification. </w:t>
      </w:r>
      <w:r w:rsidRPr="00A66C0B">
        <w:rPr>
          <w:i/>
          <w:lang w:val="nl-NL"/>
        </w:rPr>
        <w:t>Ann Rheum Dis</w:t>
      </w:r>
      <w:r w:rsidRPr="00A66C0B">
        <w:rPr>
          <w:lang w:val="nl-NL"/>
        </w:rPr>
        <w:t xml:space="preserve"> 2019; </w:t>
      </w:r>
      <w:r w:rsidRPr="00A66C0B">
        <w:rPr>
          <w:b/>
          <w:lang w:val="nl-NL"/>
        </w:rPr>
        <w:t>78</w:t>
      </w:r>
      <w:r w:rsidRPr="00A66C0B">
        <w:rPr>
          <w:lang w:val="nl-NL"/>
        </w:rPr>
        <w:t>(7): 908-16.</w:t>
      </w:r>
    </w:p>
    <w:p w14:paraId="2528F8E4" w14:textId="77777777" w:rsidR="009A63EA" w:rsidRPr="00A66C0B" w:rsidRDefault="009A63EA" w:rsidP="009A63EA">
      <w:pPr>
        <w:pStyle w:val="EndNoteBibliography"/>
        <w:spacing w:after="0"/>
        <w:rPr>
          <w:lang w:val="nl-NL"/>
        </w:rPr>
      </w:pPr>
      <w:r w:rsidRPr="00A66C0B">
        <w:rPr>
          <w:lang w:val="nl-NL"/>
        </w:rPr>
        <w:t>45.</w:t>
      </w:r>
      <w:r w:rsidRPr="00A66C0B">
        <w:rPr>
          <w:lang w:val="nl-NL"/>
        </w:rPr>
        <w:tab/>
        <w:t xml:space="preserve">Kissel T, Reijm S, Slot LM, et al. </w:t>
      </w:r>
      <w:r w:rsidRPr="00A66C0B">
        <w:t xml:space="preserve">Antibodies and B cells recognising citrullinated proteins display a broad cross-reactivity towards other post-translational modifications. </w:t>
      </w:r>
      <w:r w:rsidRPr="00A66C0B">
        <w:rPr>
          <w:i/>
          <w:lang w:val="nl-NL"/>
        </w:rPr>
        <w:t>Ann Rheum Dis</w:t>
      </w:r>
      <w:r w:rsidRPr="00A66C0B">
        <w:rPr>
          <w:lang w:val="nl-NL"/>
        </w:rPr>
        <w:t xml:space="preserve"> 2020; </w:t>
      </w:r>
      <w:r w:rsidRPr="00A66C0B">
        <w:rPr>
          <w:b/>
          <w:lang w:val="nl-NL"/>
        </w:rPr>
        <w:t>79</w:t>
      </w:r>
      <w:r w:rsidRPr="00A66C0B">
        <w:rPr>
          <w:lang w:val="nl-NL"/>
        </w:rPr>
        <w:t>(4): 472-80.</w:t>
      </w:r>
    </w:p>
    <w:p w14:paraId="761C5F4A" w14:textId="77777777" w:rsidR="009A63EA" w:rsidRPr="00A66C0B" w:rsidRDefault="009A63EA" w:rsidP="009A63EA">
      <w:pPr>
        <w:pStyle w:val="EndNoteBibliography"/>
        <w:spacing w:after="0"/>
      </w:pPr>
      <w:r w:rsidRPr="00A66C0B">
        <w:rPr>
          <w:lang w:val="nl-NL"/>
        </w:rPr>
        <w:t>46.</w:t>
      </w:r>
      <w:r w:rsidRPr="00A66C0B">
        <w:rPr>
          <w:lang w:val="nl-NL"/>
        </w:rPr>
        <w:tab/>
        <w:t xml:space="preserve">Lloyd KA, Wigerblad G, Sahlstrom P, et al. </w:t>
      </w:r>
      <w:r w:rsidRPr="00A66C0B">
        <w:t xml:space="preserve">Differential ACPA Binding to Nuclear Antigens Reveals a PAD-Independent Pathway and a Distinct Subset of Acetylation Cross-Reactive Autoantibodies in Rheumatoid Arthritis. </w:t>
      </w:r>
      <w:r w:rsidRPr="00A66C0B">
        <w:rPr>
          <w:i/>
        </w:rPr>
        <w:t>Front Immunol</w:t>
      </w:r>
      <w:r w:rsidRPr="00A66C0B">
        <w:t xml:space="preserve"> 2018; </w:t>
      </w:r>
      <w:r w:rsidRPr="00A66C0B">
        <w:rPr>
          <w:b/>
        </w:rPr>
        <w:t>9</w:t>
      </w:r>
      <w:r w:rsidRPr="00A66C0B">
        <w:t>: 3033.</w:t>
      </w:r>
    </w:p>
    <w:p w14:paraId="50B4335C" w14:textId="77777777" w:rsidR="009A63EA" w:rsidRPr="00A66C0B" w:rsidRDefault="009A63EA" w:rsidP="009A63EA">
      <w:pPr>
        <w:pStyle w:val="EndNoteBibliography"/>
        <w:spacing w:after="0"/>
        <w:rPr>
          <w:lang w:val="nl-NL"/>
        </w:rPr>
      </w:pPr>
      <w:r w:rsidRPr="00A66C0B">
        <w:t>47.</w:t>
      </w:r>
      <w:r w:rsidRPr="00A66C0B">
        <w:tab/>
        <w:t xml:space="preserve">Maresz KJ, Hellvard A, Sroka A, et al. Porphyromonas gingivalis facilitates the development and progression of destructive arthritis through its unique bacterial peptidylarginine deiminase (PAD). </w:t>
      </w:r>
      <w:r w:rsidRPr="00A66C0B">
        <w:rPr>
          <w:i/>
          <w:lang w:val="nl-NL"/>
        </w:rPr>
        <w:t>PLoS Pathog</w:t>
      </w:r>
      <w:r w:rsidRPr="00A66C0B">
        <w:rPr>
          <w:lang w:val="nl-NL"/>
        </w:rPr>
        <w:t xml:space="preserve"> 2013; </w:t>
      </w:r>
      <w:r w:rsidRPr="00A66C0B">
        <w:rPr>
          <w:b/>
          <w:lang w:val="nl-NL"/>
        </w:rPr>
        <w:t>9</w:t>
      </w:r>
      <w:r w:rsidRPr="00A66C0B">
        <w:rPr>
          <w:lang w:val="nl-NL"/>
        </w:rPr>
        <w:t>(9): e1003627.</w:t>
      </w:r>
    </w:p>
    <w:p w14:paraId="5BD9E0DB" w14:textId="77777777" w:rsidR="009A63EA" w:rsidRPr="00A66C0B" w:rsidRDefault="009A63EA" w:rsidP="009A63EA">
      <w:pPr>
        <w:pStyle w:val="EndNoteBibliography"/>
        <w:spacing w:after="0"/>
        <w:rPr>
          <w:lang w:val="nl-NL"/>
        </w:rPr>
      </w:pPr>
      <w:r w:rsidRPr="00A66C0B">
        <w:rPr>
          <w:lang w:val="nl-NL"/>
        </w:rPr>
        <w:t>48.</w:t>
      </w:r>
      <w:r w:rsidRPr="00A66C0B">
        <w:rPr>
          <w:lang w:val="nl-NL"/>
        </w:rPr>
        <w:tab/>
        <w:t xml:space="preserve">Scher JU, Ubeda C, Equinda M, et al. </w:t>
      </w:r>
      <w:r w:rsidRPr="00A66C0B">
        <w:t xml:space="preserve">Periodontal disease and the oral microbiota in new-onset rheumatoid arthritis. </w:t>
      </w:r>
      <w:r w:rsidRPr="00A66C0B">
        <w:rPr>
          <w:i/>
          <w:lang w:val="nl-NL"/>
        </w:rPr>
        <w:t>Arthritis Rheum</w:t>
      </w:r>
      <w:r w:rsidRPr="00A66C0B">
        <w:rPr>
          <w:lang w:val="nl-NL"/>
        </w:rPr>
        <w:t xml:space="preserve"> 2012; </w:t>
      </w:r>
      <w:r w:rsidRPr="00A66C0B">
        <w:rPr>
          <w:b/>
          <w:lang w:val="nl-NL"/>
        </w:rPr>
        <w:t>64</w:t>
      </w:r>
      <w:r w:rsidRPr="00A66C0B">
        <w:rPr>
          <w:lang w:val="nl-NL"/>
        </w:rPr>
        <w:t>(10): 3083-94.</w:t>
      </w:r>
    </w:p>
    <w:p w14:paraId="6F184247" w14:textId="77777777" w:rsidR="009A63EA" w:rsidRPr="00A66C0B" w:rsidRDefault="009A63EA" w:rsidP="009A63EA">
      <w:pPr>
        <w:pStyle w:val="EndNoteBibliography"/>
        <w:spacing w:after="0"/>
      </w:pPr>
      <w:r w:rsidRPr="00A66C0B">
        <w:rPr>
          <w:lang w:val="nl-NL"/>
        </w:rPr>
        <w:t>49.</w:t>
      </w:r>
      <w:r w:rsidRPr="00A66C0B">
        <w:rPr>
          <w:lang w:val="nl-NL"/>
        </w:rPr>
        <w:tab/>
        <w:t xml:space="preserve">van Heemst J, Jansen DT, Polydorides S, et al. </w:t>
      </w:r>
      <w:r w:rsidRPr="00A66C0B">
        <w:t xml:space="preserve">Crossreactivity to vinculin and microbes provides a molecular basis for HLA-based protection against rheumatoid arthritis. </w:t>
      </w:r>
      <w:r w:rsidRPr="00A66C0B">
        <w:rPr>
          <w:i/>
        </w:rPr>
        <w:t>Nat Commun</w:t>
      </w:r>
      <w:r w:rsidRPr="00A66C0B">
        <w:t xml:space="preserve"> 2015; </w:t>
      </w:r>
      <w:r w:rsidRPr="00A66C0B">
        <w:rPr>
          <w:b/>
        </w:rPr>
        <w:t>6</w:t>
      </w:r>
      <w:r w:rsidRPr="00A66C0B">
        <w:t>: 6681.</w:t>
      </w:r>
    </w:p>
    <w:p w14:paraId="3C047598" w14:textId="77777777" w:rsidR="009A63EA" w:rsidRPr="00A66C0B" w:rsidRDefault="009A63EA" w:rsidP="009A63EA">
      <w:pPr>
        <w:pStyle w:val="EndNoteBibliography"/>
        <w:spacing w:after="0"/>
      </w:pPr>
      <w:r w:rsidRPr="00A66C0B">
        <w:t>50.</w:t>
      </w:r>
      <w:r w:rsidRPr="00A66C0B">
        <w:tab/>
        <w:t xml:space="preserve">Pianta A, Arvikar SL, Strle K, et al. Two rheumatoid arthritis-specific autoantigens correlate microbial immunity with autoimmune responses in joints. </w:t>
      </w:r>
      <w:r w:rsidRPr="00A66C0B">
        <w:rPr>
          <w:i/>
        </w:rPr>
        <w:t>J Clin Invest</w:t>
      </w:r>
      <w:r w:rsidRPr="00A66C0B">
        <w:t xml:space="preserve"> 2017; </w:t>
      </w:r>
      <w:r w:rsidRPr="00A66C0B">
        <w:rPr>
          <w:b/>
        </w:rPr>
        <w:t>127</w:t>
      </w:r>
      <w:r w:rsidRPr="00A66C0B">
        <w:t>(8): 2946-56.</w:t>
      </w:r>
    </w:p>
    <w:p w14:paraId="768B932E" w14:textId="77777777" w:rsidR="009A63EA" w:rsidRPr="00A66C0B" w:rsidRDefault="009A63EA" w:rsidP="009A63EA">
      <w:pPr>
        <w:pStyle w:val="EndNoteBibliography"/>
        <w:spacing w:after="0"/>
        <w:rPr>
          <w:lang w:val="nl-NL"/>
        </w:rPr>
      </w:pPr>
      <w:r w:rsidRPr="00A66C0B">
        <w:t>51.</w:t>
      </w:r>
      <w:r w:rsidRPr="00A66C0B">
        <w:tab/>
        <w:t xml:space="preserve">Lundberg K, Kinloch A, Fisher BA, et al. Antibodies to citrullinated alpha-enolase peptide 1 are specific for rheumatoid arthritis and cross-react with bacterial enolase. </w:t>
      </w:r>
      <w:r w:rsidRPr="00A66C0B">
        <w:rPr>
          <w:i/>
          <w:lang w:val="nl-NL"/>
        </w:rPr>
        <w:t>Arthritis Rheum</w:t>
      </w:r>
      <w:r w:rsidRPr="00A66C0B">
        <w:rPr>
          <w:lang w:val="nl-NL"/>
        </w:rPr>
        <w:t xml:space="preserve"> 2008; </w:t>
      </w:r>
      <w:r w:rsidRPr="00A66C0B">
        <w:rPr>
          <w:b/>
          <w:lang w:val="nl-NL"/>
        </w:rPr>
        <w:t>58</w:t>
      </w:r>
      <w:r w:rsidRPr="00A66C0B">
        <w:rPr>
          <w:lang w:val="nl-NL"/>
        </w:rPr>
        <w:t>(10): 3009-19.</w:t>
      </w:r>
    </w:p>
    <w:p w14:paraId="2EDB3EBA" w14:textId="77777777" w:rsidR="009A63EA" w:rsidRPr="00A66C0B" w:rsidRDefault="009A63EA" w:rsidP="009A63EA">
      <w:pPr>
        <w:pStyle w:val="EndNoteBibliography"/>
        <w:spacing w:after="0"/>
      </w:pPr>
      <w:r w:rsidRPr="00A66C0B">
        <w:rPr>
          <w:lang w:val="nl-NL"/>
        </w:rPr>
        <w:t>52.</w:t>
      </w:r>
      <w:r w:rsidRPr="00A66C0B">
        <w:rPr>
          <w:lang w:val="nl-NL"/>
        </w:rPr>
        <w:tab/>
        <w:t xml:space="preserve">Greiling TM, Dehner C, Chen X, et al. </w:t>
      </w:r>
      <w:r w:rsidRPr="00A66C0B">
        <w:t xml:space="preserve">Commensal orthologs of the human autoantigen Ro60 as triggers of autoimmunity in lupus. </w:t>
      </w:r>
      <w:r w:rsidRPr="00A66C0B">
        <w:rPr>
          <w:i/>
        </w:rPr>
        <w:t>Sci Transl Med</w:t>
      </w:r>
      <w:r w:rsidRPr="00A66C0B">
        <w:t xml:space="preserve"> 2018; </w:t>
      </w:r>
      <w:r w:rsidRPr="00A66C0B">
        <w:rPr>
          <w:b/>
        </w:rPr>
        <w:t>10</w:t>
      </w:r>
      <w:r w:rsidRPr="00A66C0B">
        <w:t>(434).</w:t>
      </w:r>
    </w:p>
    <w:p w14:paraId="1EA74C49" w14:textId="77777777" w:rsidR="009A63EA" w:rsidRPr="00A66C0B" w:rsidRDefault="009A63EA" w:rsidP="009A63EA">
      <w:pPr>
        <w:pStyle w:val="EndNoteBibliography"/>
        <w:spacing w:after="0"/>
        <w:rPr>
          <w:lang w:val="nl-NL"/>
        </w:rPr>
      </w:pPr>
      <w:r w:rsidRPr="00A66C0B">
        <w:t>53.</w:t>
      </w:r>
      <w:r w:rsidRPr="00A66C0B">
        <w:tab/>
        <w:t xml:space="preserve">Petersen J, Ciacchi L, Tran MT, et al. T cell receptor cross-reactivity between gliadin and bacterial peptides in celiac disease. </w:t>
      </w:r>
      <w:r w:rsidRPr="00A66C0B">
        <w:rPr>
          <w:i/>
          <w:lang w:val="nl-NL"/>
        </w:rPr>
        <w:t>Nat Struct Mol Biol</w:t>
      </w:r>
      <w:r w:rsidRPr="00A66C0B">
        <w:rPr>
          <w:lang w:val="nl-NL"/>
        </w:rPr>
        <w:t xml:space="preserve"> 2020; </w:t>
      </w:r>
      <w:r w:rsidRPr="00A66C0B">
        <w:rPr>
          <w:b/>
          <w:lang w:val="nl-NL"/>
        </w:rPr>
        <w:t>27</w:t>
      </w:r>
      <w:r w:rsidRPr="00A66C0B">
        <w:rPr>
          <w:lang w:val="nl-NL"/>
        </w:rPr>
        <w:t>(1): 49-61.</w:t>
      </w:r>
    </w:p>
    <w:p w14:paraId="5F630EFB" w14:textId="77777777" w:rsidR="009A63EA" w:rsidRPr="00A66C0B" w:rsidRDefault="009A63EA" w:rsidP="009A63EA">
      <w:pPr>
        <w:pStyle w:val="EndNoteBibliography"/>
        <w:spacing w:after="0"/>
        <w:rPr>
          <w:lang w:val="nl-NL"/>
        </w:rPr>
      </w:pPr>
      <w:r w:rsidRPr="00A66C0B">
        <w:rPr>
          <w:lang w:val="nl-NL"/>
        </w:rPr>
        <w:t>54.</w:t>
      </w:r>
      <w:r w:rsidRPr="00A66C0B">
        <w:rPr>
          <w:lang w:val="nl-NL"/>
        </w:rPr>
        <w:tab/>
        <w:t xml:space="preserve">Ruff WE, Dehner C, Kim WJ, et al. </w:t>
      </w:r>
      <w:r w:rsidRPr="00A66C0B">
        <w:t xml:space="preserve">Pathogenic Autoreactive T and B Cells Cross-React with Mimotopes Expressed by a Common Human Gut Commensal to Trigger Autoimmunity. </w:t>
      </w:r>
      <w:r w:rsidRPr="00A66C0B">
        <w:rPr>
          <w:i/>
          <w:lang w:val="nl-NL"/>
        </w:rPr>
        <w:t>Cell Host Microbe</w:t>
      </w:r>
      <w:r w:rsidRPr="00A66C0B">
        <w:rPr>
          <w:lang w:val="nl-NL"/>
        </w:rPr>
        <w:t xml:space="preserve"> 2019; </w:t>
      </w:r>
      <w:r w:rsidRPr="00A66C0B">
        <w:rPr>
          <w:b/>
          <w:lang w:val="nl-NL"/>
        </w:rPr>
        <w:t>26</w:t>
      </w:r>
      <w:r w:rsidRPr="00A66C0B">
        <w:rPr>
          <w:lang w:val="nl-NL"/>
        </w:rPr>
        <w:t>(1): 100-13 e8.</w:t>
      </w:r>
    </w:p>
    <w:p w14:paraId="5CD976FC" w14:textId="77777777" w:rsidR="009A63EA" w:rsidRPr="00A66C0B" w:rsidRDefault="009A63EA" w:rsidP="009A63EA">
      <w:pPr>
        <w:pStyle w:val="EndNoteBibliography"/>
        <w:spacing w:after="0"/>
      </w:pPr>
      <w:r w:rsidRPr="00A66C0B">
        <w:rPr>
          <w:lang w:val="nl-NL"/>
        </w:rPr>
        <w:t>55.</w:t>
      </w:r>
      <w:r w:rsidRPr="00A66C0B">
        <w:rPr>
          <w:lang w:val="nl-NL"/>
        </w:rPr>
        <w:tab/>
        <w:t xml:space="preserve">Terao C, Ohmura K, Ikari K, et al. </w:t>
      </w:r>
      <w:r w:rsidRPr="00A66C0B">
        <w:t xml:space="preserve">Effects of smoking and shared epitope on the production of anti-citrullinated peptide antibody in a Japanese adult population. </w:t>
      </w:r>
      <w:r w:rsidRPr="00A66C0B">
        <w:rPr>
          <w:i/>
        </w:rPr>
        <w:t>Arthritis Care Res (Hoboken)</w:t>
      </w:r>
      <w:r w:rsidRPr="00A66C0B">
        <w:t xml:space="preserve"> 2014; </w:t>
      </w:r>
      <w:r w:rsidRPr="00A66C0B">
        <w:rPr>
          <w:b/>
        </w:rPr>
        <w:t>66</w:t>
      </w:r>
      <w:r w:rsidRPr="00A66C0B">
        <w:t>(12): 1818-27.</w:t>
      </w:r>
    </w:p>
    <w:p w14:paraId="30FCDCEF" w14:textId="77777777" w:rsidR="009A63EA" w:rsidRPr="00A66C0B" w:rsidRDefault="009A63EA" w:rsidP="009A63EA">
      <w:pPr>
        <w:pStyle w:val="EndNoteBibliography"/>
        <w:spacing w:after="0"/>
      </w:pPr>
      <w:r w:rsidRPr="00A66C0B">
        <w:t>56.</w:t>
      </w:r>
      <w:r w:rsidRPr="00A66C0B">
        <w:tab/>
        <w:t xml:space="preserve">Hensvold AH, Magnusson PK, Joshua V, et al. Environmental and genetic factors in the development of anticitrullinated protein antibodies (ACPAs) and ACPA-positive rheumatoid arthritis: an epidemiological investigation in twins. </w:t>
      </w:r>
      <w:r w:rsidRPr="00A66C0B">
        <w:rPr>
          <w:i/>
        </w:rPr>
        <w:t>Ann Rheum Dis</w:t>
      </w:r>
      <w:r w:rsidRPr="00A66C0B">
        <w:t xml:space="preserve"> 2015; </w:t>
      </w:r>
      <w:r w:rsidRPr="00A66C0B">
        <w:rPr>
          <w:b/>
        </w:rPr>
        <w:t>74</w:t>
      </w:r>
      <w:r w:rsidRPr="00A66C0B">
        <w:t>(2): 375-80.</w:t>
      </w:r>
    </w:p>
    <w:p w14:paraId="7DC2B7E7" w14:textId="77777777" w:rsidR="009A63EA" w:rsidRPr="00A66C0B" w:rsidRDefault="009A63EA" w:rsidP="009A63EA">
      <w:pPr>
        <w:pStyle w:val="EndNoteBibliography"/>
        <w:spacing w:after="0"/>
      </w:pPr>
      <w:r w:rsidRPr="00A66C0B">
        <w:t>57.</w:t>
      </w:r>
      <w:r w:rsidRPr="00A66C0B">
        <w:tab/>
        <w:t xml:space="preserve">Nemazee DA. Immune complexes can trigger specific, T cell-dependent, autoanti-IgG antibody production in mice. </w:t>
      </w:r>
      <w:r w:rsidRPr="00A66C0B">
        <w:rPr>
          <w:i/>
        </w:rPr>
        <w:t>J Exp Med</w:t>
      </w:r>
      <w:r w:rsidRPr="00A66C0B">
        <w:t xml:space="preserve"> 1985; </w:t>
      </w:r>
      <w:r w:rsidRPr="00A66C0B">
        <w:rPr>
          <w:b/>
        </w:rPr>
        <w:t>161</w:t>
      </w:r>
      <w:r w:rsidRPr="00A66C0B">
        <w:t>(1): 242-56.</w:t>
      </w:r>
    </w:p>
    <w:p w14:paraId="5CDCF1D4" w14:textId="77777777" w:rsidR="009A63EA" w:rsidRPr="00A66C0B" w:rsidRDefault="009A63EA" w:rsidP="009A63EA">
      <w:pPr>
        <w:pStyle w:val="EndNoteBibliography"/>
        <w:spacing w:after="0"/>
        <w:rPr>
          <w:lang w:val="nl-NL"/>
        </w:rPr>
      </w:pPr>
      <w:r w:rsidRPr="00A66C0B">
        <w:lastRenderedPageBreak/>
        <w:t>58.</w:t>
      </w:r>
      <w:r w:rsidRPr="00A66C0B">
        <w:tab/>
        <w:t xml:space="preserve">Leadbetter EA, Rifkin IR, Hohlbaum AM, Beaudette BC, Shlomchik MJ, Marshak-Rothstein A. Chromatin-IgG complexes activate B cells by dual engagement of IgM and Toll-like receptors. </w:t>
      </w:r>
      <w:r w:rsidRPr="00A66C0B">
        <w:rPr>
          <w:i/>
          <w:lang w:val="nl-NL"/>
        </w:rPr>
        <w:t>Nature</w:t>
      </w:r>
      <w:r w:rsidRPr="00A66C0B">
        <w:rPr>
          <w:lang w:val="nl-NL"/>
        </w:rPr>
        <w:t xml:space="preserve"> 2002; </w:t>
      </w:r>
      <w:r w:rsidRPr="00A66C0B">
        <w:rPr>
          <w:b/>
          <w:lang w:val="nl-NL"/>
        </w:rPr>
        <w:t>416</w:t>
      </w:r>
      <w:r w:rsidRPr="00A66C0B">
        <w:rPr>
          <w:lang w:val="nl-NL"/>
        </w:rPr>
        <w:t>(6881): 603-7.</w:t>
      </w:r>
    </w:p>
    <w:p w14:paraId="4F01E98F" w14:textId="77777777" w:rsidR="009A63EA" w:rsidRPr="00A66C0B" w:rsidRDefault="009A63EA" w:rsidP="009A63EA">
      <w:pPr>
        <w:pStyle w:val="EndNoteBibliography"/>
        <w:spacing w:after="0"/>
        <w:rPr>
          <w:lang w:val="nl-NL"/>
        </w:rPr>
      </w:pPr>
      <w:r w:rsidRPr="00A66C0B">
        <w:rPr>
          <w:lang w:val="nl-NL"/>
        </w:rPr>
        <w:t>59.</w:t>
      </w:r>
      <w:r w:rsidRPr="00A66C0B">
        <w:rPr>
          <w:lang w:val="nl-NL"/>
        </w:rPr>
        <w:tab/>
        <w:t xml:space="preserve">Manfredo Vieira S, Hiltensperger M, Kumar V, et al. </w:t>
      </w:r>
      <w:r w:rsidRPr="00A66C0B">
        <w:t xml:space="preserve">Translocation of a gut pathobiont drives autoimmunity in mice and humans. </w:t>
      </w:r>
      <w:r w:rsidRPr="00A66C0B">
        <w:rPr>
          <w:i/>
          <w:lang w:val="nl-NL"/>
        </w:rPr>
        <w:t>Science</w:t>
      </w:r>
      <w:r w:rsidRPr="00A66C0B">
        <w:rPr>
          <w:lang w:val="nl-NL"/>
        </w:rPr>
        <w:t xml:space="preserve"> 2018; </w:t>
      </w:r>
      <w:r w:rsidRPr="00A66C0B">
        <w:rPr>
          <w:b/>
          <w:lang w:val="nl-NL"/>
        </w:rPr>
        <w:t>359</w:t>
      </w:r>
      <w:r w:rsidRPr="00A66C0B">
        <w:rPr>
          <w:lang w:val="nl-NL"/>
        </w:rPr>
        <w:t>(6380): 1156-61.</w:t>
      </w:r>
    </w:p>
    <w:p w14:paraId="2C37FFE9" w14:textId="77777777" w:rsidR="009A63EA" w:rsidRPr="00A66C0B" w:rsidRDefault="009A63EA" w:rsidP="009A63EA">
      <w:pPr>
        <w:pStyle w:val="EndNoteBibliography"/>
        <w:spacing w:after="0"/>
        <w:rPr>
          <w:lang w:val="nl-NL"/>
        </w:rPr>
      </w:pPr>
      <w:r w:rsidRPr="00A66C0B">
        <w:rPr>
          <w:lang w:val="nl-NL"/>
        </w:rPr>
        <w:t>60.</w:t>
      </w:r>
      <w:r w:rsidRPr="00A66C0B">
        <w:rPr>
          <w:lang w:val="nl-NL"/>
        </w:rPr>
        <w:tab/>
        <w:t xml:space="preserve">Gerlag DM, Raza K, van Baarsen LG, et al. </w:t>
      </w:r>
      <w:r w:rsidRPr="00A66C0B">
        <w:t xml:space="preserve">EULAR recommendations for terminology and research in individuals at risk of rheumatoid arthritis: report from the Study Group for Risk Factors for Rheumatoid Arthritis. </w:t>
      </w:r>
      <w:r w:rsidRPr="00A66C0B">
        <w:rPr>
          <w:i/>
          <w:lang w:val="nl-NL"/>
        </w:rPr>
        <w:t>Ann Rheum Dis</w:t>
      </w:r>
      <w:r w:rsidRPr="00A66C0B">
        <w:rPr>
          <w:lang w:val="nl-NL"/>
        </w:rPr>
        <w:t xml:space="preserve"> 2012; </w:t>
      </w:r>
      <w:r w:rsidRPr="00A66C0B">
        <w:rPr>
          <w:b/>
          <w:lang w:val="nl-NL"/>
        </w:rPr>
        <w:t>71</w:t>
      </w:r>
      <w:r w:rsidRPr="00A66C0B">
        <w:rPr>
          <w:lang w:val="nl-NL"/>
        </w:rPr>
        <w:t>(5): 638-41.</w:t>
      </w:r>
    </w:p>
    <w:p w14:paraId="3AE20470" w14:textId="77777777" w:rsidR="009A63EA" w:rsidRPr="00A66C0B" w:rsidRDefault="009A63EA" w:rsidP="009A63EA">
      <w:pPr>
        <w:pStyle w:val="EndNoteBibliography"/>
        <w:spacing w:after="0"/>
        <w:rPr>
          <w:lang w:val="nl-NL"/>
        </w:rPr>
      </w:pPr>
      <w:r w:rsidRPr="00A66C0B">
        <w:rPr>
          <w:lang w:val="nl-NL"/>
        </w:rPr>
        <w:t>61.</w:t>
      </w:r>
      <w:r w:rsidRPr="00A66C0B">
        <w:rPr>
          <w:lang w:val="nl-NL"/>
        </w:rPr>
        <w:tab/>
        <w:t xml:space="preserve">van Steenbergen HW, Aletaha D, Beaart-van de Voorde LJ, et al. </w:t>
      </w:r>
      <w:r w:rsidRPr="00A66C0B">
        <w:t xml:space="preserve">EULAR definition of arthralgia suspicious for progression to rheumatoid arthritis. </w:t>
      </w:r>
      <w:r w:rsidRPr="00A66C0B">
        <w:rPr>
          <w:i/>
          <w:lang w:val="nl-NL"/>
        </w:rPr>
        <w:t>Ann Rheum Dis</w:t>
      </w:r>
      <w:r w:rsidRPr="00A66C0B">
        <w:rPr>
          <w:lang w:val="nl-NL"/>
        </w:rPr>
        <w:t xml:space="preserve"> 2017; </w:t>
      </w:r>
      <w:r w:rsidRPr="00A66C0B">
        <w:rPr>
          <w:b/>
          <w:lang w:val="nl-NL"/>
        </w:rPr>
        <w:t>76</w:t>
      </w:r>
      <w:r w:rsidRPr="00A66C0B">
        <w:rPr>
          <w:lang w:val="nl-NL"/>
        </w:rPr>
        <w:t>(3): 491-6.</w:t>
      </w:r>
    </w:p>
    <w:p w14:paraId="6EE43004" w14:textId="77777777" w:rsidR="009A63EA" w:rsidRPr="00A66C0B" w:rsidRDefault="009A63EA" w:rsidP="009A63EA">
      <w:pPr>
        <w:pStyle w:val="EndNoteBibliography"/>
        <w:spacing w:after="0"/>
        <w:rPr>
          <w:lang w:val="nl-NL"/>
        </w:rPr>
      </w:pPr>
      <w:r w:rsidRPr="00A66C0B">
        <w:rPr>
          <w:lang w:val="nl-NL"/>
        </w:rPr>
        <w:t>62.</w:t>
      </w:r>
      <w:r w:rsidRPr="00A66C0B">
        <w:rPr>
          <w:lang w:val="nl-NL"/>
        </w:rPr>
        <w:tab/>
        <w:t xml:space="preserve">Boeters DM, Raza K, van der Helm-van Mil AHM. </w:t>
      </w:r>
      <w:r w:rsidRPr="00A66C0B">
        <w:t xml:space="preserve">Which patients presenting with arthralgia eventually develop rheumatoid arthritis? </w:t>
      </w:r>
      <w:r w:rsidRPr="00A66C0B">
        <w:rPr>
          <w:lang w:val="nl-NL"/>
        </w:rPr>
        <w:t xml:space="preserve">The current state of the art. </w:t>
      </w:r>
      <w:r w:rsidRPr="00A66C0B">
        <w:rPr>
          <w:i/>
          <w:lang w:val="nl-NL"/>
        </w:rPr>
        <w:t>RMD Open</w:t>
      </w:r>
      <w:r w:rsidRPr="00A66C0B">
        <w:rPr>
          <w:lang w:val="nl-NL"/>
        </w:rPr>
        <w:t xml:space="preserve"> 2017; </w:t>
      </w:r>
      <w:r w:rsidRPr="00A66C0B">
        <w:rPr>
          <w:b/>
          <w:lang w:val="nl-NL"/>
        </w:rPr>
        <w:t>3</w:t>
      </w:r>
      <w:r w:rsidRPr="00A66C0B">
        <w:rPr>
          <w:lang w:val="nl-NL"/>
        </w:rPr>
        <w:t>(2): e000479.</w:t>
      </w:r>
    </w:p>
    <w:p w14:paraId="12B585C9" w14:textId="77777777" w:rsidR="009A63EA" w:rsidRPr="00A66C0B" w:rsidRDefault="009A63EA" w:rsidP="009A63EA">
      <w:pPr>
        <w:pStyle w:val="EndNoteBibliography"/>
        <w:spacing w:after="0"/>
        <w:rPr>
          <w:lang w:val="nl-NL"/>
        </w:rPr>
      </w:pPr>
      <w:r w:rsidRPr="00A66C0B">
        <w:rPr>
          <w:lang w:val="nl-NL"/>
        </w:rPr>
        <w:t>63.</w:t>
      </w:r>
      <w:r w:rsidRPr="00A66C0B">
        <w:rPr>
          <w:lang w:val="nl-NL"/>
        </w:rPr>
        <w:tab/>
        <w:t xml:space="preserve">van Steenbergen HW, da Silva JAP, Huizinga TWJ, van der Helm-van Mil AHM. </w:t>
      </w:r>
      <w:r w:rsidRPr="00A66C0B">
        <w:t xml:space="preserve">Preventing progression from arthralgia to arthritis: targeting the right patients. </w:t>
      </w:r>
      <w:r w:rsidRPr="00A66C0B">
        <w:rPr>
          <w:i/>
          <w:lang w:val="nl-NL"/>
        </w:rPr>
        <w:t>Nat Rev Rheumatol</w:t>
      </w:r>
      <w:r w:rsidRPr="00A66C0B">
        <w:rPr>
          <w:lang w:val="nl-NL"/>
        </w:rPr>
        <w:t xml:space="preserve"> 2018; </w:t>
      </w:r>
      <w:r w:rsidRPr="00A66C0B">
        <w:rPr>
          <w:b/>
          <w:lang w:val="nl-NL"/>
        </w:rPr>
        <w:t>14</w:t>
      </w:r>
      <w:r w:rsidRPr="00A66C0B">
        <w:rPr>
          <w:lang w:val="nl-NL"/>
        </w:rPr>
        <w:t>(1): 32-41.</w:t>
      </w:r>
    </w:p>
    <w:p w14:paraId="3507FDA2" w14:textId="77777777" w:rsidR="009A63EA" w:rsidRPr="00A66C0B" w:rsidRDefault="009A63EA" w:rsidP="009A63EA">
      <w:pPr>
        <w:pStyle w:val="EndNoteBibliography"/>
        <w:spacing w:after="0"/>
      </w:pPr>
      <w:r w:rsidRPr="00A66C0B">
        <w:rPr>
          <w:lang w:val="nl-NL"/>
        </w:rPr>
        <w:t>64.</w:t>
      </w:r>
      <w:r w:rsidRPr="00A66C0B">
        <w:rPr>
          <w:lang w:val="nl-NL"/>
        </w:rPr>
        <w:tab/>
        <w:t xml:space="preserve">Mosor E, Stoffer-Marx M, Steiner G, et al. </w:t>
      </w:r>
      <w:r w:rsidRPr="00A66C0B">
        <w:t xml:space="preserve">I would never take preventive medication! Perspectives and information needs of people who underwent predictive tests for rheumatoid arthritis. </w:t>
      </w:r>
      <w:r w:rsidRPr="00A66C0B">
        <w:rPr>
          <w:i/>
        </w:rPr>
        <w:t>Arthritis Care Res (Hoboken)</w:t>
      </w:r>
      <w:r w:rsidRPr="00A66C0B">
        <w:t xml:space="preserve"> 2019.</w:t>
      </w:r>
    </w:p>
    <w:p w14:paraId="47B66BF5" w14:textId="77777777" w:rsidR="009A63EA" w:rsidRPr="00A66C0B" w:rsidRDefault="009A63EA" w:rsidP="009A63EA">
      <w:pPr>
        <w:pStyle w:val="EndNoteBibliography"/>
        <w:spacing w:after="0"/>
        <w:rPr>
          <w:lang w:val="nl-NL"/>
        </w:rPr>
      </w:pPr>
      <w:r w:rsidRPr="00A66C0B">
        <w:t>65.</w:t>
      </w:r>
      <w:r w:rsidRPr="00A66C0B">
        <w:tab/>
        <w:t xml:space="preserve">Falahee M, Finckh A, Raza K, Harrison M. Preferences of Patients and At-risk Individuals for Preventive Approaches to Rheumatoid Arthritis. </w:t>
      </w:r>
      <w:r w:rsidRPr="00A66C0B">
        <w:rPr>
          <w:i/>
          <w:lang w:val="nl-NL"/>
        </w:rPr>
        <w:t>Clin Ther</w:t>
      </w:r>
      <w:r w:rsidRPr="00A66C0B">
        <w:rPr>
          <w:lang w:val="nl-NL"/>
        </w:rPr>
        <w:t xml:space="preserve"> 2019; </w:t>
      </w:r>
      <w:r w:rsidRPr="00A66C0B">
        <w:rPr>
          <w:b/>
          <w:lang w:val="nl-NL"/>
        </w:rPr>
        <w:t>41</w:t>
      </w:r>
      <w:r w:rsidRPr="00A66C0B">
        <w:rPr>
          <w:lang w:val="nl-NL"/>
        </w:rPr>
        <w:t>(7): 1346-54.</w:t>
      </w:r>
    </w:p>
    <w:p w14:paraId="3FFCA6F6" w14:textId="77777777" w:rsidR="009A63EA" w:rsidRPr="00A66C0B" w:rsidRDefault="009A63EA" w:rsidP="009A63EA">
      <w:pPr>
        <w:pStyle w:val="EndNoteBibliography"/>
        <w:spacing w:after="0"/>
        <w:rPr>
          <w:lang w:val="nl-NL"/>
        </w:rPr>
      </w:pPr>
      <w:r w:rsidRPr="00A66C0B">
        <w:rPr>
          <w:lang w:val="nl-NL"/>
        </w:rPr>
        <w:t>66.</w:t>
      </w:r>
      <w:r w:rsidRPr="00A66C0B">
        <w:rPr>
          <w:lang w:val="nl-NL"/>
        </w:rPr>
        <w:tab/>
        <w:t xml:space="preserve">van der Helm-van Mil AH, Detert J, le Cessie S, et al. </w:t>
      </w:r>
      <w:r w:rsidRPr="00A66C0B">
        <w:t xml:space="preserve">Validation of a prediction rule for disease outcome in patients with recent-onset undifferentiated arthritis: moving toward individualized treatment decision-making. </w:t>
      </w:r>
      <w:r w:rsidRPr="00A66C0B">
        <w:rPr>
          <w:i/>
          <w:lang w:val="nl-NL"/>
        </w:rPr>
        <w:t>Arthritis Rheum</w:t>
      </w:r>
      <w:r w:rsidRPr="00A66C0B">
        <w:rPr>
          <w:lang w:val="nl-NL"/>
        </w:rPr>
        <w:t xml:space="preserve"> 2008; </w:t>
      </w:r>
      <w:r w:rsidRPr="00A66C0B">
        <w:rPr>
          <w:b/>
          <w:lang w:val="nl-NL"/>
        </w:rPr>
        <w:t>58</w:t>
      </w:r>
      <w:r w:rsidRPr="00A66C0B">
        <w:rPr>
          <w:lang w:val="nl-NL"/>
        </w:rPr>
        <w:t>(8): 2241-7.</w:t>
      </w:r>
    </w:p>
    <w:p w14:paraId="4A444EF1" w14:textId="77777777" w:rsidR="009A63EA" w:rsidRPr="00A66C0B" w:rsidRDefault="009A63EA" w:rsidP="009A63EA">
      <w:pPr>
        <w:pStyle w:val="EndNoteBibliography"/>
        <w:spacing w:after="0"/>
      </w:pPr>
      <w:r w:rsidRPr="00A66C0B">
        <w:rPr>
          <w:lang w:val="nl-NL"/>
        </w:rPr>
        <w:t>67.</w:t>
      </w:r>
      <w:r w:rsidRPr="00A66C0B">
        <w:rPr>
          <w:lang w:val="nl-NL"/>
        </w:rPr>
        <w:tab/>
        <w:t xml:space="preserve">van Beers-Tas MH, Blanken AB, Nielen MMJ, et al. </w:t>
      </w:r>
      <w:r w:rsidRPr="00A66C0B">
        <w:t xml:space="preserve">The value of joint ultrasonography in predicting arthritis in seropositive patients with arthralgia: a prospective cohort study. </w:t>
      </w:r>
      <w:r w:rsidRPr="00A66C0B">
        <w:rPr>
          <w:i/>
        </w:rPr>
        <w:t>Arthritis Res Ther</w:t>
      </w:r>
      <w:r w:rsidRPr="00A66C0B">
        <w:t xml:space="preserve"> 2018; </w:t>
      </w:r>
      <w:r w:rsidRPr="00A66C0B">
        <w:rPr>
          <w:b/>
        </w:rPr>
        <w:t>20</w:t>
      </w:r>
      <w:r w:rsidRPr="00A66C0B">
        <w:t>(1): 279.</w:t>
      </w:r>
    </w:p>
    <w:p w14:paraId="2C9C8F66" w14:textId="77777777" w:rsidR="009A63EA" w:rsidRPr="00A66C0B" w:rsidRDefault="009A63EA" w:rsidP="009A63EA">
      <w:pPr>
        <w:pStyle w:val="EndNoteBibliography"/>
        <w:spacing w:after="0"/>
      </w:pPr>
      <w:r w:rsidRPr="00A66C0B">
        <w:t>68.</w:t>
      </w:r>
      <w:r w:rsidRPr="00A66C0B">
        <w:tab/>
        <w:t xml:space="preserve">Nam JL, Hensor EM, Hunt L, Conaghan PG, Wakefield RJ, Emery P. Ultrasound findings predict progression to inflammatory arthritis in anti-CCP antibody-positive patients without clinical synovitis. </w:t>
      </w:r>
      <w:r w:rsidRPr="00A66C0B">
        <w:rPr>
          <w:i/>
        </w:rPr>
        <w:t>Ann Rheum Dis</w:t>
      </w:r>
      <w:r w:rsidRPr="00A66C0B">
        <w:t xml:space="preserve"> 2016; </w:t>
      </w:r>
      <w:r w:rsidRPr="00A66C0B">
        <w:rPr>
          <w:b/>
        </w:rPr>
        <w:t>75</w:t>
      </w:r>
      <w:r w:rsidRPr="00A66C0B">
        <w:t>(12): 2060-7.</w:t>
      </w:r>
    </w:p>
    <w:p w14:paraId="6C7D402F" w14:textId="77777777" w:rsidR="009A63EA" w:rsidRPr="00A66C0B" w:rsidRDefault="009A63EA" w:rsidP="009A63EA">
      <w:pPr>
        <w:pStyle w:val="EndNoteBibliography"/>
        <w:spacing w:after="0"/>
      </w:pPr>
      <w:r w:rsidRPr="00A66C0B">
        <w:t>69.</w:t>
      </w:r>
      <w:r w:rsidRPr="00A66C0B">
        <w:tab/>
        <w:t xml:space="preserve">Sahbudin I, Pickup L, Nightingale P, et al. The role of ultrasound-defined tenosynovitis and synovitis in the prediction of rheumatoid arthritis development. </w:t>
      </w:r>
      <w:r w:rsidRPr="00A66C0B">
        <w:rPr>
          <w:i/>
        </w:rPr>
        <w:t>Rheumatology (Oxford)</w:t>
      </w:r>
      <w:r w:rsidRPr="00A66C0B">
        <w:t xml:space="preserve"> 2018.</w:t>
      </w:r>
    </w:p>
    <w:p w14:paraId="27D8D397" w14:textId="77777777" w:rsidR="009A63EA" w:rsidRPr="00A66C0B" w:rsidRDefault="009A63EA" w:rsidP="009A63EA">
      <w:pPr>
        <w:pStyle w:val="EndNoteBibliography"/>
        <w:spacing w:after="0"/>
        <w:rPr>
          <w:lang w:val="nl-NL"/>
        </w:rPr>
      </w:pPr>
      <w:r w:rsidRPr="00A66C0B">
        <w:t>70.</w:t>
      </w:r>
      <w:r w:rsidRPr="00A66C0B">
        <w:tab/>
        <w:t xml:space="preserve">van de Stadt LA, Witte BI, Bos WH, van Schaardenburg D. A prediction rule for the development of arthritis in seropositive arthralgia patients. </w:t>
      </w:r>
      <w:r w:rsidRPr="00A66C0B">
        <w:rPr>
          <w:i/>
          <w:lang w:val="nl-NL"/>
        </w:rPr>
        <w:t>Ann Rheum Dis</w:t>
      </w:r>
      <w:r w:rsidRPr="00A66C0B">
        <w:rPr>
          <w:lang w:val="nl-NL"/>
        </w:rPr>
        <w:t xml:space="preserve"> 2013; </w:t>
      </w:r>
      <w:r w:rsidRPr="00A66C0B">
        <w:rPr>
          <w:b/>
          <w:lang w:val="nl-NL"/>
        </w:rPr>
        <w:t>72</w:t>
      </w:r>
      <w:r w:rsidRPr="00A66C0B">
        <w:rPr>
          <w:lang w:val="nl-NL"/>
        </w:rPr>
        <w:t>(12): 1920-6.</w:t>
      </w:r>
    </w:p>
    <w:p w14:paraId="167A64C6" w14:textId="77777777" w:rsidR="009A63EA" w:rsidRPr="00A66C0B" w:rsidRDefault="009A63EA" w:rsidP="009A63EA">
      <w:pPr>
        <w:pStyle w:val="EndNoteBibliography"/>
        <w:spacing w:after="0"/>
      </w:pPr>
      <w:r w:rsidRPr="00A66C0B">
        <w:rPr>
          <w:lang w:val="nl-NL"/>
        </w:rPr>
        <w:t>71.</w:t>
      </w:r>
      <w:r w:rsidRPr="00A66C0B">
        <w:rPr>
          <w:lang w:val="nl-NL"/>
        </w:rPr>
        <w:tab/>
        <w:t xml:space="preserve">Al-Laith M, Jasenecova M, Abraham S, et al. </w:t>
      </w:r>
      <w:r w:rsidRPr="00A66C0B">
        <w:t xml:space="preserve">Arthritis prevention in the pre-clinical phase of RA with abatacept (the APIPPRA study): a multi-centre, randomised, double-blind, parallel-group, placebo-controlled clinical trial protocol. </w:t>
      </w:r>
      <w:r w:rsidRPr="00A66C0B">
        <w:rPr>
          <w:i/>
        </w:rPr>
        <w:t>Trials</w:t>
      </w:r>
      <w:r w:rsidRPr="00A66C0B">
        <w:t xml:space="preserve"> 2019; </w:t>
      </w:r>
      <w:r w:rsidRPr="00A66C0B">
        <w:rPr>
          <w:b/>
        </w:rPr>
        <w:t>20</w:t>
      </w:r>
      <w:r w:rsidRPr="00A66C0B">
        <w:t>(1): 429.</w:t>
      </w:r>
    </w:p>
    <w:p w14:paraId="4D0B444E" w14:textId="007FD601" w:rsidR="009A63EA" w:rsidRPr="00A66C0B" w:rsidRDefault="009A63EA" w:rsidP="009A63EA">
      <w:pPr>
        <w:pStyle w:val="EndNoteBibliography"/>
        <w:spacing w:after="0"/>
      </w:pPr>
      <w:r w:rsidRPr="00A66C0B">
        <w:t>72.</w:t>
      </w:r>
      <w:r w:rsidRPr="00A66C0B">
        <w:tab/>
        <w:t xml:space="preserve">School UoE-NM. Abatacept Reversing Subclinical Inflammation as Measured by MRI in ACPA Positive Arthralgia (ARIAA). </w:t>
      </w:r>
      <w:hyperlink r:id="rId8" w:history="1">
        <w:r w:rsidRPr="00A66C0B">
          <w:rPr>
            <w:rStyle w:val="Hyperlink"/>
            <w:color w:val="auto"/>
          </w:rPr>
          <w:t>https://clinicaltrials.gov/ct2/show/NCT02778906</w:t>
        </w:r>
      </w:hyperlink>
      <w:r w:rsidRPr="00A66C0B">
        <w:t>.</w:t>
      </w:r>
    </w:p>
    <w:p w14:paraId="21864188" w14:textId="599F2C29" w:rsidR="009A63EA" w:rsidRPr="00A66C0B" w:rsidRDefault="009A63EA" w:rsidP="009A63EA">
      <w:pPr>
        <w:pStyle w:val="EndNoteBibliography"/>
        <w:spacing w:after="0"/>
      </w:pPr>
      <w:r w:rsidRPr="00A66C0B">
        <w:t>73.</w:t>
      </w:r>
      <w:r w:rsidRPr="00A66C0B">
        <w:tab/>
        <w:t xml:space="preserve">(NIAID) NIoAaID. Strategy to Prevent the Onset of Clinically-Apparent Rheumatoid Arthritis (StopRA). </w:t>
      </w:r>
      <w:hyperlink r:id="rId9" w:history="1">
        <w:r w:rsidRPr="00A66C0B">
          <w:rPr>
            <w:rStyle w:val="Hyperlink"/>
            <w:color w:val="auto"/>
          </w:rPr>
          <w:t>https://clinicaltrials.gov/ct2/show/NCT02603146</w:t>
        </w:r>
      </w:hyperlink>
      <w:r w:rsidRPr="00A66C0B">
        <w:t>.</w:t>
      </w:r>
    </w:p>
    <w:p w14:paraId="36884C99" w14:textId="43E77847" w:rsidR="009A63EA" w:rsidRPr="00A66C0B" w:rsidRDefault="009A63EA" w:rsidP="009A63EA">
      <w:pPr>
        <w:pStyle w:val="EndNoteBibliography"/>
        <w:spacing w:after="0"/>
      </w:pPr>
      <w:r w:rsidRPr="00A66C0B">
        <w:t>74.</w:t>
      </w:r>
      <w:r w:rsidRPr="00A66C0B">
        <w:tab/>
        <w:t xml:space="preserve">Center LUM. Treat early arthralgia to reverse or limit impending exacerbation to rheumatoid arthritis (TREAT EARLIER). </w:t>
      </w:r>
      <w:hyperlink r:id="rId10" w:history="1">
        <w:r w:rsidRPr="00A66C0B">
          <w:rPr>
            <w:rStyle w:val="Hyperlink"/>
            <w:color w:val="auto"/>
          </w:rPr>
          <w:t>https://www.trialregister.nl/trial/4599</w:t>
        </w:r>
      </w:hyperlink>
      <w:r w:rsidRPr="00A66C0B">
        <w:t>.</w:t>
      </w:r>
    </w:p>
    <w:p w14:paraId="688FDCE4" w14:textId="77777777" w:rsidR="009A63EA" w:rsidRPr="00A66C0B" w:rsidRDefault="009A63EA" w:rsidP="009A63EA">
      <w:pPr>
        <w:pStyle w:val="EndNoteBibliography"/>
        <w:spacing w:after="0"/>
      </w:pPr>
      <w:r w:rsidRPr="00A66C0B">
        <w:t>75.</w:t>
      </w:r>
      <w:r w:rsidRPr="00A66C0B">
        <w:tab/>
        <w:t>Center ARI. Statins to Prevent Rheumatoid Arthritis (STAPRA).</w:t>
      </w:r>
    </w:p>
    <w:p w14:paraId="4594527D" w14:textId="77777777" w:rsidR="009A63EA" w:rsidRPr="00A66C0B" w:rsidRDefault="009A63EA" w:rsidP="009A63EA">
      <w:pPr>
        <w:pStyle w:val="EndNoteBibliography"/>
        <w:spacing w:after="0"/>
      </w:pPr>
      <w:r w:rsidRPr="00A66C0B">
        <w:t>76.</w:t>
      </w:r>
      <w:r w:rsidRPr="00A66C0B">
        <w:tab/>
        <w:t xml:space="preserve">Raffin C, Vo LT, Bluestone JA. Treg cell-based therapies: challenges and perspectives. </w:t>
      </w:r>
      <w:r w:rsidRPr="00A66C0B">
        <w:rPr>
          <w:i/>
        </w:rPr>
        <w:t>Nat Rev Immunol</w:t>
      </w:r>
      <w:r w:rsidRPr="00A66C0B">
        <w:t xml:space="preserve"> 2020; </w:t>
      </w:r>
      <w:r w:rsidRPr="00A66C0B">
        <w:rPr>
          <w:b/>
        </w:rPr>
        <w:t>20</w:t>
      </w:r>
      <w:r w:rsidRPr="00A66C0B">
        <w:t>(3): 158-72.</w:t>
      </w:r>
    </w:p>
    <w:p w14:paraId="73788544" w14:textId="77777777" w:rsidR="009A63EA" w:rsidRPr="00A66C0B" w:rsidRDefault="009A63EA" w:rsidP="009A63EA">
      <w:pPr>
        <w:pStyle w:val="EndNoteBibliography"/>
        <w:spacing w:after="0"/>
        <w:rPr>
          <w:lang w:val="nl-NL"/>
        </w:rPr>
      </w:pPr>
      <w:r w:rsidRPr="00A66C0B">
        <w:t>77.</w:t>
      </w:r>
      <w:r w:rsidRPr="00A66C0B">
        <w:tab/>
        <w:t xml:space="preserve">van Eden W, van der Zee R, Prakken B. Heat-shock proteins induce T-cell regulation of chronic inflammation. </w:t>
      </w:r>
      <w:r w:rsidRPr="00A66C0B">
        <w:rPr>
          <w:i/>
          <w:lang w:val="nl-NL"/>
        </w:rPr>
        <w:t>Nat Rev Immunol</w:t>
      </w:r>
      <w:r w:rsidRPr="00A66C0B">
        <w:rPr>
          <w:lang w:val="nl-NL"/>
        </w:rPr>
        <w:t xml:space="preserve"> 2005; </w:t>
      </w:r>
      <w:r w:rsidRPr="00A66C0B">
        <w:rPr>
          <w:b/>
          <w:lang w:val="nl-NL"/>
        </w:rPr>
        <w:t>5</w:t>
      </w:r>
      <w:r w:rsidRPr="00A66C0B">
        <w:rPr>
          <w:lang w:val="nl-NL"/>
        </w:rPr>
        <w:t>(4): 318-30.</w:t>
      </w:r>
    </w:p>
    <w:p w14:paraId="44CE335B" w14:textId="77777777" w:rsidR="009A63EA" w:rsidRPr="00A66C0B" w:rsidRDefault="009A63EA" w:rsidP="009A63EA">
      <w:pPr>
        <w:pStyle w:val="EndNoteBibliography"/>
        <w:spacing w:after="0"/>
        <w:rPr>
          <w:lang w:val="nl-NL"/>
        </w:rPr>
      </w:pPr>
      <w:r w:rsidRPr="00A66C0B">
        <w:rPr>
          <w:lang w:val="nl-NL"/>
        </w:rPr>
        <w:t>78.</w:t>
      </w:r>
      <w:r w:rsidRPr="00A66C0B">
        <w:rPr>
          <w:lang w:val="nl-NL"/>
        </w:rPr>
        <w:tab/>
        <w:t xml:space="preserve">Koffeman EC, Genovese M, Amox D, et al. </w:t>
      </w:r>
      <w:r w:rsidRPr="00A66C0B">
        <w:t xml:space="preserve">Epitope-specific immunotherapy of rheumatoid arthritis: clinical responsiveness occurs with immune deviation and relies on the expression of a </w:t>
      </w:r>
      <w:r w:rsidRPr="00A66C0B">
        <w:lastRenderedPageBreak/>
        <w:t xml:space="preserve">cluster of molecules associated with T cell tolerance in a double-blind, placebo-controlled, pilot phase II trial. </w:t>
      </w:r>
      <w:r w:rsidRPr="00A66C0B">
        <w:rPr>
          <w:i/>
          <w:lang w:val="nl-NL"/>
        </w:rPr>
        <w:t>Arthritis Rheum</w:t>
      </w:r>
      <w:r w:rsidRPr="00A66C0B">
        <w:rPr>
          <w:lang w:val="nl-NL"/>
        </w:rPr>
        <w:t xml:space="preserve"> 2009; </w:t>
      </w:r>
      <w:r w:rsidRPr="00A66C0B">
        <w:rPr>
          <w:b/>
          <w:lang w:val="nl-NL"/>
        </w:rPr>
        <w:t>60</w:t>
      </w:r>
      <w:r w:rsidRPr="00A66C0B">
        <w:rPr>
          <w:lang w:val="nl-NL"/>
        </w:rPr>
        <w:t>(11): 3207-16.</w:t>
      </w:r>
    </w:p>
    <w:p w14:paraId="2DFA804D" w14:textId="77777777" w:rsidR="009A63EA" w:rsidRPr="00A66C0B" w:rsidRDefault="009A63EA" w:rsidP="009A63EA">
      <w:pPr>
        <w:pStyle w:val="EndNoteBibliography"/>
        <w:spacing w:after="0"/>
      </w:pPr>
      <w:r w:rsidRPr="00A66C0B">
        <w:rPr>
          <w:lang w:val="nl-NL"/>
        </w:rPr>
        <w:t>79.</w:t>
      </w:r>
      <w:r w:rsidRPr="00A66C0B">
        <w:rPr>
          <w:lang w:val="nl-NL"/>
        </w:rPr>
        <w:tab/>
        <w:t xml:space="preserve">Prakken BJ, Samodal R, Le TD, et al. </w:t>
      </w:r>
      <w:r w:rsidRPr="00A66C0B">
        <w:t xml:space="preserve">Epitope-specific immunotherapy induces immune deviation of proinflammatory T cells in rheumatoid arthritis. </w:t>
      </w:r>
      <w:r w:rsidRPr="00A66C0B">
        <w:rPr>
          <w:i/>
        </w:rPr>
        <w:t>Proc Natl Acad Sci U S A</w:t>
      </w:r>
      <w:r w:rsidRPr="00A66C0B">
        <w:t xml:space="preserve"> 2004; </w:t>
      </w:r>
      <w:r w:rsidRPr="00A66C0B">
        <w:rPr>
          <w:b/>
        </w:rPr>
        <w:t>101</w:t>
      </w:r>
      <w:r w:rsidRPr="00A66C0B">
        <w:t>(12): 4228-33.</w:t>
      </w:r>
    </w:p>
    <w:p w14:paraId="677D63F5" w14:textId="77777777" w:rsidR="009A63EA" w:rsidRPr="00A66C0B" w:rsidRDefault="009A63EA" w:rsidP="009A63EA">
      <w:pPr>
        <w:pStyle w:val="EndNoteBibliography"/>
        <w:spacing w:after="0"/>
      </w:pPr>
      <w:r w:rsidRPr="00A66C0B">
        <w:t>80.</w:t>
      </w:r>
      <w:r w:rsidRPr="00A66C0B">
        <w:tab/>
        <w:t xml:space="preserve">Raz I, Ziegler AG, Linn T, et al. Treatment of recent-onset type 1 diabetic patients with DiaPep277: results of a double-blind, placebo-controlled, randomized phase 3 trial. </w:t>
      </w:r>
      <w:r w:rsidRPr="00A66C0B">
        <w:rPr>
          <w:i/>
        </w:rPr>
        <w:t>Diabetes Care</w:t>
      </w:r>
      <w:r w:rsidRPr="00A66C0B">
        <w:t xml:space="preserve"> 2014; </w:t>
      </w:r>
      <w:r w:rsidRPr="00A66C0B">
        <w:rPr>
          <w:b/>
        </w:rPr>
        <w:t>37</w:t>
      </w:r>
      <w:r w:rsidRPr="00A66C0B">
        <w:t>(5): 1392-400.</w:t>
      </w:r>
    </w:p>
    <w:p w14:paraId="4D2DF458" w14:textId="77777777" w:rsidR="009A63EA" w:rsidRPr="00A66C0B" w:rsidRDefault="009A63EA" w:rsidP="009A63EA">
      <w:pPr>
        <w:pStyle w:val="EndNoteBibliography"/>
        <w:spacing w:after="0"/>
      </w:pPr>
      <w:r w:rsidRPr="00A66C0B">
        <w:t>81.</w:t>
      </w:r>
      <w:r w:rsidRPr="00A66C0B">
        <w:tab/>
        <w:t xml:space="preserve">Vanags D, Williams B, Johnson B, et al. Therapeutic efficacy and safety of chaperonin 10 in patients with rheumatoid arthritis: a double-blind randomised trial. </w:t>
      </w:r>
      <w:r w:rsidRPr="00A66C0B">
        <w:rPr>
          <w:i/>
        </w:rPr>
        <w:t>Lancet</w:t>
      </w:r>
      <w:r w:rsidRPr="00A66C0B">
        <w:t xml:space="preserve"> 2006; </w:t>
      </w:r>
      <w:r w:rsidRPr="00A66C0B">
        <w:rPr>
          <w:b/>
        </w:rPr>
        <w:t>368</w:t>
      </w:r>
      <w:r w:rsidRPr="00A66C0B">
        <w:t>(9538): 855-63.</w:t>
      </w:r>
    </w:p>
    <w:p w14:paraId="0A46FCCE" w14:textId="77777777" w:rsidR="009A63EA" w:rsidRPr="00A66C0B" w:rsidRDefault="009A63EA" w:rsidP="009A63EA">
      <w:pPr>
        <w:pStyle w:val="EndNoteBibliography"/>
        <w:spacing w:after="0"/>
      </w:pPr>
      <w:r w:rsidRPr="00A66C0B">
        <w:t>82.</w:t>
      </w:r>
      <w:r w:rsidRPr="00A66C0B">
        <w:tab/>
        <w:t xml:space="preserve">Ellebrecht CT, Bhoj VG, Nace A, et al. Reengineering chimeric antigen receptor T cells for targeted therapy of autoimmune disease. </w:t>
      </w:r>
      <w:r w:rsidRPr="00A66C0B">
        <w:rPr>
          <w:i/>
        </w:rPr>
        <w:t>Science</w:t>
      </w:r>
      <w:r w:rsidRPr="00A66C0B">
        <w:t xml:space="preserve"> 2016; </w:t>
      </w:r>
      <w:r w:rsidRPr="00A66C0B">
        <w:rPr>
          <w:b/>
        </w:rPr>
        <w:t>353</w:t>
      </w:r>
      <w:r w:rsidRPr="00A66C0B">
        <w:t>(6295): 179-84.</w:t>
      </w:r>
    </w:p>
    <w:p w14:paraId="6D07EFC3" w14:textId="77777777" w:rsidR="009A63EA" w:rsidRPr="00A66C0B" w:rsidRDefault="009A63EA" w:rsidP="009A63EA">
      <w:pPr>
        <w:pStyle w:val="EndNoteBibliography"/>
        <w:spacing w:after="0"/>
        <w:rPr>
          <w:lang w:val="nl-NL"/>
        </w:rPr>
      </w:pPr>
      <w:r w:rsidRPr="00A66C0B">
        <w:t>83.</w:t>
      </w:r>
      <w:r w:rsidRPr="00A66C0B">
        <w:tab/>
        <w:t xml:space="preserve">Lee J, Lundgren DK, Mao X, et al. Antigen-specific B cell depletion for precision therapy of mucosal pemphigus vulgaris. </w:t>
      </w:r>
      <w:r w:rsidRPr="00A66C0B">
        <w:rPr>
          <w:i/>
          <w:lang w:val="nl-NL"/>
        </w:rPr>
        <w:t>J Clin Invest</w:t>
      </w:r>
      <w:r w:rsidRPr="00A66C0B">
        <w:rPr>
          <w:lang w:val="nl-NL"/>
        </w:rPr>
        <w:t xml:space="preserve"> 2020.</w:t>
      </w:r>
    </w:p>
    <w:p w14:paraId="4C3C69E4" w14:textId="77777777" w:rsidR="009A63EA" w:rsidRPr="00A66C0B" w:rsidRDefault="009A63EA" w:rsidP="009A63EA">
      <w:pPr>
        <w:pStyle w:val="EndNoteBibliography"/>
        <w:spacing w:after="0"/>
        <w:rPr>
          <w:lang w:val="nl-NL"/>
        </w:rPr>
      </w:pPr>
      <w:r w:rsidRPr="00A66C0B">
        <w:rPr>
          <w:lang w:val="nl-NL"/>
        </w:rPr>
        <w:t>84.</w:t>
      </w:r>
      <w:r w:rsidRPr="00A66C0B">
        <w:rPr>
          <w:lang w:val="nl-NL"/>
        </w:rPr>
        <w:tab/>
        <w:t xml:space="preserve">Zhang B, Wang Y, Yuan Y, et al. </w:t>
      </w:r>
      <w:r w:rsidRPr="00A66C0B">
        <w:t xml:space="preserve">In vitro elimination of autoreactive B cells from rheumatoid arthritis patients by universal chimeric antigen receptor T cells. </w:t>
      </w:r>
      <w:r w:rsidRPr="00A66C0B">
        <w:rPr>
          <w:i/>
          <w:lang w:val="nl-NL"/>
        </w:rPr>
        <w:t>Ann Rheum Dis</w:t>
      </w:r>
      <w:r w:rsidRPr="00A66C0B">
        <w:rPr>
          <w:lang w:val="nl-NL"/>
        </w:rPr>
        <w:t xml:space="preserve"> 2020.</w:t>
      </w:r>
    </w:p>
    <w:p w14:paraId="3194A557" w14:textId="77777777" w:rsidR="009A63EA" w:rsidRPr="00A66C0B" w:rsidRDefault="009A63EA" w:rsidP="009A63EA">
      <w:pPr>
        <w:pStyle w:val="EndNoteBibliography"/>
        <w:spacing w:after="0"/>
      </w:pPr>
      <w:r w:rsidRPr="00A66C0B">
        <w:rPr>
          <w:lang w:val="nl-NL"/>
        </w:rPr>
        <w:t>85.</w:t>
      </w:r>
      <w:r w:rsidRPr="00A66C0B">
        <w:rPr>
          <w:lang w:val="nl-NL"/>
        </w:rPr>
        <w:tab/>
        <w:t xml:space="preserve">Hunter Z, McCarthy DP, Yap WT, et al. </w:t>
      </w:r>
      <w:r w:rsidRPr="00A66C0B">
        <w:t xml:space="preserve">A biodegradable nanoparticle platform for the induction of antigen-specific immune tolerance for treatment of autoimmune disease. </w:t>
      </w:r>
      <w:r w:rsidRPr="00A66C0B">
        <w:rPr>
          <w:i/>
        </w:rPr>
        <w:t>ACS Nano</w:t>
      </w:r>
      <w:r w:rsidRPr="00A66C0B">
        <w:t xml:space="preserve"> 2014; </w:t>
      </w:r>
      <w:r w:rsidRPr="00A66C0B">
        <w:rPr>
          <w:b/>
        </w:rPr>
        <w:t>8</w:t>
      </w:r>
      <w:r w:rsidRPr="00A66C0B">
        <w:t>(3): 2148-60.</w:t>
      </w:r>
    </w:p>
    <w:p w14:paraId="681145A5" w14:textId="77777777" w:rsidR="009A63EA" w:rsidRPr="00A66C0B" w:rsidRDefault="009A63EA" w:rsidP="009A63EA">
      <w:pPr>
        <w:pStyle w:val="EndNoteBibliography"/>
        <w:spacing w:after="0"/>
        <w:rPr>
          <w:lang w:val="nl-NL"/>
        </w:rPr>
      </w:pPr>
      <w:r w:rsidRPr="00A66C0B">
        <w:t>86.</w:t>
      </w:r>
      <w:r w:rsidRPr="00A66C0B">
        <w:tab/>
        <w:t xml:space="preserve">Maldonado RA, LaMothe RA, Ferrari JD, et al. Polymeric synthetic nanoparticles for the induction of antigen-specific immunological tolerance. </w:t>
      </w:r>
      <w:r w:rsidRPr="00A66C0B">
        <w:rPr>
          <w:i/>
          <w:lang w:val="nl-NL"/>
        </w:rPr>
        <w:t>Proc Natl Acad Sci U S A</w:t>
      </w:r>
      <w:r w:rsidRPr="00A66C0B">
        <w:rPr>
          <w:lang w:val="nl-NL"/>
        </w:rPr>
        <w:t xml:space="preserve"> 2015; </w:t>
      </w:r>
      <w:r w:rsidRPr="00A66C0B">
        <w:rPr>
          <w:b/>
          <w:lang w:val="nl-NL"/>
        </w:rPr>
        <w:t>112</w:t>
      </w:r>
      <w:r w:rsidRPr="00A66C0B">
        <w:rPr>
          <w:lang w:val="nl-NL"/>
        </w:rPr>
        <w:t>(2): E156-65.</w:t>
      </w:r>
    </w:p>
    <w:p w14:paraId="7FE65300" w14:textId="77777777" w:rsidR="009A63EA" w:rsidRPr="00A66C0B" w:rsidRDefault="009A63EA" w:rsidP="009A63EA">
      <w:pPr>
        <w:pStyle w:val="EndNoteBibliography"/>
        <w:spacing w:after="0"/>
        <w:rPr>
          <w:lang w:val="nl-NL"/>
        </w:rPr>
      </w:pPr>
      <w:r w:rsidRPr="00A66C0B">
        <w:rPr>
          <w:lang w:val="nl-NL"/>
        </w:rPr>
        <w:t>87.</w:t>
      </w:r>
      <w:r w:rsidRPr="00A66C0B">
        <w:rPr>
          <w:lang w:val="nl-NL"/>
        </w:rPr>
        <w:tab/>
        <w:t xml:space="preserve">Duinkerken S, Li RE, van Haften FJ, et al. </w:t>
      </w:r>
      <w:r w:rsidRPr="00A66C0B">
        <w:t xml:space="preserve">Chemically engineered glycan-modified cancer vaccines to mobilize skin dendritic cells. </w:t>
      </w:r>
      <w:r w:rsidRPr="00A66C0B">
        <w:rPr>
          <w:i/>
          <w:lang w:val="nl-NL"/>
        </w:rPr>
        <w:t>Curr Opin Chem Biol</w:t>
      </w:r>
      <w:r w:rsidRPr="00A66C0B">
        <w:rPr>
          <w:lang w:val="nl-NL"/>
        </w:rPr>
        <w:t xml:space="preserve"> 2019; </w:t>
      </w:r>
      <w:r w:rsidRPr="00A66C0B">
        <w:rPr>
          <w:b/>
          <w:lang w:val="nl-NL"/>
        </w:rPr>
        <w:t>53</w:t>
      </w:r>
      <w:r w:rsidRPr="00A66C0B">
        <w:rPr>
          <w:lang w:val="nl-NL"/>
        </w:rPr>
        <w:t>: 167-72.</w:t>
      </w:r>
    </w:p>
    <w:p w14:paraId="0CE36C5B" w14:textId="77777777" w:rsidR="009A63EA" w:rsidRPr="00A66C0B" w:rsidRDefault="009A63EA" w:rsidP="009A63EA">
      <w:pPr>
        <w:pStyle w:val="EndNoteBibliography"/>
        <w:spacing w:after="0"/>
      </w:pPr>
      <w:r w:rsidRPr="00A66C0B">
        <w:rPr>
          <w:lang w:val="nl-NL"/>
        </w:rPr>
        <w:t>88.</w:t>
      </w:r>
      <w:r w:rsidRPr="00A66C0B">
        <w:rPr>
          <w:lang w:val="nl-NL"/>
        </w:rPr>
        <w:tab/>
        <w:t xml:space="preserve">Kastenmuller W, Kastenmuller K, Kurts C, Seder RA. </w:t>
      </w:r>
      <w:r w:rsidRPr="00A66C0B">
        <w:t xml:space="preserve">Dendritic cell-targeted vaccines--hope or hype? </w:t>
      </w:r>
      <w:r w:rsidRPr="00A66C0B">
        <w:rPr>
          <w:i/>
        </w:rPr>
        <w:t>Nat Rev Immunol</w:t>
      </w:r>
      <w:r w:rsidRPr="00A66C0B">
        <w:t xml:space="preserve"> 2014; </w:t>
      </w:r>
      <w:r w:rsidRPr="00A66C0B">
        <w:rPr>
          <w:b/>
        </w:rPr>
        <w:t>14</w:t>
      </w:r>
      <w:r w:rsidRPr="00A66C0B">
        <w:t>(10): 705-11.</w:t>
      </w:r>
    </w:p>
    <w:p w14:paraId="233ECD54" w14:textId="77777777" w:rsidR="009A63EA" w:rsidRPr="00A66C0B" w:rsidRDefault="009A63EA" w:rsidP="009A63EA">
      <w:pPr>
        <w:pStyle w:val="EndNoteBibliography"/>
        <w:spacing w:after="0"/>
      </w:pPr>
      <w:r w:rsidRPr="00A66C0B">
        <w:t>89.</w:t>
      </w:r>
      <w:r w:rsidRPr="00A66C0B">
        <w:tab/>
        <w:t xml:space="preserve">Galea R, Nel HJ, Talekar M, et al. PD-L1- and calcitriol-dependent liposomal antigen-specific regulation of systemic inflammatory autoimmune disease. </w:t>
      </w:r>
      <w:r w:rsidRPr="00A66C0B">
        <w:rPr>
          <w:i/>
        </w:rPr>
        <w:t>JCI Insight</w:t>
      </w:r>
      <w:r w:rsidRPr="00A66C0B">
        <w:t xml:space="preserve"> 2019; </w:t>
      </w:r>
      <w:r w:rsidRPr="00A66C0B">
        <w:rPr>
          <w:b/>
        </w:rPr>
        <w:t>4</w:t>
      </w:r>
      <w:r w:rsidRPr="00A66C0B">
        <w:t>(18).</w:t>
      </w:r>
    </w:p>
    <w:p w14:paraId="352A6A8B" w14:textId="77777777" w:rsidR="009A63EA" w:rsidRPr="00A66C0B" w:rsidRDefault="009A63EA" w:rsidP="009A63EA">
      <w:pPr>
        <w:pStyle w:val="EndNoteBibliography"/>
        <w:spacing w:after="0"/>
      </w:pPr>
      <w:r w:rsidRPr="00A66C0B">
        <w:t>90.</w:t>
      </w:r>
      <w:r w:rsidRPr="00A66C0B">
        <w:tab/>
        <w:t xml:space="preserve">He J, Zhang X, Wei Y, et al. Low-dose interleukin-2 treatment selectively modulates CD4(+) T cell subsets in patients with systemic lupus erythematosus. </w:t>
      </w:r>
      <w:r w:rsidRPr="00A66C0B">
        <w:rPr>
          <w:i/>
        </w:rPr>
        <w:t>Nat Med</w:t>
      </w:r>
      <w:r w:rsidRPr="00A66C0B">
        <w:t xml:space="preserve"> 2016; </w:t>
      </w:r>
      <w:r w:rsidRPr="00A66C0B">
        <w:rPr>
          <w:b/>
        </w:rPr>
        <w:t>22</w:t>
      </w:r>
      <w:r w:rsidRPr="00A66C0B">
        <w:t>(9): 991-3.</w:t>
      </w:r>
    </w:p>
    <w:p w14:paraId="75301105" w14:textId="77777777" w:rsidR="009A63EA" w:rsidRPr="00A66C0B" w:rsidRDefault="009A63EA" w:rsidP="009A63EA">
      <w:pPr>
        <w:pStyle w:val="EndNoteBibliography"/>
        <w:spacing w:after="0"/>
      </w:pPr>
      <w:r w:rsidRPr="00A66C0B">
        <w:t>91.</w:t>
      </w:r>
      <w:r w:rsidRPr="00A66C0B">
        <w:tab/>
        <w:t xml:space="preserve">Humrich JY, Von Spee-Mayer C, Siegert E, et al. Low-dose interleukin-2 therapy in refractory systemic lupus erythematosus: an investigator-initiated, single-centre phase 1 and 2a clinical trial. </w:t>
      </w:r>
      <w:r w:rsidRPr="00A66C0B">
        <w:rPr>
          <w:i/>
        </w:rPr>
        <w:t>Lancet Rheumatol</w:t>
      </w:r>
      <w:r w:rsidRPr="00A66C0B">
        <w:t xml:space="preserve"> 2019; </w:t>
      </w:r>
      <w:r w:rsidRPr="00A66C0B">
        <w:rPr>
          <w:b/>
        </w:rPr>
        <w:t>1</w:t>
      </w:r>
      <w:r w:rsidRPr="00A66C0B">
        <w:t>(1): E44-E54.</w:t>
      </w:r>
    </w:p>
    <w:p w14:paraId="7BB396DD" w14:textId="77777777" w:rsidR="009A63EA" w:rsidRPr="00A66C0B" w:rsidRDefault="009A63EA" w:rsidP="009A63EA">
      <w:pPr>
        <w:pStyle w:val="EndNoteBibliography"/>
        <w:spacing w:after="0"/>
      </w:pPr>
      <w:r w:rsidRPr="00A66C0B">
        <w:t>92.</w:t>
      </w:r>
      <w:r w:rsidRPr="00A66C0B">
        <w:tab/>
        <w:t xml:space="preserve">Rosenzwajg M, Lorenzon R, Cacoub P, et al. Immunological and clinical effects of low-dose interleukin-2 across 11 autoimmune diseases in a single, open clinical trial. </w:t>
      </w:r>
      <w:r w:rsidRPr="00A66C0B">
        <w:rPr>
          <w:i/>
        </w:rPr>
        <w:t>Ann Rheum Dis</w:t>
      </w:r>
      <w:r w:rsidRPr="00A66C0B">
        <w:t xml:space="preserve"> 2019; </w:t>
      </w:r>
      <w:r w:rsidRPr="00A66C0B">
        <w:rPr>
          <w:b/>
        </w:rPr>
        <w:t>78</w:t>
      </w:r>
      <w:r w:rsidRPr="00A66C0B">
        <w:t>(2): 209-17.</w:t>
      </w:r>
    </w:p>
    <w:p w14:paraId="592B0F3B" w14:textId="77777777" w:rsidR="009A63EA" w:rsidRPr="00A66C0B" w:rsidRDefault="009A63EA" w:rsidP="009A63EA">
      <w:pPr>
        <w:pStyle w:val="EndNoteBibliography"/>
        <w:spacing w:after="0"/>
      </w:pPr>
      <w:r w:rsidRPr="00A66C0B">
        <w:t>93.</w:t>
      </w:r>
      <w:r w:rsidRPr="00A66C0B">
        <w:tab/>
        <w:t xml:space="preserve">Nayar S, Campos J, Smith CG, et al. Immunofibroblasts are pivotal drivers of tertiary lymphoid structure formation and local pathology. </w:t>
      </w:r>
      <w:r w:rsidRPr="00A66C0B">
        <w:rPr>
          <w:i/>
        </w:rPr>
        <w:t>Proc Natl Acad Sci U S A</w:t>
      </w:r>
      <w:r w:rsidRPr="00A66C0B">
        <w:t xml:space="preserve"> 2019; </w:t>
      </w:r>
      <w:r w:rsidRPr="00A66C0B">
        <w:rPr>
          <w:b/>
        </w:rPr>
        <w:t>116</w:t>
      </w:r>
      <w:r w:rsidRPr="00A66C0B">
        <w:t>(27): 13490-7.</w:t>
      </w:r>
    </w:p>
    <w:p w14:paraId="2BDAB82B" w14:textId="77777777" w:rsidR="009A63EA" w:rsidRPr="00A66C0B" w:rsidRDefault="009A63EA" w:rsidP="009A63EA">
      <w:pPr>
        <w:pStyle w:val="EndNoteBibliography"/>
        <w:spacing w:after="0"/>
      </w:pPr>
      <w:r w:rsidRPr="00A66C0B">
        <w:t>94.</w:t>
      </w:r>
      <w:r w:rsidRPr="00A66C0B">
        <w:tab/>
        <w:t xml:space="preserve">Croft AP, Campos J, Jansen K, et al. Distinct fibroblast subsets drive inflammation and damage in arthritis. </w:t>
      </w:r>
      <w:r w:rsidRPr="00A66C0B">
        <w:rPr>
          <w:i/>
        </w:rPr>
        <w:t>Nature</w:t>
      </w:r>
      <w:r w:rsidRPr="00A66C0B">
        <w:t xml:space="preserve"> 2019; </w:t>
      </w:r>
      <w:r w:rsidRPr="00A66C0B">
        <w:rPr>
          <w:b/>
        </w:rPr>
        <w:t>570</w:t>
      </w:r>
      <w:r w:rsidRPr="00A66C0B">
        <w:t>(7760): 246-51.</w:t>
      </w:r>
    </w:p>
    <w:p w14:paraId="4995645B" w14:textId="77777777" w:rsidR="009A63EA" w:rsidRPr="00A66C0B" w:rsidRDefault="009A63EA" w:rsidP="009A63EA">
      <w:pPr>
        <w:pStyle w:val="EndNoteBibliography"/>
        <w:spacing w:after="0"/>
      </w:pPr>
      <w:r w:rsidRPr="00A66C0B">
        <w:t>95.</w:t>
      </w:r>
      <w:r w:rsidRPr="00A66C0B">
        <w:tab/>
        <w:t xml:space="preserve">Sun M, Wu W, Chen L, et al. Microbiota-derived short-chain fatty acids promote Th1 cell IL-10 production to maintain intestinal homeostasis. </w:t>
      </w:r>
      <w:r w:rsidRPr="00A66C0B">
        <w:rPr>
          <w:i/>
        </w:rPr>
        <w:t>Nat Commun</w:t>
      </w:r>
      <w:r w:rsidRPr="00A66C0B">
        <w:t xml:space="preserve"> 2018; </w:t>
      </w:r>
      <w:r w:rsidRPr="00A66C0B">
        <w:rPr>
          <w:b/>
        </w:rPr>
        <w:t>9</w:t>
      </w:r>
      <w:r w:rsidRPr="00A66C0B">
        <w:t>(1): 3555.</w:t>
      </w:r>
    </w:p>
    <w:p w14:paraId="5A1F20AC" w14:textId="77777777" w:rsidR="009A63EA" w:rsidRPr="00A66C0B" w:rsidRDefault="009A63EA" w:rsidP="009A63EA">
      <w:pPr>
        <w:pStyle w:val="EndNoteBibliography"/>
        <w:spacing w:after="0"/>
      </w:pPr>
      <w:r w:rsidRPr="00A66C0B">
        <w:t>96.</w:t>
      </w:r>
      <w:r w:rsidRPr="00A66C0B">
        <w:tab/>
        <w:t xml:space="preserve">Arpaia N, Campbell C, Fan X, et al. Metabolites produced by commensal bacteria promote peripheral regulatory T-cell generation. </w:t>
      </w:r>
      <w:r w:rsidRPr="00A66C0B">
        <w:rPr>
          <w:i/>
        </w:rPr>
        <w:t>Nature</w:t>
      </w:r>
      <w:r w:rsidRPr="00A66C0B">
        <w:t xml:space="preserve"> 2013; </w:t>
      </w:r>
      <w:r w:rsidRPr="00A66C0B">
        <w:rPr>
          <w:b/>
        </w:rPr>
        <w:t>504</w:t>
      </w:r>
      <w:r w:rsidRPr="00A66C0B">
        <w:t>(7480): 451-5.</w:t>
      </w:r>
    </w:p>
    <w:p w14:paraId="53414B2C" w14:textId="77777777" w:rsidR="009A63EA" w:rsidRPr="00A66C0B" w:rsidRDefault="009A63EA" w:rsidP="009A63EA">
      <w:pPr>
        <w:pStyle w:val="EndNoteBibliography"/>
        <w:spacing w:after="0"/>
      </w:pPr>
      <w:r w:rsidRPr="00A66C0B">
        <w:t>97.</w:t>
      </w:r>
      <w:r w:rsidRPr="00A66C0B">
        <w:tab/>
        <w:t xml:space="preserve">Trompette A, Gollwitzer ES, Yadava K, et al. Gut microbiota metabolism of dietary fiber influences allergic airway disease and hematopoiesis. </w:t>
      </w:r>
      <w:r w:rsidRPr="00A66C0B">
        <w:rPr>
          <w:i/>
        </w:rPr>
        <w:t>Nat Med</w:t>
      </w:r>
      <w:r w:rsidRPr="00A66C0B">
        <w:t xml:space="preserve"> 2014; </w:t>
      </w:r>
      <w:r w:rsidRPr="00A66C0B">
        <w:rPr>
          <w:b/>
        </w:rPr>
        <w:t>20</w:t>
      </w:r>
      <w:r w:rsidRPr="00A66C0B">
        <w:t>(2): 159-66.</w:t>
      </w:r>
    </w:p>
    <w:p w14:paraId="5EEBCC79" w14:textId="77777777" w:rsidR="009A63EA" w:rsidRPr="00A66C0B" w:rsidRDefault="009A63EA" w:rsidP="009A63EA">
      <w:pPr>
        <w:pStyle w:val="EndNoteBibliography"/>
        <w:spacing w:after="0"/>
        <w:rPr>
          <w:lang w:val="nl-NL"/>
        </w:rPr>
      </w:pPr>
      <w:r w:rsidRPr="00A66C0B">
        <w:t>98.</w:t>
      </w:r>
      <w:r w:rsidRPr="00A66C0B">
        <w:tab/>
        <w:t xml:space="preserve">Zaiss MM, Jones RM, Schett G, Pacifici R. The gut-bone axis: how bacterial metabolites bridge the distance. </w:t>
      </w:r>
      <w:r w:rsidRPr="00A66C0B">
        <w:rPr>
          <w:i/>
          <w:lang w:val="nl-NL"/>
        </w:rPr>
        <w:t>J Clin Invest</w:t>
      </w:r>
      <w:r w:rsidRPr="00A66C0B">
        <w:rPr>
          <w:lang w:val="nl-NL"/>
        </w:rPr>
        <w:t xml:space="preserve"> 2019; </w:t>
      </w:r>
      <w:r w:rsidRPr="00A66C0B">
        <w:rPr>
          <w:b/>
          <w:lang w:val="nl-NL"/>
        </w:rPr>
        <w:t>129</w:t>
      </w:r>
      <w:r w:rsidRPr="00A66C0B">
        <w:rPr>
          <w:lang w:val="nl-NL"/>
        </w:rPr>
        <w:t>(8): 3018-28.</w:t>
      </w:r>
    </w:p>
    <w:p w14:paraId="63926F0F" w14:textId="77777777" w:rsidR="009A63EA" w:rsidRPr="00A66C0B" w:rsidRDefault="009A63EA" w:rsidP="009A63EA">
      <w:pPr>
        <w:pStyle w:val="EndNoteBibliography"/>
      </w:pPr>
      <w:r w:rsidRPr="00A66C0B">
        <w:rPr>
          <w:lang w:val="nl-NL"/>
        </w:rPr>
        <w:t>99.</w:t>
      </w:r>
      <w:r w:rsidRPr="00A66C0B">
        <w:rPr>
          <w:lang w:val="nl-NL"/>
        </w:rPr>
        <w:tab/>
        <w:t xml:space="preserve">Hager J, Bang H, Hagen M, et al. </w:t>
      </w:r>
      <w:r w:rsidRPr="00A66C0B">
        <w:t xml:space="preserve">The Role of Dietary Fiber in Rheumatoid Arthritis Patients: A Feasibility Study. </w:t>
      </w:r>
      <w:r w:rsidRPr="00A66C0B">
        <w:rPr>
          <w:i/>
        </w:rPr>
        <w:t>Nutrients</w:t>
      </w:r>
      <w:r w:rsidRPr="00A66C0B">
        <w:t xml:space="preserve"> 2019; </w:t>
      </w:r>
      <w:r w:rsidRPr="00A66C0B">
        <w:rPr>
          <w:b/>
        </w:rPr>
        <w:t>11</w:t>
      </w:r>
      <w:r w:rsidRPr="00A66C0B">
        <w:t>(10).</w:t>
      </w:r>
    </w:p>
    <w:p w14:paraId="50977E5A" w14:textId="7A8863A3" w:rsidR="002B68BB" w:rsidRPr="00A66C0B" w:rsidRDefault="001367ED" w:rsidP="00F937D8">
      <w:pPr>
        <w:spacing w:line="276" w:lineRule="auto"/>
      </w:pPr>
      <w:r w:rsidRPr="00A66C0B">
        <w:fldChar w:fldCharType="end"/>
      </w:r>
    </w:p>
    <w:sectPr w:rsidR="002B68BB" w:rsidRPr="00A66C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ndo Sans St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E638B"/>
    <w:multiLevelType w:val="multilevel"/>
    <w:tmpl w:val="45B0D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2F136C"/>
    <w:multiLevelType w:val="multilevel"/>
    <w:tmpl w:val="A1D87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54351"/>
    <w:multiLevelType w:val="multilevel"/>
    <w:tmpl w:val="72F0D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046547"/>
    <w:multiLevelType w:val="multilevel"/>
    <w:tmpl w:val="3E1890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462AC"/>
    <w:multiLevelType w:val="multilevel"/>
    <w:tmpl w:val="7090A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3061ED"/>
    <w:multiLevelType w:val="multilevel"/>
    <w:tmpl w:val="0D9A3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240714"/>
    <w:multiLevelType w:val="multilevel"/>
    <w:tmpl w:val="7A20A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8B35F1"/>
    <w:multiLevelType w:val="multilevel"/>
    <w:tmpl w:val="490E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4E5ABD"/>
    <w:multiLevelType w:val="multilevel"/>
    <w:tmpl w:val="AF70E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EB6579"/>
    <w:multiLevelType w:val="multilevel"/>
    <w:tmpl w:val="56266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CE33B2"/>
    <w:multiLevelType w:val="multilevel"/>
    <w:tmpl w:val="EBA48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416166"/>
    <w:multiLevelType w:val="multilevel"/>
    <w:tmpl w:val="B07E6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913B12"/>
    <w:multiLevelType w:val="multilevel"/>
    <w:tmpl w:val="C64AB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CF1368"/>
    <w:multiLevelType w:val="multilevel"/>
    <w:tmpl w:val="5BD6B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93230A"/>
    <w:multiLevelType w:val="multilevel"/>
    <w:tmpl w:val="02969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C51BD3"/>
    <w:multiLevelType w:val="multilevel"/>
    <w:tmpl w:val="5366D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B75A9B"/>
    <w:multiLevelType w:val="multilevel"/>
    <w:tmpl w:val="69847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23381E"/>
    <w:multiLevelType w:val="multilevel"/>
    <w:tmpl w:val="2538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D45C98"/>
    <w:multiLevelType w:val="multilevel"/>
    <w:tmpl w:val="F2067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A70F0C"/>
    <w:multiLevelType w:val="hybridMultilevel"/>
    <w:tmpl w:val="C80E54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A5643CC"/>
    <w:multiLevelType w:val="multilevel"/>
    <w:tmpl w:val="5D84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135BB7"/>
    <w:multiLevelType w:val="multilevel"/>
    <w:tmpl w:val="6A5CE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0A701A"/>
    <w:multiLevelType w:val="multilevel"/>
    <w:tmpl w:val="DD603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B94884"/>
    <w:multiLevelType w:val="multilevel"/>
    <w:tmpl w:val="51ACC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57B99"/>
    <w:multiLevelType w:val="multilevel"/>
    <w:tmpl w:val="D3308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BA4D7C"/>
    <w:multiLevelType w:val="multilevel"/>
    <w:tmpl w:val="B664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853822"/>
    <w:multiLevelType w:val="multilevel"/>
    <w:tmpl w:val="5F048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BE2FB7"/>
    <w:multiLevelType w:val="multilevel"/>
    <w:tmpl w:val="87EE5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F659A6"/>
    <w:multiLevelType w:val="multilevel"/>
    <w:tmpl w:val="F0964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B17B56"/>
    <w:multiLevelType w:val="multilevel"/>
    <w:tmpl w:val="D4321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5E46F9"/>
    <w:multiLevelType w:val="multilevel"/>
    <w:tmpl w:val="E9EED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C9034A"/>
    <w:multiLevelType w:val="multilevel"/>
    <w:tmpl w:val="D278D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72167F"/>
    <w:multiLevelType w:val="multilevel"/>
    <w:tmpl w:val="51B63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A70705"/>
    <w:multiLevelType w:val="multilevel"/>
    <w:tmpl w:val="0BB6A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B021CA"/>
    <w:multiLevelType w:val="multilevel"/>
    <w:tmpl w:val="E0D61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4741C1"/>
    <w:multiLevelType w:val="multilevel"/>
    <w:tmpl w:val="9006E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B714A0"/>
    <w:multiLevelType w:val="multilevel"/>
    <w:tmpl w:val="F38CF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5B10EB"/>
    <w:multiLevelType w:val="multilevel"/>
    <w:tmpl w:val="5790A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F00CCC"/>
    <w:multiLevelType w:val="multilevel"/>
    <w:tmpl w:val="29C0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A7768CA"/>
    <w:multiLevelType w:val="multilevel"/>
    <w:tmpl w:val="A97C7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27"/>
  </w:num>
  <w:num w:numId="3">
    <w:abstractNumId w:val="20"/>
  </w:num>
  <w:num w:numId="4">
    <w:abstractNumId w:val="13"/>
  </w:num>
  <w:num w:numId="5">
    <w:abstractNumId w:val="15"/>
  </w:num>
  <w:num w:numId="6">
    <w:abstractNumId w:val="29"/>
  </w:num>
  <w:num w:numId="7">
    <w:abstractNumId w:val="30"/>
  </w:num>
  <w:num w:numId="8">
    <w:abstractNumId w:val="33"/>
  </w:num>
  <w:num w:numId="9">
    <w:abstractNumId w:val="25"/>
  </w:num>
  <w:num w:numId="10">
    <w:abstractNumId w:val="32"/>
  </w:num>
  <w:num w:numId="11">
    <w:abstractNumId w:val="12"/>
  </w:num>
  <w:num w:numId="12">
    <w:abstractNumId w:val="22"/>
  </w:num>
  <w:num w:numId="13">
    <w:abstractNumId w:val="7"/>
  </w:num>
  <w:num w:numId="14">
    <w:abstractNumId w:val="3"/>
  </w:num>
  <w:num w:numId="15">
    <w:abstractNumId w:val="36"/>
  </w:num>
  <w:num w:numId="16">
    <w:abstractNumId w:val="38"/>
  </w:num>
  <w:num w:numId="17">
    <w:abstractNumId w:val="34"/>
  </w:num>
  <w:num w:numId="18">
    <w:abstractNumId w:val="4"/>
  </w:num>
  <w:num w:numId="19">
    <w:abstractNumId w:val="6"/>
  </w:num>
  <w:num w:numId="20">
    <w:abstractNumId w:val="2"/>
  </w:num>
  <w:num w:numId="21">
    <w:abstractNumId w:val="39"/>
  </w:num>
  <w:num w:numId="22">
    <w:abstractNumId w:val="8"/>
  </w:num>
  <w:num w:numId="23">
    <w:abstractNumId w:val="28"/>
  </w:num>
  <w:num w:numId="24">
    <w:abstractNumId w:val="21"/>
  </w:num>
  <w:num w:numId="25">
    <w:abstractNumId w:val="23"/>
  </w:num>
  <w:num w:numId="26">
    <w:abstractNumId w:val="14"/>
  </w:num>
  <w:num w:numId="27">
    <w:abstractNumId w:val="26"/>
  </w:num>
  <w:num w:numId="28">
    <w:abstractNumId w:val="35"/>
  </w:num>
  <w:num w:numId="29">
    <w:abstractNumId w:val="9"/>
  </w:num>
  <w:num w:numId="30">
    <w:abstractNumId w:val="11"/>
  </w:num>
  <w:num w:numId="31">
    <w:abstractNumId w:val="0"/>
  </w:num>
  <w:num w:numId="32">
    <w:abstractNumId w:val="31"/>
  </w:num>
  <w:num w:numId="33">
    <w:abstractNumId w:val="16"/>
  </w:num>
  <w:num w:numId="34">
    <w:abstractNumId w:val="37"/>
  </w:num>
  <w:num w:numId="35">
    <w:abstractNumId w:val="19"/>
  </w:num>
  <w:num w:numId="36">
    <w:abstractNumId w:val="5"/>
  </w:num>
  <w:num w:numId="37">
    <w:abstractNumId w:val="17"/>
  </w:num>
  <w:num w:numId="38">
    <w:abstractNumId w:val="1"/>
  </w:num>
  <w:num w:numId="39">
    <w:abstractNumId w:val="10"/>
  </w:num>
  <w:num w:numId="40">
    <w:abstractNumId w:val="1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9p5fdxwd59gexrf1xrp9qzfdawezrx99a&quot;&gt;160628_Marieke Endnote Copy&lt;record-ids&gt;&lt;item&gt;4&lt;/item&gt;&lt;item&gt;40&lt;/item&gt;&lt;item&gt;73&lt;/item&gt;&lt;item&gt;101&lt;/item&gt;&lt;item&gt;108&lt;/item&gt;&lt;item&gt;112&lt;/item&gt;&lt;item&gt;117&lt;/item&gt;&lt;item&gt;119&lt;/item&gt;&lt;item&gt;125&lt;/item&gt;&lt;item&gt;129&lt;/item&gt;&lt;item&gt;140&lt;/item&gt;&lt;item&gt;176&lt;/item&gt;&lt;item&gt;179&lt;/item&gt;&lt;item&gt;181&lt;/item&gt;&lt;item&gt;188&lt;/item&gt;&lt;item&gt;198&lt;/item&gt;&lt;item&gt;199&lt;/item&gt;&lt;item&gt;203&lt;/item&gt;&lt;item&gt;204&lt;/item&gt;&lt;item&gt;227&lt;/item&gt;&lt;item&gt;278&lt;/item&gt;&lt;item&gt;279&lt;/item&gt;&lt;item&gt;280&lt;/item&gt;&lt;item&gt;281&lt;/item&gt;&lt;item&gt;282&lt;/item&gt;&lt;item&gt;284&lt;/item&gt;&lt;item&gt;285&lt;/item&gt;&lt;item&gt;286&lt;/item&gt;&lt;item&gt;287&lt;/item&gt;&lt;item&gt;288&lt;/item&gt;&lt;item&gt;289&lt;/item&gt;&lt;item&gt;291&lt;/item&gt;&lt;item&gt;293&lt;/item&gt;&lt;item&gt;294&lt;/item&gt;&lt;item&gt;296&lt;/item&gt;&lt;item&gt;297&lt;/item&gt;&lt;item&gt;299&lt;/item&gt;&lt;item&gt;301&lt;/item&gt;&lt;item&gt;302&lt;/item&gt;&lt;item&gt;303&lt;/item&gt;&lt;item&gt;304&lt;/item&gt;&lt;item&gt;305&lt;/item&gt;&lt;item&gt;306&lt;/item&gt;&lt;item&gt;307&lt;/item&gt;&lt;item&gt;308&lt;/item&gt;&lt;item&gt;309&lt;/item&gt;&lt;item&gt;311&lt;/item&gt;&lt;item&gt;313&lt;/item&gt;&lt;/record-ids&gt;&lt;/item&gt;&lt;/Libraries&gt;"/>
  </w:docVars>
  <w:rsids>
    <w:rsidRoot w:val="000463EF"/>
    <w:rsid w:val="00000FE7"/>
    <w:rsid w:val="000064C7"/>
    <w:rsid w:val="00013954"/>
    <w:rsid w:val="00030B4A"/>
    <w:rsid w:val="000316DD"/>
    <w:rsid w:val="00033D74"/>
    <w:rsid w:val="00035A5D"/>
    <w:rsid w:val="000375C7"/>
    <w:rsid w:val="000401AA"/>
    <w:rsid w:val="000463EF"/>
    <w:rsid w:val="00051D8A"/>
    <w:rsid w:val="000569A3"/>
    <w:rsid w:val="00057F02"/>
    <w:rsid w:val="000765E0"/>
    <w:rsid w:val="000845F6"/>
    <w:rsid w:val="0008515B"/>
    <w:rsid w:val="00090826"/>
    <w:rsid w:val="0009417F"/>
    <w:rsid w:val="000A0C84"/>
    <w:rsid w:val="000A3FD1"/>
    <w:rsid w:val="000A78EC"/>
    <w:rsid w:val="000B18CB"/>
    <w:rsid w:val="000B2161"/>
    <w:rsid w:val="000B49E7"/>
    <w:rsid w:val="000C07B7"/>
    <w:rsid w:val="000C61DC"/>
    <w:rsid w:val="000E1FB4"/>
    <w:rsid w:val="000E7FDE"/>
    <w:rsid w:val="000F3A2B"/>
    <w:rsid w:val="00101C82"/>
    <w:rsid w:val="00117E37"/>
    <w:rsid w:val="00121E1F"/>
    <w:rsid w:val="00121E95"/>
    <w:rsid w:val="001228F9"/>
    <w:rsid w:val="001367ED"/>
    <w:rsid w:val="001445A2"/>
    <w:rsid w:val="001455BE"/>
    <w:rsid w:val="00147211"/>
    <w:rsid w:val="00153D17"/>
    <w:rsid w:val="00157C60"/>
    <w:rsid w:val="00162617"/>
    <w:rsid w:val="00163CD8"/>
    <w:rsid w:val="001723E1"/>
    <w:rsid w:val="00177371"/>
    <w:rsid w:val="00182883"/>
    <w:rsid w:val="00185BD4"/>
    <w:rsid w:val="00187063"/>
    <w:rsid w:val="00192370"/>
    <w:rsid w:val="001930F3"/>
    <w:rsid w:val="00197266"/>
    <w:rsid w:val="001A3AD2"/>
    <w:rsid w:val="001B035C"/>
    <w:rsid w:val="001C6B25"/>
    <w:rsid w:val="001D4141"/>
    <w:rsid w:val="001D78A2"/>
    <w:rsid w:val="001E5E24"/>
    <w:rsid w:val="001E739C"/>
    <w:rsid w:val="002050AC"/>
    <w:rsid w:val="002060DE"/>
    <w:rsid w:val="00212CBB"/>
    <w:rsid w:val="00214C0C"/>
    <w:rsid w:val="00215F68"/>
    <w:rsid w:val="002246FB"/>
    <w:rsid w:val="00246780"/>
    <w:rsid w:val="0025126C"/>
    <w:rsid w:val="00263729"/>
    <w:rsid w:val="00270CF5"/>
    <w:rsid w:val="002761D5"/>
    <w:rsid w:val="002775A4"/>
    <w:rsid w:val="00280037"/>
    <w:rsid w:val="00281D78"/>
    <w:rsid w:val="002A5033"/>
    <w:rsid w:val="002A5488"/>
    <w:rsid w:val="002B68BB"/>
    <w:rsid w:val="002B6F08"/>
    <w:rsid w:val="002D51AB"/>
    <w:rsid w:val="002E59D2"/>
    <w:rsid w:val="002E5CA9"/>
    <w:rsid w:val="002E70FB"/>
    <w:rsid w:val="002F1778"/>
    <w:rsid w:val="002F6A17"/>
    <w:rsid w:val="00304994"/>
    <w:rsid w:val="00306DB2"/>
    <w:rsid w:val="00311882"/>
    <w:rsid w:val="00311FA4"/>
    <w:rsid w:val="00312ADB"/>
    <w:rsid w:val="0031395A"/>
    <w:rsid w:val="003217F5"/>
    <w:rsid w:val="003326B7"/>
    <w:rsid w:val="00334D9E"/>
    <w:rsid w:val="003403C7"/>
    <w:rsid w:val="003427DD"/>
    <w:rsid w:val="0035237B"/>
    <w:rsid w:val="003571A0"/>
    <w:rsid w:val="00357A5A"/>
    <w:rsid w:val="00360AC9"/>
    <w:rsid w:val="003807A8"/>
    <w:rsid w:val="00385C61"/>
    <w:rsid w:val="003939D8"/>
    <w:rsid w:val="00393FE2"/>
    <w:rsid w:val="00396219"/>
    <w:rsid w:val="003A5F8D"/>
    <w:rsid w:val="003B53E4"/>
    <w:rsid w:val="003C7E44"/>
    <w:rsid w:val="003C7E99"/>
    <w:rsid w:val="003D2068"/>
    <w:rsid w:val="003D4870"/>
    <w:rsid w:val="003E3F6B"/>
    <w:rsid w:val="003E5A17"/>
    <w:rsid w:val="003F5401"/>
    <w:rsid w:val="00413EFB"/>
    <w:rsid w:val="0041648A"/>
    <w:rsid w:val="00416592"/>
    <w:rsid w:val="00424FE1"/>
    <w:rsid w:val="00427441"/>
    <w:rsid w:val="00456769"/>
    <w:rsid w:val="00467531"/>
    <w:rsid w:val="00472723"/>
    <w:rsid w:val="00484ABC"/>
    <w:rsid w:val="00487D14"/>
    <w:rsid w:val="004977DC"/>
    <w:rsid w:val="004A0FAB"/>
    <w:rsid w:val="004C4079"/>
    <w:rsid w:val="004C54F2"/>
    <w:rsid w:val="004C60A1"/>
    <w:rsid w:val="004D5B32"/>
    <w:rsid w:val="004D5BA3"/>
    <w:rsid w:val="004D6222"/>
    <w:rsid w:val="004E02F8"/>
    <w:rsid w:val="00503DCF"/>
    <w:rsid w:val="00506213"/>
    <w:rsid w:val="00510B12"/>
    <w:rsid w:val="0052608A"/>
    <w:rsid w:val="00532C51"/>
    <w:rsid w:val="00536A6B"/>
    <w:rsid w:val="00537E8D"/>
    <w:rsid w:val="005554B8"/>
    <w:rsid w:val="00556AE8"/>
    <w:rsid w:val="005647C7"/>
    <w:rsid w:val="00571ADA"/>
    <w:rsid w:val="0057748A"/>
    <w:rsid w:val="00577E0A"/>
    <w:rsid w:val="00582187"/>
    <w:rsid w:val="005A0034"/>
    <w:rsid w:val="005A0F32"/>
    <w:rsid w:val="005A4C84"/>
    <w:rsid w:val="005B691C"/>
    <w:rsid w:val="005B6D06"/>
    <w:rsid w:val="005C2E33"/>
    <w:rsid w:val="005C721B"/>
    <w:rsid w:val="005E0DE5"/>
    <w:rsid w:val="005E1C00"/>
    <w:rsid w:val="005F539D"/>
    <w:rsid w:val="005F706C"/>
    <w:rsid w:val="00603740"/>
    <w:rsid w:val="006044EF"/>
    <w:rsid w:val="00605A84"/>
    <w:rsid w:val="00606C9E"/>
    <w:rsid w:val="00617037"/>
    <w:rsid w:val="00617058"/>
    <w:rsid w:val="00617700"/>
    <w:rsid w:val="0062230C"/>
    <w:rsid w:val="00622B37"/>
    <w:rsid w:val="006263CA"/>
    <w:rsid w:val="00630013"/>
    <w:rsid w:val="0063122D"/>
    <w:rsid w:val="00636ACD"/>
    <w:rsid w:val="006500D9"/>
    <w:rsid w:val="00650ACB"/>
    <w:rsid w:val="00651C99"/>
    <w:rsid w:val="00663AD6"/>
    <w:rsid w:val="0067197F"/>
    <w:rsid w:val="0067691C"/>
    <w:rsid w:val="00686967"/>
    <w:rsid w:val="006879C9"/>
    <w:rsid w:val="006959C7"/>
    <w:rsid w:val="00695FAA"/>
    <w:rsid w:val="00697542"/>
    <w:rsid w:val="006A1541"/>
    <w:rsid w:val="006A3076"/>
    <w:rsid w:val="006A3078"/>
    <w:rsid w:val="006A5FFA"/>
    <w:rsid w:val="006A6AB9"/>
    <w:rsid w:val="006B6B59"/>
    <w:rsid w:val="006B79A8"/>
    <w:rsid w:val="006E08A0"/>
    <w:rsid w:val="006E1773"/>
    <w:rsid w:val="006E20B5"/>
    <w:rsid w:val="006E4D28"/>
    <w:rsid w:val="006E513E"/>
    <w:rsid w:val="006F5819"/>
    <w:rsid w:val="007178B4"/>
    <w:rsid w:val="007241EE"/>
    <w:rsid w:val="007262CC"/>
    <w:rsid w:val="007302AF"/>
    <w:rsid w:val="00733C58"/>
    <w:rsid w:val="007351A2"/>
    <w:rsid w:val="00742A9E"/>
    <w:rsid w:val="0075599B"/>
    <w:rsid w:val="00763CE4"/>
    <w:rsid w:val="0077218C"/>
    <w:rsid w:val="00772671"/>
    <w:rsid w:val="007762A8"/>
    <w:rsid w:val="00780EE6"/>
    <w:rsid w:val="007812CC"/>
    <w:rsid w:val="00781885"/>
    <w:rsid w:val="0078354B"/>
    <w:rsid w:val="00792041"/>
    <w:rsid w:val="0079435E"/>
    <w:rsid w:val="00797B0A"/>
    <w:rsid w:val="007A3401"/>
    <w:rsid w:val="007A4322"/>
    <w:rsid w:val="007A4849"/>
    <w:rsid w:val="007C2CAD"/>
    <w:rsid w:val="007D250A"/>
    <w:rsid w:val="007D31A2"/>
    <w:rsid w:val="007D3C1E"/>
    <w:rsid w:val="007D6CD4"/>
    <w:rsid w:val="007E3A88"/>
    <w:rsid w:val="007F3946"/>
    <w:rsid w:val="008021AC"/>
    <w:rsid w:val="00804CA7"/>
    <w:rsid w:val="0082097E"/>
    <w:rsid w:val="00826442"/>
    <w:rsid w:val="00826AEC"/>
    <w:rsid w:val="00830084"/>
    <w:rsid w:val="00865844"/>
    <w:rsid w:val="00866412"/>
    <w:rsid w:val="00872D92"/>
    <w:rsid w:val="008819F2"/>
    <w:rsid w:val="00890FC1"/>
    <w:rsid w:val="008919CD"/>
    <w:rsid w:val="008A3F79"/>
    <w:rsid w:val="008A45A6"/>
    <w:rsid w:val="008B597B"/>
    <w:rsid w:val="008C0CB0"/>
    <w:rsid w:val="008C337F"/>
    <w:rsid w:val="008C5286"/>
    <w:rsid w:val="008D02EF"/>
    <w:rsid w:val="008D0681"/>
    <w:rsid w:val="008E1624"/>
    <w:rsid w:val="008E7107"/>
    <w:rsid w:val="008F07CF"/>
    <w:rsid w:val="008F12FF"/>
    <w:rsid w:val="008F16F2"/>
    <w:rsid w:val="00944C50"/>
    <w:rsid w:val="009501C9"/>
    <w:rsid w:val="00961107"/>
    <w:rsid w:val="009656E9"/>
    <w:rsid w:val="009678E9"/>
    <w:rsid w:val="009679AC"/>
    <w:rsid w:val="00970785"/>
    <w:rsid w:val="0099172C"/>
    <w:rsid w:val="00992972"/>
    <w:rsid w:val="00992C22"/>
    <w:rsid w:val="009948B8"/>
    <w:rsid w:val="009A21C9"/>
    <w:rsid w:val="009A40F3"/>
    <w:rsid w:val="009A5405"/>
    <w:rsid w:val="009A63EA"/>
    <w:rsid w:val="009B1B86"/>
    <w:rsid w:val="009B4981"/>
    <w:rsid w:val="009B7CD2"/>
    <w:rsid w:val="009C0336"/>
    <w:rsid w:val="009C46A4"/>
    <w:rsid w:val="009D1412"/>
    <w:rsid w:val="009D4043"/>
    <w:rsid w:val="009D7370"/>
    <w:rsid w:val="009E1E86"/>
    <w:rsid w:val="00A27CF1"/>
    <w:rsid w:val="00A340EA"/>
    <w:rsid w:val="00A3620D"/>
    <w:rsid w:val="00A47174"/>
    <w:rsid w:val="00A51F32"/>
    <w:rsid w:val="00A5348A"/>
    <w:rsid w:val="00A55217"/>
    <w:rsid w:val="00A55A10"/>
    <w:rsid w:val="00A62537"/>
    <w:rsid w:val="00A66C0B"/>
    <w:rsid w:val="00A770BB"/>
    <w:rsid w:val="00A80C7A"/>
    <w:rsid w:val="00A82FB7"/>
    <w:rsid w:val="00A8324F"/>
    <w:rsid w:val="00AC23CA"/>
    <w:rsid w:val="00AC644F"/>
    <w:rsid w:val="00AC6BCD"/>
    <w:rsid w:val="00AC73BD"/>
    <w:rsid w:val="00AE1D54"/>
    <w:rsid w:val="00AE1FBF"/>
    <w:rsid w:val="00AF1071"/>
    <w:rsid w:val="00B20A2D"/>
    <w:rsid w:val="00B24589"/>
    <w:rsid w:val="00B24AAE"/>
    <w:rsid w:val="00B255D2"/>
    <w:rsid w:val="00B31BA9"/>
    <w:rsid w:val="00B3793B"/>
    <w:rsid w:val="00B37BCB"/>
    <w:rsid w:val="00B44B29"/>
    <w:rsid w:val="00B46719"/>
    <w:rsid w:val="00B54ED7"/>
    <w:rsid w:val="00B57E44"/>
    <w:rsid w:val="00B82C7C"/>
    <w:rsid w:val="00B834CD"/>
    <w:rsid w:val="00B93433"/>
    <w:rsid w:val="00B946D0"/>
    <w:rsid w:val="00B953BE"/>
    <w:rsid w:val="00B954D4"/>
    <w:rsid w:val="00BA5050"/>
    <w:rsid w:val="00BB3E6D"/>
    <w:rsid w:val="00BB73D8"/>
    <w:rsid w:val="00BB7DD3"/>
    <w:rsid w:val="00BC2760"/>
    <w:rsid w:val="00BD337E"/>
    <w:rsid w:val="00BD357E"/>
    <w:rsid w:val="00BE2EC8"/>
    <w:rsid w:val="00BE691A"/>
    <w:rsid w:val="00BF1774"/>
    <w:rsid w:val="00C07763"/>
    <w:rsid w:val="00C07CD3"/>
    <w:rsid w:val="00C13036"/>
    <w:rsid w:val="00C23AB6"/>
    <w:rsid w:val="00C2721A"/>
    <w:rsid w:val="00C44A78"/>
    <w:rsid w:val="00C551FC"/>
    <w:rsid w:val="00C651DA"/>
    <w:rsid w:val="00C7332D"/>
    <w:rsid w:val="00C75F77"/>
    <w:rsid w:val="00C93243"/>
    <w:rsid w:val="00C93C07"/>
    <w:rsid w:val="00CA269B"/>
    <w:rsid w:val="00CA45CD"/>
    <w:rsid w:val="00CB71AD"/>
    <w:rsid w:val="00CC4D64"/>
    <w:rsid w:val="00CE2FFB"/>
    <w:rsid w:val="00D1131C"/>
    <w:rsid w:val="00D17C1E"/>
    <w:rsid w:val="00D21CFD"/>
    <w:rsid w:val="00D306DA"/>
    <w:rsid w:val="00D3569F"/>
    <w:rsid w:val="00D3679F"/>
    <w:rsid w:val="00D37479"/>
    <w:rsid w:val="00D44500"/>
    <w:rsid w:val="00D655C6"/>
    <w:rsid w:val="00D7217D"/>
    <w:rsid w:val="00D87F2D"/>
    <w:rsid w:val="00DA0041"/>
    <w:rsid w:val="00DA1B1A"/>
    <w:rsid w:val="00DA7D5B"/>
    <w:rsid w:val="00DB533B"/>
    <w:rsid w:val="00DC2A73"/>
    <w:rsid w:val="00DD717D"/>
    <w:rsid w:val="00DE170C"/>
    <w:rsid w:val="00DF6C49"/>
    <w:rsid w:val="00E12D5A"/>
    <w:rsid w:val="00E14F0A"/>
    <w:rsid w:val="00E2661F"/>
    <w:rsid w:val="00E26E7C"/>
    <w:rsid w:val="00E27DCE"/>
    <w:rsid w:val="00E31CBA"/>
    <w:rsid w:val="00E3547C"/>
    <w:rsid w:val="00E41DA2"/>
    <w:rsid w:val="00E41F97"/>
    <w:rsid w:val="00E43EBF"/>
    <w:rsid w:val="00E44ED8"/>
    <w:rsid w:val="00E45963"/>
    <w:rsid w:val="00E47BB3"/>
    <w:rsid w:val="00E53C6C"/>
    <w:rsid w:val="00E57987"/>
    <w:rsid w:val="00E579A7"/>
    <w:rsid w:val="00E705A5"/>
    <w:rsid w:val="00E732BC"/>
    <w:rsid w:val="00E8600E"/>
    <w:rsid w:val="00E91B64"/>
    <w:rsid w:val="00E923DC"/>
    <w:rsid w:val="00E93514"/>
    <w:rsid w:val="00E953A0"/>
    <w:rsid w:val="00EA2181"/>
    <w:rsid w:val="00EA4E3C"/>
    <w:rsid w:val="00EA4FC8"/>
    <w:rsid w:val="00EB2C53"/>
    <w:rsid w:val="00EB3031"/>
    <w:rsid w:val="00EC0C0F"/>
    <w:rsid w:val="00EC1339"/>
    <w:rsid w:val="00EC4459"/>
    <w:rsid w:val="00ED0341"/>
    <w:rsid w:val="00ED2BA4"/>
    <w:rsid w:val="00EE4FAA"/>
    <w:rsid w:val="00EE5D45"/>
    <w:rsid w:val="00EF17CE"/>
    <w:rsid w:val="00EF2370"/>
    <w:rsid w:val="00F01B55"/>
    <w:rsid w:val="00F1245B"/>
    <w:rsid w:val="00F14F1B"/>
    <w:rsid w:val="00F154E9"/>
    <w:rsid w:val="00F4572C"/>
    <w:rsid w:val="00F464BB"/>
    <w:rsid w:val="00F623C3"/>
    <w:rsid w:val="00F67C1A"/>
    <w:rsid w:val="00F70664"/>
    <w:rsid w:val="00F7543B"/>
    <w:rsid w:val="00F76979"/>
    <w:rsid w:val="00F77CE7"/>
    <w:rsid w:val="00F937D8"/>
    <w:rsid w:val="00F950E2"/>
    <w:rsid w:val="00F964B3"/>
    <w:rsid w:val="00FB480B"/>
    <w:rsid w:val="00FB4F9B"/>
    <w:rsid w:val="00FC6E03"/>
    <w:rsid w:val="00FC7F05"/>
    <w:rsid w:val="00FD7C6A"/>
    <w:rsid w:val="00FE147A"/>
    <w:rsid w:val="00FE7673"/>
    <w:rsid w:val="00FF0AD5"/>
    <w:rsid w:val="00FF3AA0"/>
    <w:rsid w:val="00FF3D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50CAA"/>
  <w15:chartTrackingRefBased/>
  <w15:docId w15:val="{57A3371C-EDEC-4CED-B786-0196EDFF2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3EF"/>
    <w:pPr>
      <w:spacing w:after="160" w:line="256" w:lineRule="auto"/>
    </w:pPr>
  </w:style>
  <w:style w:type="paragraph" w:styleId="Heading1">
    <w:name w:val="heading 1"/>
    <w:basedOn w:val="Normal"/>
    <w:link w:val="Heading1Char"/>
    <w:uiPriority w:val="9"/>
    <w:qFormat/>
    <w:rsid w:val="006E4D2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63EF"/>
    <w:rPr>
      <w:color w:val="0563C1"/>
      <w:u w:val="single"/>
    </w:rPr>
  </w:style>
  <w:style w:type="paragraph" w:styleId="PlainText">
    <w:name w:val="Plain Text"/>
    <w:basedOn w:val="Normal"/>
    <w:link w:val="PlainTextChar"/>
    <w:uiPriority w:val="99"/>
    <w:semiHidden/>
    <w:unhideWhenUsed/>
    <w:rsid w:val="000463EF"/>
    <w:pPr>
      <w:spacing w:after="0" w:line="240" w:lineRule="auto"/>
    </w:pPr>
    <w:rPr>
      <w:rFonts w:ascii="Calibri" w:hAnsi="Calibri" w:cs="Calibri"/>
      <w:lang w:val="nl-NL"/>
    </w:rPr>
  </w:style>
  <w:style w:type="character" w:customStyle="1" w:styleId="PlainTextChar">
    <w:name w:val="Plain Text Char"/>
    <w:basedOn w:val="DefaultParagraphFont"/>
    <w:link w:val="PlainText"/>
    <w:uiPriority w:val="99"/>
    <w:semiHidden/>
    <w:rsid w:val="000463EF"/>
    <w:rPr>
      <w:rFonts w:ascii="Calibri" w:hAnsi="Calibri" w:cs="Calibri"/>
      <w:lang w:val="nl-NL"/>
    </w:rPr>
  </w:style>
  <w:style w:type="character" w:styleId="CommentReference">
    <w:name w:val="annotation reference"/>
    <w:basedOn w:val="DefaultParagraphFont"/>
    <w:uiPriority w:val="99"/>
    <w:semiHidden/>
    <w:unhideWhenUsed/>
    <w:rsid w:val="00E579A7"/>
    <w:rPr>
      <w:sz w:val="16"/>
      <w:szCs w:val="16"/>
    </w:rPr>
  </w:style>
  <w:style w:type="paragraph" w:styleId="CommentText">
    <w:name w:val="annotation text"/>
    <w:basedOn w:val="Normal"/>
    <w:link w:val="CommentTextChar"/>
    <w:uiPriority w:val="99"/>
    <w:unhideWhenUsed/>
    <w:rsid w:val="00E579A7"/>
    <w:pPr>
      <w:spacing w:line="240" w:lineRule="auto"/>
    </w:pPr>
    <w:rPr>
      <w:sz w:val="20"/>
      <w:szCs w:val="20"/>
    </w:rPr>
  </w:style>
  <w:style w:type="character" w:customStyle="1" w:styleId="CommentTextChar">
    <w:name w:val="Comment Text Char"/>
    <w:basedOn w:val="DefaultParagraphFont"/>
    <w:link w:val="CommentText"/>
    <w:uiPriority w:val="99"/>
    <w:rsid w:val="00E579A7"/>
    <w:rPr>
      <w:sz w:val="20"/>
      <w:szCs w:val="20"/>
    </w:rPr>
  </w:style>
  <w:style w:type="paragraph" w:styleId="CommentSubject">
    <w:name w:val="annotation subject"/>
    <w:basedOn w:val="CommentText"/>
    <w:next w:val="CommentText"/>
    <w:link w:val="CommentSubjectChar"/>
    <w:uiPriority w:val="99"/>
    <w:semiHidden/>
    <w:unhideWhenUsed/>
    <w:rsid w:val="00E579A7"/>
    <w:rPr>
      <w:b/>
      <w:bCs/>
    </w:rPr>
  </w:style>
  <w:style w:type="character" w:customStyle="1" w:styleId="CommentSubjectChar">
    <w:name w:val="Comment Subject Char"/>
    <w:basedOn w:val="CommentTextChar"/>
    <w:link w:val="CommentSubject"/>
    <w:uiPriority w:val="99"/>
    <w:semiHidden/>
    <w:rsid w:val="00E579A7"/>
    <w:rPr>
      <w:b/>
      <w:bCs/>
      <w:sz w:val="20"/>
      <w:szCs w:val="20"/>
    </w:rPr>
  </w:style>
  <w:style w:type="paragraph" w:styleId="BalloonText">
    <w:name w:val="Balloon Text"/>
    <w:basedOn w:val="Normal"/>
    <w:link w:val="BalloonTextChar"/>
    <w:uiPriority w:val="99"/>
    <w:semiHidden/>
    <w:unhideWhenUsed/>
    <w:rsid w:val="00E57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9A7"/>
    <w:rPr>
      <w:rFonts w:ascii="Segoe UI" w:hAnsi="Segoe UI" w:cs="Segoe UI"/>
      <w:sz w:val="18"/>
      <w:szCs w:val="18"/>
    </w:rPr>
  </w:style>
  <w:style w:type="paragraph" w:customStyle="1" w:styleId="Pa18">
    <w:name w:val="Pa18"/>
    <w:basedOn w:val="Normal"/>
    <w:next w:val="Normal"/>
    <w:uiPriority w:val="99"/>
    <w:rsid w:val="005A0F32"/>
    <w:pPr>
      <w:autoSpaceDE w:val="0"/>
      <w:autoSpaceDN w:val="0"/>
      <w:adjustRightInd w:val="0"/>
      <w:spacing w:after="0" w:line="161" w:lineRule="atLeast"/>
    </w:pPr>
    <w:rPr>
      <w:rFonts w:ascii="Mundo Sans Std" w:hAnsi="Mundo Sans Std"/>
      <w:sz w:val="24"/>
      <w:szCs w:val="24"/>
    </w:rPr>
  </w:style>
  <w:style w:type="character" w:customStyle="1" w:styleId="identifier">
    <w:name w:val="identifier"/>
    <w:basedOn w:val="DefaultParagraphFont"/>
    <w:rsid w:val="00EC4459"/>
  </w:style>
  <w:style w:type="character" w:customStyle="1" w:styleId="id-label">
    <w:name w:val="id-label"/>
    <w:basedOn w:val="DefaultParagraphFont"/>
    <w:rsid w:val="00EC4459"/>
  </w:style>
  <w:style w:type="character" w:customStyle="1" w:styleId="docsum-pmid">
    <w:name w:val="docsum-pmid"/>
    <w:basedOn w:val="DefaultParagraphFont"/>
    <w:rsid w:val="002E5CA9"/>
  </w:style>
  <w:style w:type="character" w:styleId="Strong">
    <w:name w:val="Strong"/>
    <w:basedOn w:val="DefaultParagraphFont"/>
    <w:uiPriority w:val="22"/>
    <w:qFormat/>
    <w:rsid w:val="00F77CE7"/>
    <w:rPr>
      <w:b/>
      <w:bCs/>
    </w:rPr>
  </w:style>
  <w:style w:type="paragraph" w:styleId="ListParagraph">
    <w:name w:val="List Paragraph"/>
    <w:basedOn w:val="Normal"/>
    <w:uiPriority w:val="34"/>
    <w:qFormat/>
    <w:rsid w:val="00E12D5A"/>
    <w:pPr>
      <w:ind w:left="720"/>
      <w:contextualSpacing/>
    </w:pPr>
  </w:style>
  <w:style w:type="character" w:styleId="FollowedHyperlink">
    <w:name w:val="FollowedHyperlink"/>
    <w:basedOn w:val="DefaultParagraphFont"/>
    <w:uiPriority w:val="99"/>
    <w:semiHidden/>
    <w:unhideWhenUsed/>
    <w:rsid w:val="001367ED"/>
    <w:rPr>
      <w:color w:val="800080" w:themeColor="followedHyperlink"/>
      <w:u w:val="single"/>
    </w:rPr>
  </w:style>
  <w:style w:type="paragraph" w:customStyle="1" w:styleId="EndNoteBibliographyTitle">
    <w:name w:val="EndNote Bibliography Title"/>
    <w:basedOn w:val="Normal"/>
    <w:link w:val="EndNoteBibliographyTitleChar"/>
    <w:rsid w:val="001367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7ED"/>
    <w:rPr>
      <w:rFonts w:ascii="Calibri" w:hAnsi="Calibri" w:cs="Calibri"/>
      <w:noProof/>
      <w:lang w:val="en-US"/>
    </w:rPr>
  </w:style>
  <w:style w:type="paragraph" w:customStyle="1" w:styleId="EndNoteBibliography">
    <w:name w:val="EndNote Bibliography"/>
    <w:basedOn w:val="Normal"/>
    <w:link w:val="EndNoteBibliographyChar"/>
    <w:rsid w:val="001367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7ED"/>
    <w:rPr>
      <w:rFonts w:ascii="Calibri" w:hAnsi="Calibri" w:cs="Calibri"/>
      <w:noProof/>
      <w:lang w:val="en-US"/>
    </w:rPr>
  </w:style>
  <w:style w:type="character" w:customStyle="1" w:styleId="UnresolvedMention1">
    <w:name w:val="Unresolved Mention1"/>
    <w:basedOn w:val="DefaultParagraphFont"/>
    <w:uiPriority w:val="99"/>
    <w:semiHidden/>
    <w:unhideWhenUsed/>
    <w:rsid w:val="004D5BA3"/>
    <w:rPr>
      <w:color w:val="808080"/>
      <w:shd w:val="clear" w:color="auto" w:fill="E6E6E6"/>
    </w:rPr>
  </w:style>
  <w:style w:type="paragraph" w:styleId="Revision">
    <w:name w:val="Revision"/>
    <w:hidden/>
    <w:uiPriority w:val="99"/>
    <w:semiHidden/>
    <w:rsid w:val="00D87F2D"/>
    <w:pPr>
      <w:spacing w:after="0" w:line="240" w:lineRule="auto"/>
    </w:pPr>
  </w:style>
  <w:style w:type="paragraph" w:styleId="NormalWeb">
    <w:name w:val="Normal (Web)"/>
    <w:basedOn w:val="Normal"/>
    <w:uiPriority w:val="99"/>
    <w:semiHidden/>
    <w:unhideWhenUsed/>
    <w:rsid w:val="00C7332D"/>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UnresolvedMention2">
    <w:name w:val="Unresolved Mention2"/>
    <w:basedOn w:val="DefaultParagraphFont"/>
    <w:uiPriority w:val="99"/>
    <w:semiHidden/>
    <w:unhideWhenUsed/>
    <w:rsid w:val="00280037"/>
    <w:rPr>
      <w:color w:val="808080"/>
      <w:shd w:val="clear" w:color="auto" w:fill="E6E6E6"/>
    </w:rPr>
  </w:style>
  <w:style w:type="character" w:styleId="HTMLCite">
    <w:name w:val="HTML Cite"/>
    <w:basedOn w:val="DefaultParagraphFont"/>
    <w:uiPriority w:val="99"/>
    <w:semiHidden/>
    <w:unhideWhenUsed/>
    <w:rsid w:val="006E4D28"/>
    <w:rPr>
      <w:i/>
      <w:iCs/>
    </w:rPr>
  </w:style>
  <w:style w:type="character" w:customStyle="1" w:styleId="name">
    <w:name w:val="name"/>
    <w:basedOn w:val="DefaultParagraphFont"/>
    <w:rsid w:val="006E4D28"/>
  </w:style>
  <w:style w:type="character" w:customStyle="1" w:styleId="Heading1Char">
    <w:name w:val="Heading 1 Char"/>
    <w:basedOn w:val="DefaultParagraphFont"/>
    <w:link w:val="Heading1"/>
    <w:uiPriority w:val="9"/>
    <w:rsid w:val="006E4D28"/>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6E4D28"/>
  </w:style>
  <w:style w:type="character" w:customStyle="1" w:styleId="cit">
    <w:name w:val="cit"/>
    <w:basedOn w:val="DefaultParagraphFont"/>
    <w:rsid w:val="006E4D28"/>
  </w:style>
  <w:style w:type="character" w:customStyle="1" w:styleId="citation-doi">
    <w:name w:val="citation-doi"/>
    <w:basedOn w:val="DefaultParagraphFont"/>
    <w:rsid w:val="006E4D28"/>
  </w:style>
  <w:style w:type="character" w:customStyle="1" w:styleId="secondary-date">
    <w:name w:val="secondary-date"/>
    <w:basedOn w:val="DefaultParagraphFont"/>
    <w:rsid w:val="006E4D28"/>
  </w:style>
  <w:style w:type="character" w:customStyle="1" w:styleId="authors-list-item">
    <w:name w:val="authors-list-item"/>
    <w:basedOn w:val="DefaultParagraphFont"/>
    <w:rsid w:val="006E4D28"/>
  </w:style>
  <w:style w:type="character" w:customStyle="1" w:styleId="author-sup-separator">
    <w:name w:val="author-sup-separator"/>
    <w:basedOn w:val="DefaultParagraphFont"/>
    <w:rsid w:val="006E4D28"/>
  </w:style>
  <w:style w:type="character" w:customStyle="1" w:styleId="comma">
    <w:name w:val="comma"/>
    <w:basedOn w:val="DefaultParagraphFont"/>
    <w:rsid w:val="006E4D28"/>
  </w:style>
  <w:style w:type="character" w:customStyle="1" w:styleId="u-visually-hidden">
    <w:name w:val="u-visually-hidden"/>
    <w:basedOn w:val="DefaultParagraphFont"/>
    <w:rsid w:val="006E513E"/>
  </w:style>
  <w:style w:type="character" w:customStyle="1" w:styleId="UnresolvedMention3">
    <w:name w:val="Unresolved Mention3"/>
    <w:basedOn w:val="DefaultParagraphFont"/>
    <w:uiPriority w:val="99"/>
    <w:semiHidden/>
    <w:unhideWhenUsed/>
    <w:rsid w:val="007E3A88"/>
    <w:rPr>
      <w:color w:val="605E5C"/>
      <w:shd w:val="clear" w:color="auto" w:fill="E1DFDD"/>
    </w:rPr>
  </w:style>
  <w:style w:type="character" w:customStyle="1" w:styleId="highwire-citation-authors">
    <w:name w:val="highwire-citation-authors"/>
    <w:basedOn w:val="DefaultParagraphFont"/>
    <w:rsid w:val="001D78A2"/>
  </w:style>
  <w:style w:type="character" w:customStyle="1" w:styleId="highwire-citation-author">
    <w:name w:val="highwire-citation-author"/>
    <w:basedOn w:val="DefaultParagraphFont"/>
    <w:rsid w:val="001D78A2"/>
  </w:style>
  <w:style w:type="character" w:customStyle="1" w:styleId="nlm-surname">
    <w:name w:val="nlm-surname"/>
    <w:basedOn w:val="DefaultParagraphFont"/>
    <w:rsid w:val="001D78A2"/>
  </w:style>
  <w:style w:type="character" w:customStyle="1" w:styleId="highwire-cite-metadata-journal">
    <w:name w:val="highwire-cite-metadata-journal"/>
    <w:basedOn w:val="DefaultParagraphFont"/>
    <w:rsid w:val="001D78A2"/>
  </w:style>
  <w:style w:type="character" w:customStyle="1" w:styleId="highwire-cite-metadata-year">
    <w:name w:val="highwire-cite-metadata-year"/>
    <w:basedOn w:val="DefaultParagraphFont"/>
    <w:rsid w:val="001D78A2"/>
  </w:style>
  <w:style w:type="character" w:customStyle="1" w:styleId="highwire-cite-metadata-volume">
    <w:name w:val="highwire-cite-metadata-volume"/>
    <w:basedOn w:val="DefaultParagraphFont"/>
    <w:rsid w:val="001D78A2"/>
  </w:style>
  <w:style w:type="character" w:customStyle="1" w:styleId="highwire-cite-metadata-pages">
    <w:name w:val="highwire-cite-metadata-pages"/>
    <w:basedOn w:val="DefaultParagraphFont"/>
    <w:rsid w:val="001D78A2"/>
  </w:style>
  <w:style w:type="paragraph" w:customStyle="1" w:styleId="raw-citation">
    <w:name w:val="raw-citation"/>
    <w:basedOn w:val="Normal"/>
    <w:rsid w:val="00D655C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article-headerdoilabel">
    <w:name w:val="article-header__doi__label"/>
    <w:basedOn w:val="DefaultParagraphFont"/>
    <w:rsid w:val="00263729"/>
  </w:style>
  <w:style w:type="character" w:customStyle="1" w:styleId="UnresolvedMention4">
    <w:name w:val="Unresolved Mention4"/>
    <w:basedOn w:val="DefaultParagraphFont"/>
    <w:uiPriority w:val="99"/>
    <w:semiHidden/>
    <w:unhideWhenUsed/>
    <w:rsid w:val="00826AEC"/>
    <w:rPr>
      <w:color w:val="605E5C"/>
      <w:shd w:val="clear" w:color="auto" w:fill="E1DFDD"/>
    </w:rPr>
  </w:style>
  <w:style w:type="character" w:styleId="UnresolvedMention">
    <w:name w:val="Unresolved Mention"/>
    <w:basedOn w:val="DefaultParagraphFont"/>
    <w:uiPriority w:val="99"/>
    <w:semiHidden/>
    <w:unhideWhenUsed/>
    <w:rsid w:val="00622B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8873">
      <w:bodyDiv w:val="1"/>
      <w:marLeft w:val="0"/>
      <w:marRight w:val="0"/>
      <w:marTop w:val="0"/>
      <w:marBottom w:val="0"/>
      <w:divBdr>
        <w:top w:val="none" w:sz="0" w:space="0" w:color="auto"/>
        <w:left w:val="none" w:sz="0" w:space="0" w:color="auto"/>
        <w:bottom w:val="none" w:sz="0" w:space="0" w:color="auto"/>
        <w:right w:val="none" w:sz="0" w:space="0" w:color="auto"/>
      </w:divBdr>
    </w:div>
    <w:div w:id="17587724">
      <w:bodyDiv w:val="1"/>
      <w:marLeft w:val="0"/>
      <w:marRight w:val="0"/>
      <w:marTop w:val="0"/>
      <w:marBottom w:val="0"/>
      <w:divBdr>
        <w:top w:val="none" w:sz="0" w:space="0" w:color="auto"/>
        <w:left w:val="none" w:sz="0" w:space="0" w:color="auto"/>
        <w:bottom w:val="none" w:sz="0" w:space="0" w:color="auto"/>
        <w:right w:val="none" w:sz="0" w:space="0" w:color="auto"/>
      </w:divBdr>
    </w:div>
    <w:div w:id="44182312">
      <w:bodyDiv w:val="1"/>
      <w:marLeft w:val="0"/>
      <w:marRight w:val="0"/>
      <w:marTop w:val="0"/>
      <w:marBottom w:val="0"/>
      <w:divBdr>
        <w:top w:val="none" w:sz="0" w:space="0" w:color="auto"/>
        <w:left w:val="none" w:sz="0" w:space="0" w:color="auto"/>
        <w:bottom w:val="none" w:sz="0" w:space="0" w:color="auto"/>
        <w:right w:val="none" w:sz="0" w:space="0" w:color="auto"/>
      </w:divBdr>
    </w:div>
    <w:div w:id="84419070">
      <w:bodyDiv w:val="1"/>
      <w:marLeft w:val="0"/>
      <w:marRight w:val="0"/>
      <w:marTop w:val="0"/>
      <w:marBottom w:val="0"/>
      <w:divBdr>
        <w:top w:val="none" w:sz="0" w:space="0" w:color="auto"/>
        <w:left w:val="none" w:sz="0" w:space="0" w:color="auto"/>
        <w:bottom w:val="none" w:sz="0" w:space="0" w:color="auto"/>
        <w:right w:val="none" w:sz="0" w:space="0" w:color="auto"/>
      </w:divBdr>
    </w:div>
    <w:div w:id="115873480">
      <w:bodyDiv w:val="1"/>
      <w:marLeft w:val="0"/>
      <w:marRight w:val="0"/>
      <w:marTop w:val="0"/>
      <w:marBottom w:val="0"/>
      <w:divBdr>
        <w:top w:val="none" w:sz="0" w:space="0" w:color="auto"/>
        <w:left w:val="none" w:sz="0" w:space="0" w:color="auto"/>
        <w:bottom w:val="none" w:sz="0" w:space="0" w:color="auto"/>
        <w:right w:val="none" w:sz="0" w:space="0" w:color="auto"/>
      </w:divBdr>
      <w:divsChild>
        <w:div w:id="1915898197">
          <w:marLeft w:val="0"/>
          <w:marRight w:val="0"/>
          <w:marTop w:val="0"/>
          <w:marBottom w:val="0"/>
          <w:divBdr>
            <w:top w:val="none" w:sz="0" w:space="0" w:color="auto"/>
            <w:left w:val="none" w:sz="0" w:space="0" w:color="auto"/>
            <w:bottom w:val="none" w:sz="0" w:space="0" w:color="auto"/>
            <w:right w:val="none" w:sz="0" w:space="0" w:color="auto"/>
          </w:divBdr>
          <w:divsChild>
            <w:div w:id="1610547733">
              <w:marLeft w:val="0"/>
              <w:marRight w:val="0"/>
              <w:marTop w:val="0"/>
              <w:marBottom w:val="0"/>
              <w:divBdr>
                <w:top w:val="none" w:sz="0" w:space="0" w:color="auto"/>
                <w:left w:val="none" w:sz="0" w:space="0" w:color="auto"/>
                <w:bottom w:val="none" w:sz="0" w:space="0" w:color="auto"/>
                <w:right w:val="none" w:sz="0" w:space="0" w:color="auto"/>
              </w:divBdr>
              <w:divsChild>
                <w:div w:id="395326016">
                  <w:marLeft w:val="0"/>
                  <w:marRight w:val="0"/>
                  <w:marTop w:val="0"/>
                  <w:marBottom w:val="0"/>
                  <w:divBdr>
                    <w:top w:val="none" w:sz="0" w:space="0" w:color="auto"/>
                    <w:left w:val="none" w:sz="0" w:space="0" w:color="auto"/>
                    <w:bottom w:val="none" w:sz="0" w:space="0" w:color="auto"/>
                    <w:right w:val="none" w:sz="0" w:space="0" w:color="auto"/>
                  </w:divBdr>
                  <w:divsChild>
                    <w:div w:id="197467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3622">
          <w:marLeft w:val="0"/>
          <w:marRight w:val="0"/>
          <w:marTop w:val="0"/>
          <w:marBottom w:val="0"/>
          <w:divBdr>
            <w:top w:val="none" w:sz="0" w:space="0" w:color="auto"/>
            <w:left w:val="none" w:sz="0" w:space="0" w:color="auto"/>
            <w:bottom w:val="none" w:sz="0" w:space="0" w:color="auto"/>
            <w:right w:val="none" w:sz="0" w:space="0" w:color="auto"/>
          </w:divBdr>
          <w:divsChild>
            <w:div w:id="796996051">
              <w:marLeft w:val="0"/>
              <w:marRight w:val="0"/>
              <w:marTop w:val="0"/>
              <w:marBottom w:val="0"/>
              <w:divBdr>
                <w:top w:val="none" w:sz="0" w:space="0" w:color="auto"/>
                <w:left w:val="none" w:sz="0" w:space="0" w:color="auto"/>
                <w:bottom w:val="none" w:sz="0" w:space="0" w:color="auto"/>
                <w:right w:val="none" w:sz="0" w:space="0" w:color="auto"/>
              </w:divBdr>
              <w:divsChild>
                <w:div w:id="160414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82307">
      <w:bodyDiv w:val="1"/>
      <w:marLeft w:val="0"/>
      <w:marRight w:val="0"/>
      <w:marTop w:val="0"/>
      <w:marBottom w:val="0"/>
      <w:divBdr>
        <w:top w:val="none" w:sz="0" w:space="0" w:color="auto"/>
        <w:left w:val="none" w:sz="0" w:space="0" w:color="auto"/>
        <w:bottom w:val="none" w:sz="0" w:space="0" w:color="auto"/>
        <w:right w:val="none" w:sz="0" w:space="0" w:color="auto"/>
      </w:divBdr>
    </w:div>
    <w:div w:id="164130177">
      <w:bodyDiv w:val="1"/>
      <w:marLeft w:val="0"/>
      <w:marRight w:val="0"/>
      <w:marTop w:val="0"/>
      <w:marBottom w:val="0"/>
      <w:divBdr>
        <w:top w:val="none" w:sz="0" w:space="0" w:color="auto"/>
        <w:left w:val="none" w:sz="0" w:space="0" w:color="auto"/>
        <w:bottom w:val="none" w:sz="0" w:space="0" w:color="auto"/>
        <w:right w:val="none" w:sz="0" w:space="0" w:color="auto"/>
      </w:divBdr>
    </w:div>
    <w:div w:id="165438340">
      <w:bodyDiv w:val="1"/>
      <w:marLeft w:val="0"/>
      <w:marRight w:val="0"/>
      <w:marTop w:val="0"/>
      <w:marBottom w:val="0"/>
      <w:divBdr>
        <w:top w:val="none" w:sz="0" w:space="0" w:color="auto"/>
        <w:left w:val="none" w:sz="0" w:space="0" w:color="auto"/>
        <w:bottom w:val="none" w:sz="0" w:space="0" w:color="auto"/>
        <w:right w:val="none" w:sz="0" w:space="0" w:color="auto"/>
      </w:divBdr>
    </w:div>
    <w:div w:id="178276509">
      <w:bodyDiv w:val="1"/>
      <w:marLeft w:val="0"/>
      <w:marRight w:val="0"/>
      <w:marTop w:val="0"/>
      <w:marBottom w:val="0"/>
      <w:divBdr>
        <w:top w:val="none" w:sz="0" w:space="0" w:color="auto"/>
        <w:left w:val="none" w:sz="0" w:space="0" w:color="auto"/>
        <w:bottom w:val="none" w:sz="0" w:space="0" w:color="auto"/>
        <w:right w:val="none" w:sz="0" w:space="0" w:color="auto"/>
      </w:divBdr>
    </w:div>
    <w:div w:id="180441505">
      <w:bodyDiv w:val="1"/>
      <w:marLeft w:val="0"/>
      <w:marRight w:val="0"/>
      <w:marTop w:val="0"/>
      <w:marBottom w:val="0"/>
      <w:divBdr>
        <w:top w:val="none" w:sz="0" w:space="0" w:color="auto"/>
        <w:left w:val="none" w:sz="0" w:space="0" w:color="auto"/>
        <w:bottom w:val="none" w:sz="0" w:space="0" w:color="auto"/>
        <w:right w:val="none" w:sz="0" w:space="0" w:color="auto"/>
      </w:divBdr>
    </w:div>
    <w:div w:id="215095484">
      <w:bodyDiv w:val="1"/>
      <w:marLeft w:val="0"/>
      <w:marRight w:val="0"/>
      <w:marTop w:val="0"/>
      <w:marBottom w:val="0"/>
      <w:divBdr>
        <w:top w:val="none" w:sz="0" w:space="0" w:color="auto"/>
        <w:left w:val="none" w:sz="0" w:space="0" w:color="auto"/>
        <w:bottom w:val="none" w:sz="0" w:space="0" w:color="auto"/>
        <w:right w:val="none" w:sz="0" w:space="0" w:color="auto"/>
      </w:divBdr>
    </w:div>
    <w:div w:id="247347374">
      <w:bodyDiv w:val="1"/>
      <w:marLeft w:val="0"/>
      <w:marRight w:val="0"/>
      <w:marTop w:val="0"/>
      <w:marBottom w:val="0"/>
      <w:divBdr>
        <w:top w:val="none" w:sz="0" w:space="0" w:color="auto"/>
        <w:left w:val="none" w:sz="0" w:space="0" w:color="auto"/>
        <w:bottom w:val="none" w:sz="0" w:space="0" w:color="auto"/>
        <w:right w:val="none" w:sz="0" w:space="0" w:color="auto"/>
      </w:divBdr>
    </w:div>
    <w:div w:id="263613497">
      <w:bodyDiv w:val="1"/>
      <w:marLeft w:val="0"/>
      <w:marRight w:val="0"/>
      <w:marTop w:val="0"/>
      <w:marBottom w:val="0"/>
      <w:divBdr>
        <w:top w:val="none" w:sz="0" w:space="0" w:color="auto"/>
        <w:left w:val="none" w:sz="0" w:space="0" w:color="auto"/>
        <w:bottom w:val="none" w:sz="0" w:space="0" w:color="auto"/>
        <w:right w:val="none" w:sz="0" w:space="0" w:color="auto"/>
      </w:divBdr>
    </w:div>
    <w:div w:id="271058548">
      <w:bodyDiv w:val="1"/>
      <w:marLeft w:val="0"/>
      <w:marRight w:val="0"/>
      <w:marTop w:val="0"/>
      <w:marBottom w:val="0"/>
      <w:divBdr>
        <w:top w:val="none" w:sz="0" w:space="0" w:color="auto"/>
        <w:left w:val="none" w:sz="0" w:space="0" w:color="auto"/>
        <w:bottom w:val="none" w:sz="0" w:space="0" w:color="auto"/>
        <w:right w:val="none" w:sz="0" w:space="0" w:color="auto"/>
      </w:divBdr>
    </w:div>
    <w:div w:id="279797270">
      <w:bodyDiv w:val="1"/>
      <w:marLeft w:val="0"/>
      <w:marRight w:val="0"/>
      <w:marTop w:val="0"/>
      <w:marBottom w:val="0"/>
      <w:divBdr>
        <w:top w:val="none" w:sz="0" w:space="0" w:color="auto"/>
        <w:left w:val="none" w:sz="0" w:space="0" w:color="auto"/>
        <w:bottom w:val="none" w:sz="0" w:space="0" w:color="auto"/>
        <w:right w:val="none" w:sz="0" w:space="0" w:color="auto"/>
      </w:divBdr>
    </w:div>
    <w:div w:id="376929303">
      <w:bodyDiv w:val="1"/>
      <w:marLeft w:val="0"/>
      <w:marRight w:val="0"/>
      <w:marTop w:val="0"/>
      <w:marBottom w:val="0"/>
      <w:divBdr>
        <w:top w:val="none" w:sz="0" w:space="0" w:color="auto"/>
        <w:left w:val="none" w:sz="0" w:space="0" w:color="auto"/>
        <w:bottom w:val="none" w:sz="0" w:space="0" w:color="auto"/>
        <w:right w:val="none" w:sz="0" w:space="0" w:color="auto"/>
      </w:divBdr>
    </w:div>
    <w:div w:id="384255431">
      <w:bodyDiv w:val="1"/>
      <w:marLeft w:val="0"/>
      <w:marRight w:val="0"/>
      <w:marTop w:val="0"/>
      <w:marBottom w:val="0"/>
      <w:divBdr>
        <w:top w:val="none" w:sz="0" w:space="0" w:color="auto"/>
        <w:left w:val="none" w:sz="0" w:space="0" w:color="auto"/>
        <w:bottom w:val="none" w:sz="0" w:space="0" w:color="auto"/>
        <w:right w:val="none" w:sz="0" w:space="0" w:color="auto"/>
      </w:divBdr>
    </w:div>
    <w:div w:id="410276577">
      <w:bodyDiv w:val="1"/>
      <w:marLeft w:val="0"/>
      <w:marRight w:val="0"/>
      <w:marTop w:val="0"/>
      <w:marBottom w:val="0"/>
      <w:divBdr>
        <w:top w:val="none" w:sz="0" w:space="0" w:color="auto"/>
        <w:left w:val="none" w:sz="0" w:space="0" w:color="auto"/>
        <w:bottom w:val="none" w:sz="0" w:space="0" w:color="auto"/>
        <w:right w:val="none" w:sz="0" w:space="0" w:color="auto"/>
      </w:divBdr>
      <w:divsChild>
        <w:div w:id="174614536">
          <w:marLeft w:val="0"/>
          <w:marRight w:val="0"/>
          <w:marTop w:val="0"/>
          <w:marBottom w:val="0"/>
          <w:divBdr>
            <w:top w:val="none" w:sz="0" w:space="0" w:color="auto"/>
            <w:left w:val="none" w:sz="0" w:space="0" w:color="auto"/>
            <w:bottom w:val="none" w:sz="0" w:space="0" w:color="auto"/>
            <w:right w:val="none" w:sz="0" w:space="0" w:color="auto"/>
          </w:divBdr>
        </w:div>
      </w:divsChild>
    </w:div>
    <w:div w:id="420415001">
      <w:bodyDiv w:val="1"/>
      <w:marLeft w:val="0"/>
      <w:marRight w:val="0"/>
      <w:marTop w:val="0"/>
      <w:marBottom w:val="0"/>
      <w:divBdr>
        <w:top w:val="none" w:sz="0" w:space="0" w:color="auto"/>
        <w:left w:val="none" w:sz="0" w:space="0" w:color="auto"/>
        <w:bottom w:val="none" w:sz="0" w:space="0" w:color="auto"/>
        <w:right w:val="none" w:sz="0" w:space="0" w:color="auto"/>
      </w:divBdr>
    </w:div>
    <w:div w:id="429082501">
      <w:bodyDiv w:val="1"/>
      <w:marLeft w:val="0"/>
      <w:marRight w:val="0"/>
      <w:marTop w:val="0"/>
      <w:marBottom w:val="0"/>
      <w:divBdr>
        <w:top w:val="none" w:sz="0" w:space="0" w:color="auto"/>
        <w:left w:val="none" w:sz="0" w:space="0" w:color="auto"/>
        <w:bottom w:val="none" w:sz="0" w:space="0" w:color="auto"/>
        <w:right w:val="none" w:sz="0" w:space="0" w:color="auto"/>
      </w:divBdr>
    </w:div>
    <w:div w:id="438451254">
      <w:bodyDiv w:val="1"/>
      <w:marLeft w:val="0"/>
      <w:marRight w:val="0"/>
      <w:marTop w:val="0"/>
      <w:marBottom w:val="0"/>
      <w:divBdr>
        <w:top w:val="none" w:sz="0" w:space="0" w:color="auto"/>
        <w:left w:val="none" w:sz="0" w:space="0" w:color="auto"/>
        <w:bottom w:val="none" w:sz="0" w:space="0" w:color="auto"/>
        <w:right w:val="none" w:sz="0" w:space="0" w:color="auto"/>
      </w:divBdr>
    </w:div>
    <w:div w:id="440615191">
      <w:bodyDiv w:val="1"/>
      <w:marLeft w:val="0"/>
      <w:marRight w:val="0"/>
      <w:marTop w:val="0"/>
      <w:marBottom w:val="0"/>
      <w:divBdr>
        <w:top w:val="none" w:sz="0" w:space="0" w:color="auto"/>
        <w:left w:val="none" w:sz="0" w:space="0" w:color="auto"/>
        <w:bottom w:val="none" w:sz="0" w:space="0" w:color="auto"/>
        <w:right w:val="none" w:sz="0" w:space="0" w:color="auto"/>
      </w:divBdr>
    </w:div>
    <w:div w:id="453406871">
      <w:bodyDiv w:val="1"/>
      <w:marLeft w:val="0"/>
      <w:marRight w:val="0"/>
      <w:marTop w:val="0"/>
      <w:marBottom w:val="0"/>
      <w:divBdr>
        <w:top w:val="none" w:sz="0" w:space="0" w:color="auto"/>
        <w:left w:val="none" w:sz="0" w:space="0" w:color="auto"/>
        <w:bottom w:val="none" w:sz="0" w:space="0" w:color="auto"/>
        <w:right w:val="none" w:sz="0" w:space="0" w:color="auto"/>
      </w:divBdr>
    </w:div>
    <w:div w:id="472793924">
      <w:bodyDiv w:val="1"/>
      <w:marLeft w:val="0"/>
      <w:marRight w:val="0"/>
      <w:marTop w:val="0"/>
      <w:marBottom w:val="0"/>
      <w:divBdr>
        <w:top w:val="none" w:sz="0" w:space="0" w:color="auto"/>
        <w:left w:val="none" w:sz="0" w:space="0" w:color="auto"/>
        <w:bottom w:val="none" w:sz="0" w:space="0" w:color="auto"/>
        <w:right w:val="none" w:sz="0" w:space="0" w:color="auto"/>
      </w:divBdr>
    </w:div>
    <w:div w:id="519008817">
      <w:bodyDiv w:val="1"/>
      <w:marLeft w:val="0"/>
      <w:marRight w:val="0"/>
      <w:marTop w:val="0"/>
      <w:marBottom w:val="0"/>
      <w:divBdr>
        <w:top w:val="none" w:sz="0" w:space="0" w:color="auto"/>
        <w:left w:val="none" w:sz="0" w:space="0" w:color="auto"/>
        <w:bottom w:val="none" w:sz="0" w:space="0" w:color="auto"/>
        <w:right w:val="none" w:sz="0" w:space="0" w:color="auto"/>
      </w:divBdr>
    </w:div>
    <w:div w:id="590704737">
      <w:bodyDiv w:val="1"/>
      <w:marLeft w:val="0"/>
      <w:marRight w:val="0"/>
      <w:marTop w:val="0"/>
      <w:marBottom w:val="0"/>
      <w:divBdr>
        <w:top w:val="none" w:sz="0" w:space="0" w:color="auto"/>
        <w:left w:val="none" w:sz="0" w:space="0" w:color="auto"/>
        <w:bottom w:val="none" w:sz="0" w:space="0" w:color="auto"/>
        <w:right w:val="none" w:sz="0" w:space="0" w:color="auto"/>
      </w:divBdr>
    </w:div>
    <w:div w:id="643658610">
      <w:bodyDiv w:val="1"/>
      <w:marLeft w:val="0"/>
      <w:marRight w:val="0"/>
      <w:marTop w:val="0"/>
      <w:marBottom w:val="0"/>
      <w:divBdr>
        <w:top w:val="none" w:sz="0" w:space="0" w:color="auto"/>
        <w:left w:val="none" w:sz="0" w:space="0" w:color="auto"/>
        <w:bottom w:val="none" w:sz="0" w:space="0" w:color="auto"/>
        <w:right w:val="none" w:sz="0" w:space="0" w:color="auto"/>
      </w:divBdr>
    </w:div>
    <w:div w:id="700514884">
      <w:bodyDiv w:val="1"/>
      <w:marLeft w:val="0"/>
      <w:marRight w:val="0"/>
      <w:marTop w:val="0"/>
      <w:marBottom w:val="0"/>
      <w:divBdr>
        <w:top w:val="none" w:sz="0" w:space="0" w:color="auto"/>
        <w:left w:val="none" w:sz="0" w:space="0" w:color="auto"/>
        <w:bottom w:val="none" w:sz="0" w:space="0" w:color="auto"/>
        <w:right w:val="none" w:sz="0" w:space="0" w:color="auto"/>
      </w:divBdr>
    </w:div>
    <w:div w:id="709035950">
      <w:bodyDiv w:val="1"/>
      <w:marLeft w:val="0"/>
      <w:marRight w:val="0"/>
      <w:marTop w:val="0"/>
      <w:marBottom w:val="0"/>
      <w:divBdr>
        <w:top w:val="none" w:sz="0" w:space="0" w:color="auto"/>
        <w:left w:val="none" w:sz="0" w:space="0" w:color="auto"/>
        <w:bottom w:val="none" w:sz="0" w:space="0" w:color="auto"/>
        <w:right w:val="none" w:sz="0" w:space="0" w:color="auto"/>
      </w:divBdr>
    </w:div>
    <w:div w:id="710033773">
      <w:bodyDiv w:val="1"/>
      <w:marLeft w:val="0"/>
      <w:marRight w:val="0"/>
      <w:marTop w:val="0"/>
      <w:marBottom w:val="0"/>
      <w:divBdr>
        <w:top w:val="none" w:sz="0" w:space="0" w:color="auto"/>
        <w:left w:val="none" w:sz="0" w:space="0" w:color="auto"/>
        <w:bottom w:val="none" w:sz="0" w:space="0" w:color="auto"/>
        <w:right w:val="none" w:sz="0" w:space="0" w:color="auto"/>
      </w:divBdr>
    </w:div>
    <w:div w:id="712851129">
      <w:bodyDiv w:val="1"/>
      <w:marLeft w:val="0"/>
      <w:marRight w:val="0"/>
      <w:marTop w:val="0"/>
      <w:marBottom w:val="0"/>
      <w:divBdr>
        <w:top w:val="none" w:sz="0" w:space="0" w:color="auto"/>
        <w:left w:val="none" w:sz="0" w:space="0" w:color="auto"/>
        <w:bottom w:val="none" w:sz="0" w:space="0" w:color="auto"/>
        <w:right w:val="none" w:sz="0" w:space="0" w:color="auto"/>
      </w:divBdr>
    </w:div>
    <w:div w:id="763383004">
      <w:bodyDiv w:val="1"/>
      <w:marLeft w:val="0"/>
      <w:marRight w:val="0"/>
      <w:marTop w:val="0"/>
      <w:marBottom w:val="0"/>
      <w:divBdr>
        <w:top w:val="none" w:sz="0" w:space="0" w:color="auto"/>
        <w:left w:val="none" w:sz="0" w:space="0" w:color="auto"/>
        <w:bottom w:val="none" w:sz="0" w:space="0" w:color="auto"/>
        <w:right w:val="none" w:sz="0" w:space="0" w:color="auto"/>
      </w:divBdr>
    </w:div>
    <w:div w:id="804010141">
      <w:bodyDiv w:val="1"/>
      <w:marLeft w:val="0"/>
      <w:marRight w:val="0"/>
      <w:marTop w:val="0"/>
      <w:marBottom w:val="0"/>
      <w:divBdr>
        <w:top w:val="none" w:sz="0" w:space="0" w:color="auto"/>
        <w:left w:val="none" w:sz="0" w:space="0" w:color="auto"/>
        <w:bottom w:val="none" w:sz="0" w:space="0" w:color="auto"/>
        <w:right w:val="none" w:sz="0" w:space="0" w:color="auto"/>
      </w:divBdr>
      <w:divsChild>
        <w:div w:id="824012008">
          <w:marLeft w:val="0"/>
          <w:marRight w:val="1"/>
          <w:marTop w:val="0"/>
          <w:marBottom w:val="0"/>
          <w:divBdr>
            <w:top w:val="none" w:sz="0" w:space="0" w:color="auto"/>
            <w:left w:val="none" w:sz="0" w:space="0" w:color="auto"/>
            <w:bottom w:val="none" w:sz="0" w:space="0" w:color="auto"/>
            <w:right w:val="none" w:sz="0" w:space="0" w:color="auto"/>
          </w:divBdr>
          <w:divsChild>
            <w:div w:id="2142922430">
              <w:marLeft w:val="0"/>
              <w:marRight w:val="0"/>
              <w:marTop w:val="0"/>
              <w:marBottom w:val="0"/>
              <w:divBdr>
                <w:top w:val="none" w:sz="0" w:space="0" w:color="auto"/>
                <w:left w:val="none" w:sz="0" w:space="0" w:color="auto"/>
                <w:bottom w:val="none" w:sz="0" w:space="0" w:color="auto"/>
                <w:right w:val="none" w:sz="0" w:space="0" w:color="auto"/>
              </w:divBdr>
              <w:divsChild>
                <w:div w:id="2027362219">
                  <w:marLeft w:val="0"/>
                  <w:marRight w:val="1"/>
                  <w:marTop w:val="0"/>
                  <w:marBottom w:val="0"/>
                  <w:divBdr>
                    <w:top w:val="none" w:sz="0" w:space="0" w:color="auto"/>
                    <w:left w:val="none" w:sz="0" w:space="0" w:color="auto"/>
                    <w:bottom w:val="none" w:sz="0" w:space="0" w:color="auto"/>
                    <w:right w:val="none" w:sz="0" w:space="0" w:color="auto"/>
                  </w:divBdr>
                  <w:divsChild>
                    <w:div w:id="1508402343">
                      <w:marLeft w:val="0"/>
                      <w:marRight w:val="0"/>
                      <w:marTop w:val="0"/>
                      <w:marBottom w:val="0"/>
                      <w:divBdr>
                        <w:top w:val="none" w:sz="0" w:space="0" w:color="auto"/>
                        <w:left w:val="none" w:sz="0" w:space="0" w:color="auto"/>
                        <w:bottom w:val="none" w:sz="0" w:space="0" w:color="auto"/>
                        <w:right w:val="none" w:sz="0" w:space="0" w:color="auto"/>
                      </w:divBdr>
                      <w:divsChild>
                        <w:div w:id="714738351">
                          <w:marLeft w:val="0"/>
                          <w:marRight w:val="0"/>
                          <w:marTop w:val="0"/>
                          <w:marBottom w:val="0"/>
                          <w:divBdr>
                            <w:top w:val="none" w:sz="0" w:space="0" w:color="auto"/>
                            <w:left w:val="none" w:sz="0" w:space="0" w:color="auto"/>
                            <w:bottom w:val="none" w:sz="0" w:space="0" w:color="auto"/>
                            <w:right w:val="none" w:sz="0" w:space="0" w:color="auto"/>
                          </w:divBdr>
                          <w:divsChild>
                            <w:div w:id="1031762619">
                              <w:marLeft w:val="0"/>
                              <w:marRight w:val="0"/>
                              <w:marTop w:val="120"/>
                              <w:marBottom w:val="360"/>
                              <w:divBdr>
                                <w:top w:val="none" w:sz="0" w:space="0" w:color="auto"/>
                                <w:left w:val="none" w:sz="0" w:space="0" w:color="auto"/>
                                <w:bottom w:val="none" w:sz="0" w:space="0" w:color="auto"/>
                                <w:right w:val="none" w:sz="0" w:space="0" w:color="auto"/>
                              </w:divBdr>
                              <w:divsChild>
                                <w:div w:id="104349278">
                                  <w:marLeft w:val="0"/>
                                  <w:marRight w:val="0"/>
                                  <w:marTop w:val="0"/>
                                  <w:marBottom w:val="0"/>
                                  <w:divBdr>
                                    <w:top w:val="none" w:sz="0" w:space="0" w:color="auto"/>
                                    <w:left w:val="none" w:sz="0" w:space="0" w:color="auto"/>
                                    <w:bottom w:val="none" w:sz="0" w:space="0" w:color="auto"/>
                                    <w:right w:val="none" w:sz="0" w:space="0" w:color="auto"/>
                                  </w:divBdr>
                                  <w:divsChild>
                                    <w:div w:id="80937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089005">
      <w:bodyDiv w:val="1"/>
      <w:marLeft w:val="0"/>
      <w:marRight w:val="0"/>
      <w:marTop w:val="0"/>
      <w:marBottom w:val="0"/>
      <w:divBdr>
        <w:top w:val="none" w:sz="0" w:space="0" w:color="auto"/>
        <w:left w:val="none" w:sz="0" w:space="0" w:color="auto"/>
        <w:bottom w:val="none" w:sz="0" w:space="0" w:color="auto"/>
        <w:right w:val="none" w:sz="0" w:space="0" w:color="auto"/>
      </w:divBdr>
    </w:div>
    <w:div w:id="835343998">
      <w:bodyDiv w:val="1"/>
      <w:marLeft w:val="0"/>
      <w:marRight w:val="0"/>
      <w:marTop w:val="0"/>
      <w:marBottom w:val="0"/>
      <w:divBdr>
        <w:top w:val="none" w:sz="0" w:space="0" w:color="auto"/>
        <w:left w:val="none" w:sz="0" w:space="0" w:color="auto"/>
        <w:bottom w:val="none" w:sz="0" w:space="0" w:color="auto"/>
        <w:right w:val="none" w:sz="0" w:space="0" w:color="auto"/>
      </w:divBdr>
    </w:div>
    <w:div w:id="843516992">
      <w:bodyDiv w:val="1"/>
      <w:marLeft w:val="0"/>
      <w:marRight w:val="0"/>
      <w:marTop w:val="0"/>
      <w:marBottom w:val="0"/>
      <w:divBdr>
        <w:top w:val="none" w:sz="0" w:space="0" w:color="auto"/>
        <w:left w:val="none" w:sz="0" w:space="0" w:color="auto"/>
        <w:bottom w:val="none" w:sz="0" w:space="0" w:color="auto"/>
        <w:right w:val="none" w:sz="0" w:space="0" w:color="auto"/>
      </w:divBdr>
    </w:div>
    <w:div w:id="843664468">
      <w:bodyDiv w:val="1"/>
      <w:marLeft w:val="0"/>
      <w:marRight w:val="0"/>
      <w:marTop w:val="0"/>
      <w:marBottom w:val="0"/>
      <w:divBdr>
        <w:top w:val="none" w:sz="0" w:space="0" w:color="auto"/>
        <w:left w:val="none" w:sz="0" w:space="0" w:color="auto"/>
        <w:bottom w:val="none" w:sz="0" w:space="0" w:color="auto"/>
        <w:right w:val="none" w:sz="0" w:space="0" w:color="auto"/>
      </w:divBdr>
    </w:div>
    <w:div w:id="901794533">
      <w:bodyDiv w:val="1"/>
      <w:marLeft w:val="0"/>
      <w:marRight w:val="0"/>
      <w:marTop w:val="0"/>
      <w:marBottom w:val="0"/>
      <w:divBdr>
        <w:top w:val="none" w:sz="0" w:space="0" w:color="auto"/>
        <w:left w:val="none" w:sz="0" w:space="0" w:color="auto"/>
        <w:bottom w:val="none" w:sz="0" w:space="0" w:color="auto"/>
        <w:right w:val="none" w:sz="0" w:space="0" w:color="auto"/>
      </w:divBdr>
    </w:div>
    <w:div w:id="949355727">
      <w:bodyDiv w:val="1"/>
      <w:marLeft w:val="0"/>
      <w:marRight w:val="0"/>
      <w:marTop w:val="0"/>
      <w:marBottom w:val="0"/>
      <w:divBdr>
        <w:top w:val="none" w:sz="0" w:space="0" w:color="auto"/>
        <w:left w:val="none" w:sz="0" w:space="0" w:color="auto"/>
        <w:bottom w:val="none" w:sz="0" w:space="0" w:color="auto"/>
        <w:right w:val="none" w:sz="0" w:space="0" w:color="auto"/>
      </w:divBdr>
    </w:div>
    <w:div w:id="950628594">
      <w:bodyDiv w:val="1"/>
      <w:marLeft w:val="0"/>
      <w:marRight w:val="0"/>
      <w:marTop w:val="0"/>
      <w:marBottom w:val="0"/>
      <w:divBdr>
        <w:top w:val="none" w:sz="0" w:space="0" w:color="auto"/>
        <w:left w:val="none" w:sz="0" w:space="0" w:color="auto"/>
        <w:bottom w:val="none" w:sz="0" w:space="0" w:color="auto"/>
        <w:right w:val="none" w:sz="0" w:space="0" w:color="auto"/>
      </w:divBdr>
    </w:div>
    <w:div w:id="950673684">
      <w:bodyDiv w:val="1"/>
      <w:marLeft w:val="0"/>
      <w:marRight w:val="0"/>
      <w:marTop w:val="0"/>
      <w:marBottom w:val="0"/>
      <w:divBdr>
        <w:top w:val="none" w:sz="0" w:space="0" w:color="auto"/>
        <w:left w:val="none" w:sz="0" w:space="0" w:color="auto"/>
        <w:bottom w:val="none" w:sz="0" w:space="0" w:color="auto"/>
        <w:right w:val="none" w:sz="0" w:space="0" w:color="auto"/>
      </w:divBdr>
    </w:div>
    <w:div w:id="967008659">
      <w:bodyDiv w:val="1"/>
      <w:marLeft w:val="0"/>
      <w:marRight w:val="0"/>
      <w:marTop w:val="0"/>
      <w:marBottom w:val="0"/>
      <w:divBdr>
        <w:top w:val="none" w:sz="0" w:space="0" w:color="auto"/>
        <w:left w:val="none" w:sz="0" w:space="0" w:color="auto"/>
        <w:bottom w:val="none" w:sz="0" w:space="0" w:color="auto"/>
        <w:right w:val="none" w:sz="0" w:space="0" w:color="auto"/>
      </w:divBdr>
    </w:div>
    <w:div w:id="986201128">
      <w:bodyDiv w:val="1"/>
      <w:marLeft w:val="0"/>
      <w:marRight w:val="0"/>
      <w:marTop w:val="0"/>
      <w:marBottom w:val="0"/>
      <w:divBdr>
        <w:top w:val="none" w:sz="0" w:space="0" w:color="auto"/>
        <w:left w:val="none" w:sz="0" w:space="0" w:color="auto"/>
        <w:bottom w:val="none" w:sz="0" w:space="0" w:color="auto"/>
        <w:right w:val="none" w:sz="0" w:space="0" w:color="auto"/>
      </w:divBdr>
    </w:div>
    <w:div w:id="998776157">
      <w:bodyDiv w:val="1"/>
      <w:marLeft w:val="0"/>
      <w:marRight w:val="0"/>
      <w:marTop w:val="0"/>
      <w:marBottom w:val="0"/>
      <w:divBdr>
        <w:top w:val="none" w:sz="0" w:space="0" w:color="auto"/>
        <w:left w:val="none" w:sz="0" w:space="0" w:color="auto"/>
        <w:bottom w:val="none" w:sz="0" w:space="0" w:color="auto"/>
        <w:right w:val="none" w:sz="0" w:space="0" w:color="auto"/>
      </w:divBdr>
    </w:div>
    <w:div w:id="1005743000">
      <w:bodyDiv w:val="1"/>
      <w:marLeft w:val="0"/>
      <w:marRight w:val="0"/>
      <w:marTop w:val="0"/>
      <w:marBottom w:val="0"/>
      <w:divBdr>
        <w:top w:val="none" w:sz="0" w:space="0" w:color="auto"/>
        <w:left w:val="none" w:sz="0" w:space="0" w:color="auto"/>
        <w:bottom w:val="none" w:sz="0" w:space="0" w:color="auto"/>
        <w:right w:val="none" w:sz="0" w:space="0" w:color="auto"/>
      </w:divBdr>
    </w:div>
    <w:div w:id="1017736419">
      <w:bodyDiv w:val="1"/>
      <w:marLeft w:val="0"/>
      <w:marRight w:val="0"/>
      <w:marTop w:val="0"/>
      <w:marBottom w:val="0"/>
      <w:divBdr>
        <w:top w:val="none" w:sz="0" w:space="0" w:color="auto"/>
        <w:left w:val="none" w:sz="0" w:space="0" w:color="auto"/>
        <w:bottom w:val="none" w:sz="0" w:space="0" w:color="auto"/>
        <w:right w:val="none" w:sz="0" w:space="0" w:color="auto"/>
      </w:divBdr>
    </w:div>
    <w:div w:id="1026903336">
      <w:bodyDiv w:val="1"/>
      <w:marLeft w:val="0"/>
      <w:marRight w:val="0"/>
      <w:marTop w:val="0"/>
      <w:marBottom w:val="0"/>
      <w:divBdr>
        <w:top w:val="none" w:sz="0" w:space="0" w:color="auto"/>
        <w:left w:val="none" w:sz="0" w:space="0" w:color="auto"/>
        <w:bottom w:val="none" w:sz="0" w:space="0" w:color="auto"/>
        <w:right w:val="none" w:sz="0" w:space="0" w:color="auto"/>
      </w:divBdr>
    </w:div>
    <w:div w:id="1054040036">
      <w:bodyDiv w:val="1"/>
      <w:marLeft w:val="0"/>
      <w:marRight w:val="0"/>
      <w:marTop w:val="0"/>
      <w:marBottom w:val="0"/>
      <w:divBdr>
        <w:top w:val="none" w:sz="0" w:space="0" w:color="auto"/>
        <w:left w:val="none" w:sz="0" w:space="0" w:color="auto"/>
        <w:bottom w:val="none" w:sz="0" w:space="0" w:color="auto"/>
        <w:right w:val="none" w:sz="0" w:space="0" w:color="auto"/>
      </w:divBdr>
    </w:div>
    <w:div w:id="1077946383">
      <w:bodyDiv w:val="1"/>
      <w:marLeft w:val="0"/>
      <w:marRight w:val="0"/>
      <w:marTop w:val="0"/>
      <w:marBottom w:val="0"/>
      <w:divBdr>
        <w:top w:val="none" w:sz="0" w:space="0" w:color="auto"/>
        <w:left w:val="none" w:sz="0" w:space="0" w:color="auto"/>
        <w:bottom w:val="none" w:sz="0" w:space="0" w:color="auto"/>
        <w:right w:val="none" w:sz="0" w:space="0" w:color="auto"/>
      </w:divBdr>
    </w:div>
    <w:div w:id="1096364786">
      <w:bodyDiv w:val="1"/>
      <w:marLeft w:val="0"/>
      <w:marRight w:val="0"/>
      <w:marTop w:val="0"/>
      <w:marBottom w:val="0"/>
      <w:divBdr>
        <w:top w:val="none" w:sz="0" w:space="0" w:color="auto"/>
        <w:left w:val="none" w:sz="0" w:space="0" w:color="auto"/>
        <w:bottom w:val="none" w:sz="0" w:space="0" w:color="auto"/>
        <w:right w:val="none" w:sz="0" w:space="0" w:color="auto"/>
      </w:divBdr>
    </w:div>
    <w:div w:id="1117943673">
      <w:bodyDiv w:val="1"/>
      <w:marLeft w:val="0"/>
      <w:marRight w:val="0"/>
      <w:marTop w:val="0"/>
      <w:marBottom w:val="0"/>
      <w:divBdr>
        <w:top w:val="none" w:sz="0" w:space="0" w:color="auto"/>
        <w:left w:val="none" w:sz="0" w:space="0" w:color="auto"/>
        <w:bottom w:val="none" w:sz="0" w:space="0" w:color="auto"/>
        <w:right w:val="none" w:sz="0" w:space="0" w:color="auto"/>
      </w:divBdr>
    </w:div>
    <w:div w:id="1145319423">
      <w:bodyDiv w:val="1"/>
      <w:marLeft w:val="0"/>
      <w:marRight w:val="0"/>
      <w:marTop w:val="0"/>
      <w:marBottom w:val="0"/>
      <w:divBdr>
        <w:top w:val="none" w:sz="0" w:space="0" w:color="auto"/>
        <w:left w:val="none" w:sz="0" w:space="0" w:color="auto"/>
        <w:bottom w:val="none" w:sz="0" w:space="0" w:color="auto"/>
        <w:right w:val="none" w:sz="0" w:space="0" w:color="auto"/>
      </w:divBdr>
    </w:div>
    <w:div w:id="1178500667">
      <w:bodyDiv w:val="1"/>
      <w:marLeft w:val="0"/>
      <w:marRight w:val="0"/>
      <w:marTop w:val="0"/>
      <w:marBottom w:val="0"/>
      <w:divBdr>
        <w:top w:val="none" w:sz="0" w:space="0" w:color="auto"/>
        <w:left w:val="none" w:sz="0" w:space="0" w:color="auto"/>
        <w:bottom w:val="none" w:sz="0" w:space="0" w:color="auto"/>
        <w:right w:val="none" w:sz="0" w:space="0" w:color="auto"/>
      </w:divBdr>
    </w:div>
    <w:div w:id="1187790571">
      <w:bodyDiv w:val="1"/>
      <w:marLeft w:val="0"/>
      <w:marRight w:val="0"/>
      <w:marTop w:val="0"/>
      <w:marBottom w:val="0"/>
      <w:divBdr>
        <w:top w:val="none" w:sz="0" w:space="0" w:color="auto"/>
        <w:left w:val="none" w:sz="0" w:space="0" w:color="auto"/>
        <w:bottom w:val="none" w:sz="0" w:space="0" w:color="auto"/>
        <w:right w:val="none" w:sz="0" w:space="0" w:color="auto"/>
      </w:divBdr>
    </w:div>
    <w:div w:id="1250041782">
      <w:bodyDiv w:val="1"/>
      <w:marLeft w:val="0"/>
      <w:marRight w:val="0"/>
      <w:marTop w:val="0"/>
      <w:marBottom w:val="0"/>
      <w:divBdr>
        <w:top w:val="none" w:sz="0" w:space="0" w:color="auto"/>
        <w:left w:val="none" w:sz="0" w:space="0" w:color="auto"/>
        <w:bottom w:val="none" w:sz="0" w:space="0" w:color="auto"/>
        <w:right w:val="none" w:sz="0" w:space="0" w:color="auto"/>
      </w:divBdr>
      <w:divsChild>
        <w:div w:id="1122723393">
          <w:marLeft w:val="0"/>
          <w:marRight w:val="0"/>
          <w:marTop w:val="0"/>
          <w:marBottom w:val="0"/>
          <w:divBdr>
            <w:top w:val="none" w:sz="0" w:space="0" w:color="auto"/>
            <w:left w:val="none" w:sz="0" w:space="0" w:color="auto"/>
            <w:bottom w:val="none" w:sz="0" w:space="0" w:color="auto"/>
            <w:right w:val="none" w:sz="0" w:space="0" w:color="auto"/>
          </w:divBdr>
        </w:div>
        <w:div w:id="1890267002">
          <w:marLeft w:val="0"/>
          <w:marRight w:val="0"/>
          <w:marTop w:val="0"/>
          <w:marBottom w:val="0"/>
          <w:divBdr>
            <w:top w:val="none" w:sz="0" w:space="0" w:color="auto"/>
            <w:left w:val="none" w:sz="0" w:space="0" w:color="auto"/>
            <w:bottom w:val="none" w:sz="0" w:space="0" w:color="auto"/>
            <w:right w:val="none" w:sz="0" w:space="0" w:color="auto"/>
          </w:divBdr>
        </w:div>
        <w:div w:id="1996060619">
          <w:marLeft w:val="0"/>
          <w:marRight w:val="0"/>
          <w:marTop w:val="0"/>
          <w:marBottom w:val="0"/>
          <w:divBdr>
            <w:top w:val="none" w:sz="0" w:space="0" w:color="auto"/>
            <w:left w:val="none" w:sz="0" w:space="0" w:color="auto"/>
            <w:bottom w:val="none" w:sz="0" w:space="0" w:color="auto"/>
            <w:right w:val="none" w:sz="0" w:space="0" w:color="auto"/>
          </w:divBdr>
        </w:div>
      </w:divsChild>
    </w:div>
    <w:div w:id="1252660034">
      <w:bodyDiv w:val="1"/>
      <w:marLeft w:val="0"/>
      <w:marRight w:val="0"/>
      <w:marTop w:val="0"/>
      <w:marBottom w:val="0"/>
      <w:divBdr>
        <w:top w:val="none" w:sz="0" w:space="0" w:color="auto"/>
        <w:left w:val="none" w:sz="0" w:space="0" w:color="auto"/>
        <w:bottom w:val="none" w:sz="0" w:space="0" w:color="auto"/>
        <w:right w:val="none" w:sz="0" w:space="0" w:color="auto"/>
      </w:divBdr>
    </w:div>
    <w:div w:id="1265919840">
      <w:bodyDiv w:val="1"/>
      <w:marLeft w:val="0"/>
      <w:marRight w:val="0"/>
      <w:marTop w:val="0"/>
      <w:marBottom w:val="0"/>
      <w:divBdr>
        <w:top w:val="none" w:sz="0" w:space="0" w:color="auto"/>
        <w:left w:val="none" w:sz="0" w:space="0" w:color="auto"/>
        <w:bottom w:val="none" w:sz="0" w:space="0" w:color="auto"/>
        <w:right w:val="none" w:sz="0" w:space="0" w:color="auto"/>
      </w:divBdr>
    </w:div>
    <w:div w:id="1268997670">
      <w:bodyDiv w:val="1"/>
      <w:marLeft w:val="0"/>
      <w:marRight w:val="0"/>
      <w:marTop w:val="0"/>
      <w:marBottom w:val="0"/>
      <w:divBdr>
        <w:top w:val="none" w:sz="0" w:space="0" w:color="auto"/>
        <w:left w:val="none" w:sz="0" w:space="0" w:color="auto"/>
        <w:bottom w:val="none" w:sz="0" w:space="0" w:color="auto"/>
        <w:right w:val="none" w:sz="0" w:space="0" w:color="auto"/>
      </w:divBdr>
    </w:div>
    <w:div w:id="1329481596">
      <w:bodyDiv w:val="1"/>
      <w:marLeft w:val="0"/>
      <w:marRight w:val="0"/>
      <w:marTop w:val="0"/>
      <w:marBottom w:val="0"/>
      <w:divBdr>
        <w:top w:val="none" w:sz="0" w:space="0" w:color="auto"/>
        <w:left w:val="none" w:sz="0" w:space="0" w:color="auto"/>
        <w:bottom w:val="none" w:sz="0" w:space="0" w:color="auto"/>
        <w:right w:val="none" w:sz="0" w:space="0" w:color="auto"/>
      </w:divBdr>
    </w:div>
    <w:div w:id="1341739042">
      <w:bodyDiv w:val="1"/>
      <w:marLeft w:val="0"/>
      <w:marRight w:val="0"/>
      <w:marTop w:val="0"/>
      <w:marBottom w:val="0"/>
      <w:divBdr>
        <w:top w:val="none" w:sz="0" w:space="0" w:color="auto"/>
        <w:left w:val="none" w:sz="0" w:space="0" w:color="auto"/>
        <w:bottom w:val="none" w:sz="0" w:space="0" w:color="auto"/>
        <w:right w:val="none" w:sz="0" w:space="0" w:color="auto"/>
      </w:divBdr>
      <w:divsChild>
        <w:div w:id="784428932">
          <w:marLeft w:val="0"/>
          <w:marRight w:val="1"/>
          <w:marTop w:val="0"/>
          <w:marBottom w:val="0"/>
          <w:divBdr>
            <w:top w:val="none" w:sz="0" w:space="0" w:color="auto"/>
            <w:left w:val="none" w:sz="0" w:space="0" w:color="auto"/>
            <w:bottom w:val="none" w:sz="0" w:space="0" w:color="auto"/>
            <w:right w:val="none" w:sz="0" w:space="0" w:color="auto"/>
          </w:divBdr>
          <w:divsChild>
            <w:div w:id="1012727809">
              <w:marLeft w:val="0"/>
              <w:marRight w:val="0"/>
              <w:marTop w:val="0"/>
              <w:marBottom w:val="0"/>
              <w:divBdr>
                <w:top w:val="none" w:sz="0" w:space="0" w:color="auto"/>
                <w:left w:val="none" w:sz="0" w:space="0" w:color="auto"/>
                <w:bottom w:val="none" w:sz="0" w:space="0" w:color="auto"/>
                <w:right w:val="none" w:sz="0" w:space="0" w:color="auto"/>
              </w:divBdr>
              <w:divsChild>
                <w:div w:id="350571427">
                  <w:marLeft w:val="0"/>
                  <w:marRight w:val="1"/>
                  <w:marTop w:val="0"/>
                  <w:marBottom w:val="0"/>
                  <w:divBdr>
                    <w:top w:val="none" w:sz="0" w:space="0" w:color="auto"/>
                    <w:left w:val="none" w:sz="0" w:space="0" w:color="auto"/>
                    <w:bottom w:val="none" w:sz="0" w:space="0" w:color="auto"/>
                    <w:right w:val="none" w:sz="0" w:space="0" w:color="auto"/>
                  </w:divBdr>
                  <w:divsChild>
                    <w:div w:id="1061488794">
                      <w:marLeft w:val="0"/>
                      <w:marRight w:val="0"/>
                      <w:marTop w:val="0"/>
                      <w:marBottom w:val="0"/>
                      <w:divBdr>
                        <w:top w:val="none" w:sz="0" w:space="0" w:color="auto"/>
                        <w:left w:val="none" w:sz="0" w:space="0" w:color="auto"/>
                        <w:bottom w:val="none" w:sz="0" w:space="0" w:color="auto"/>
                        <w:right w:val="none" w:sz="0" w:space="0" w:color="auto"/>
                      </w:divBdr>
                      <w:divsChild>
                        <w:div w:id="2006928995">
                          <w:marLeft w:val="0"/>
                          <w:marRight w:val="0"/>
                          <w:marTop w:val="0"/>
                          <w:marBottom w:val="0"/>
                          <w:divBdr>
                            <w:top w:val="none" w:sz="0" w:space="0" w:color="auto"/>
                            <w:left w:val="none" w:sz="0" w:space="0" w:color="auto"/>
                            <w:bottom w:val="none" w:sz="0" w:space="0" w:color="auto"/>
                            <w:right w:val="none" w:sz="0" w:space="0" w:color="auto"/>
                          </w:divBdr>
                          <w:divsChild>
                            <w:div w:id="1786273388">
                              <w:marLeft w:val="0"/>
                              <w:marRight w:val="0"/>
                              <w:marTop w:val="120"/>
                              <w:marBottom w:val="360"/>
                              <w:divBdr>
                                <w:top w:val="none" w:sz="0" w:space="0" w:color="auto"/>
                                <w:left w:val="none" w:sz="0" w:space="0" w:color="auto"/>
                                <w:bottom w:val="none" w:sz="0" w:space="0" w:color="auto"/>
                                <w:right w:val="none" w:sz="0" w:space="0" w:color="auto"/>
                              </w:divBdr>
                              <w:divsChild>
                                <w:div w:id="178543268">
                                  <w:marLeft w:val="0"/>
                                  <w:marRight w:val="0"/>
                                  <w:marTop w:val="0"/>
                                  <w:marBottom w:val="0"/>
                                  <w:divBdr>
                                    <w:top w:val="none" w:sz="0" w:space="0" w:color="auto"/>
                                    <w:left w:val="none" w:sz="0" w:space="0" w:color="auto"/>
                                    <w:bottom w:val="none" w:sz="0" w:space="0" w:color="auto"/>
                                    <w:right w:val="none" w:sz="0" w:space="0" w:color="auto"/>
                                  </w:divBdr>
                                  <w:divsChild>
                                    <w:div w:id="28023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4497205">
      <w:bodyDiv w:val="1"/>
      <w:marLeft w:val="0"/>
      <w:marRight w:val="0"/>
      <w:marTop w:val="0"/>
      <w:marBottom w:val="0"/>
      <w:divBdr>
        <w:top w:val="none" w:sz="0" w:space="0" w:color="auto"/>
        <w:left w:val="none" w:sz="0" w:space="0" w:color="auto"/>
        <w:bottom w:val="none" w:sz="0" w:space="0" w:color="auto"/>
        <w:right w:val="none" w:sz="0" w:space="0" w:color="auto"/>
      </w:divBdr>
    </w:div>
    <w:div w:id="1468165532">
      <w:bodyDiv w:val="1"/>
      <w:marLeft w:val="0"/>
      <w:marRight w:val="0"/>
      <w:marTop w:val="0"/>
      <w:marBottom w:val="0"/>
      <w:divBdr>
        <w:top w:val="none" w:sz="0" w:space="0" w:color="auto"/>
        <w:left w:val="none" w:sz="0" w:space="0" w:color="auto"/>
        <w:bottom w:val="none" w:sz="0" w:space="0" w:color="auto"/>
        <w:right w:val="none" w:sz="0" w:space="0" w:color="auto"/>
      </w:divBdr>
    </w:div>
    <w:div w:id="1492524475">
      <w:bodyDiv w:val="1"/>
      <w:marLeft w:val="0"/>
      <w:marRight w:val="0"/>
      <w:marTop w:val="0"/>
      <w:marBottom w:val="0"/>
      <w:divBdr>
        <w:top w:val="none" w:sz="0" w:space="0" w:color="auto"/>
        <w:left w:val="none" w:sz="0" w:space="0" w:color="auto"/>
        <w:bottom w:val="none" w:sz="0" w:space="0" w:color="auto"/>
        <w:right w:val="none" w:sz="0" w:space="0" w:color="auto"/>
      </w:divBdr>
    </w:div>
    <w:div w:id="1516190680">
      <w:bodyDiv w:val="1"/>
      <w:marLeft w:val="0"/>
      <w:marRight w:val="0"/>
      <w:marTop w:val="0"/>
      <w:marBottom w:val="0"/>
      <w:divBdr>
        <w:top w:val="none" w:sz="0" w:space="0" w:color="auto"/>
        <w:left w:val="none" w:sz="0" w:space="0" w:color="auto"/>
        <w:bottom w:val="none" w:sz="0" w:space="0" w:color="auto"/>
        <w:right w:val="none" w:sz="0" w:space="0" w:color="auto"/>
      </w:divBdr>
    </w:div>
    <w:div w:id="1530412513">
      <w:bodyDiv w:val="1"/>
      <w:marLeft w:val="0"/>
      <w:marRight w:val="0"/>
      <w:marTop w:val="0"/>
      <w:marBottom w:val="0"/>
      <w:divBdr>
        <w:top w:val="none" w:sz="0" w:space="0" w:color="auto"/>
        <w:left w:val="none" w:sz="0" w:space="0" w:color="auto"/>
        <w:bottom w:val="none" w:sz="0" w:space="0" w:color="auto"/>
        <w:right w:val="none" w:sz="0" w:space="0" w:color="auto"/>
      </w:divBdr>
    </w:div>
    <w:div w:id="1543128032">
      <w:bodyDiv w:val="1"/>
      <w:marLeft w:val="0"/>
      <w:marRight w:val="0"/>
      <w:marTop w:val="0"/>
      <w:marBottom w:val="0"/>
      <w:divBdr>
        <w:top w:val="none" w:sz="0" w:space="0" w:color="auto"/>
        <w:left w:val="none" w:sz="0" w:space="0" w:color="auto"/>
        <w:bottom w:val="none" w:sz="0" w:space="0" w:color="auto"/>
        <w:right w:val="none" w:sz="0" w:space="0" w:color="auto"/>
      </w:divBdr>
    </w:div>
    <w:div w:id="1556888890">
      <w:bodyDiv w:val="1"/>
      <w:marLeft w:val="0"/>
      <w:marRight w:val="0"/>
      <w:marTop w:val="0"/>
      <w:marBottom w:val="0"/>
      <w:divBdr>
        <w:top w:val="none" w:sz="0" w:space="0" w:color="auto"/>
        <w:left w:val="none" w:sz="0" w:space="0" w:color="auto"/>
        <w:bottom w:val="none" w:sz="0" w:space="0" w:color="auto"/>
        <w:right w:val="none" w:sz="0" w:space="0" w:color="auto"/>
      </w:divBdr>
    </w:div>
    <w:div w:id="1588151607">
      <w:bodyDiv w:val="1"/>
      <w:marLeft w:val="0"/>
      <w:marRight w:val="0"/>
      <w:marTop w:val="0"/>
      <w:marBottom w:val="0"/>
      <w:divBdr>
        <w:top w:val="none" w:sz="0" w:space="0" w:color="auto"/>
        <w:left w:val="none" w:sz="0" w:space="0" w:color="auto"/>
        <w:bottom w:val="none" w:sz="0" w:space="0" w:color="auto"/>
        <w:right w:val="none" w:sz="0" w:space="0" w:color="auto"/>
      </w:divBdr>
    </w:div>
    <w:div w:id="1600527588">
      <w:bodyDiv w:val="1"/>
      <w:marLeft w:val="0"/>
      <w:marRight w:val="0"/>
      <w:marTop w:val="0"/>
      <w:marBottom w:val="0"/>
      <w:divBdr>
        <w:top w:val="none" w:sz="0" w:space="0" w:color="auto"/>
        <w:left w:val="none" w:sz="0" w:space="0" w:color="auto"/>
        <w:bottom w:val="none" w:sz="0" w:space="0" w:color="auto"/>
        <w:right w:val="none" w:sz="0" w:space="0" w:color="auto"/>
      </w:divBdr>
    </w:div>
    <w:div w:id="1601447437">
      <w:bodyDiv w:val="1"/>
      <w:marLeft w:val="0"/>
      <w:marRight w:val="0"/>
      <w:marTop w:val="0"/>
      <w:marBottom w:val="0"/>
      <w:divBdr>
        <w:top w:val="none" w:sz="0" w:space="0" w:color="auto"/>
        <w:left w:val="none" w:sz="0" w:space="0" w:color="auto"/>
        <w:bottom w:val="none" w:sz="0" w:space="0" w:color="auto"/>
        <w:right w:val="none" w:sz="0" w:space="0" w:color="auto"/>
      </w:divBdr>
      <w:divsChild>
        <w:div w:id="1355960367">
          <w:marLeft w:val="0"/>
          <w:marRight w:val="0"/>
          <w:marTop w:val="0"/>
          <w:marBottom w:val="0"/>
          <w:divBdr>
            <w:top w:val="none" w:sz="0" w:space="0" w:color="auto"/>
            <w:left w:val="none" w:sz="0" w:space="0" w:color="auto"/>
            <w:bottom w:val="none" w:sz="0" w:space="0" w:color="auto"/>
            <w:right w:val="none" w:sz="0" w:space="0" w:color="auto"/>
          </w:divBdr>
          <w:divsChild>
            <w:div w:id="685518433">
              <w:marLeft w:val="0"/>
              <w:marRight w:val="0"/>
              <w:marTop w:val="0"/>
              <w:marBottom w:val="0"/>
              <w:divBdr>
                <w:top w:val="none" w:sz="0" w:space="0" w:color="auto"/>
                <w:left w:val="none" w:sz="0" w:space="0" w:color="auto"/>
                <w:bottom w:val="none" w:sz="0" w:space="0" w:color="auto"/>
                <w:right w:val="none" w:sz="0" w:space="0" w:color="auto"/>
              </w:divBdr>
              <w:divsChild>
                <w:div w:id="728380948">
                  <w:marLeft w:val="0"/>
                  <w:marRight w:val="0"/>
                  <w:marTop w:val="0"/>
                  <w:marBottom w:val="0"/>
                  <w:divBdr>
                    <w:top w:val="none" w:sz="0" w:space="0" w:color="auto"/>
                    <w:left w:val="none" w:sz="0" w:space="0" w:color="auto"/>
                    <w:bottom w:val="none" w:sz="0" w:space="0" w:color="auto"/>
                    <w:right w:val="none" w:sz="0" w:space="0" w:color="auto"/>
                  </w:divBdr>
                  <w:divsChild>
                    <w:div w:id="8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712322">
          <w:marLeft w:val="0"/>
          <w:marRight w:val="0"/>
          <w:marTop w:val="0"/>
          <w:marBottom w:val="0"/>
          <w:divBdr>
            <w:top w:val="none" w:sz="0" w:space="0" w:color="auto"/>
            <w:left w:val="none" w:sz="0" w:space="0" w:color="auto"/>
            <w:bottom w:val="none" w:sz="0" w:space="0" w:color="auto"/>
            <w:right w:val="none" w:sz="0" w:space="0" w:color="auto"/>
          </w:divBdr>
          <w:divsChild>
            <w:div w:id="856965978">
              <w:marLeft w:val="0"/>
              <w:marRight w:val="0"/>
              <w:marTop w:val="0"/>
              <w:marBottom w:val="0"/>
              <w:divBdr>
                <w:top w:val="none" w:sz="0" w:space="0" w:color="auto"/>
                <w:left w:val="none" w:sz="0" w:space="0" w:color="auto"/>
                <w:bottom w:val="none" w:sz="0" w:space="0" w:color="auto"/>
                <w:right w:val="none" w:sz="0" w:space="0" w:color="auto"/>
              </w:divBdr>
              <w:divsChild>
                <w:div w:id="117056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674360">
      <w:bodyDiv w:val="1"/>
      <w:marLeft w:val="0"/>
      <w:marRight w:val="0"/>
      <w:marTop w:val="0"/>
      <w:marBottom w:val="0"/>
      <w:divBdr>
        <w:top w:val="none" w:sz="0" w:space="0" w:color="auto"/>
        <w:left w:val="none" w:sz="0" w:space="0" w:color="auto"/>
        <w:bottom w:val="none" w:sz="0" w:space="0" w:color="auto"/>
        <w:right w:val="none" w:sz="0" w:space="0" w:color="auto"/>
      </w:divBdr>
    </w:div>
    <w:div w:id="1675915881">
      <w:bodyDiv w:val="1"/>
      <w:marLeft w:val="0"/>
      <w:marRight w:val="0"/>
      <w:marTop w:val="0"/>
      <w:marBottom w:val="0"/>
      <w:divBdr>
        <w:top w:val="none" w:sz="0" w:space="0" w:color="auto"/>
        <w:left w:val="none" w:sz="0" w:space="0" w:color="auto"/>
        <w:bottom w:val="none" w:sz="0" w:space="0" w:color="auto"/>
        <w:right w:val="none" w:sz="0" w:space="0" w:color="auto"/>
      </w:divBdr>
    </w:div>
    <w:div w:id="1694108039">
      <w:bodyDiv w:val="1"/>
      <w:marLeft w:val="0"/>
      <w:marRight w:val="0"/>
      <w:marTop w:val="0"/>
      <w:marBottom w:val="0"/>
      <w:divBdr>
        <w:top w:val="none" w:sz="0" w:space="0" w:color="auto"/>
        <w:left w:val="none" w:sz="0" w:space="0" w:color="auto"/>
        <w:bottom w:val="none" w:sz="0" w:space="0" w:color="auto"/>
        <w:right w:val="none" w:sz="0" w:space="0" w:color="auto"/>
      </w:divBdr>
    </w:div>
    <w:div w:id="1712917544">
      <w:bodyDiv w:val="1"/>
      <w:marLeft w:val="0"/>
      <w:marRight w:val="0"/>
      <w:marTop w:val="0"/>
      <w:marBottom w:val="0"/>
      <w:divBdr>
        <w:top w:val="none" w:sz="0" w:space="0" w:color="auto"/>
        <w:left w:val="none" w:sz="0" w:space="0" w:color="auto"/>
        <w:bottom w:val="none" w:sz="0" w:space="0" w:color="auto"/>
        <w:right w:val="none" w:sz="0" w:space="0" w:color="auto"/>
      </w:divBdr>
    </w:div>
    <w:div w:id="1719935280">
      <w:bodyDiv w:val="1"/>
      <w:marLeft w:val="0"/>
      <w:marRight w:val="0"/>
      <w:marTop w:val="0"/>
      <w:marBottom w:val="0"/>
      <w:divBdr>
        <w:top w:val="none" w:sz="0" w:space="0" w:color="auto"/>
        <w:left w:val="none" w:sz="0" w:space="0" w:color="auto"/>
        <w:bottom w:val="none" w:sz="0" w:space="0" w:color="auto"/>
        <w:right w:val="none" w:sz="0" w:space="0" w:color="auto"/>
      </w:divBdr>
    </w:div>
    <w:div w:id="1789229680">
      <w:bodyDiv w:val="1"/>
      <w:marLeft w:val="0"/>
      <w:marRight w:val="0"/>
      <w:marTop w:val="0"/>
      <w:marBottom w:val="0"/>
      <w:divBdr>
        <w:top w:val="none" w:sz="0" w:space="0" w:color="auto"/>
        <w:left w:val="none" w:sz="0" w:space="0" w:color="auto"/>
        <w:bottom w:val="none" w:sz="0" w:space="0" w:color="auto"/>
        <w:right w:val="none" w:sz="0" w:space="0" w:color="auto"/>
      </w:divBdr>
      <w:divsChild>
        <w:div w:id="230389010">
          <w:marLeft w:val="0"/>
          <w:marRight w:val="0"/>
          <w:marTop w:val="0"/>
          <w:marBottom w:val="0"/>
          <w:divBdr>
            <w:top w:val="none" w:sz="0" w:space="0" w:color="auto"/>
            <w:left w:val="none" w:sz="0" w:space="0" w:color="auto"/>
            <w:bottom w:val="none" w:sz="0" w:space="0" w:color="auto"/>
            <w:right w:val="none" w:sz="0" w:space="0" w:color="auto"/>
          </w:divBdr>
        </w:div>
      </w:divsChild>
    </w:div>
    <w:div w:id="1801800950">
      <w:bodyDiv w:val="1"/>
      <w:marLeft w:val="0"/>
      <w:marRight w:val="0"/>
      <w:marTop w:val="0"/>
      <w:marBottom w:val="0"/>
      <w:divBdr>
        <w:top w:val="none" w:sz="0" w:space="0" w:color="auto"/>
        <w:left w:val="none" w:sz="0" w:space="0" w:color="auto"/>
        <w:bottom w:val="none" w:sz="0" w:space="0" w:color="auto"/>
        <w:right w:val="none" w:sz="0" w:space="0" w:color="auto"/>
      </w:divBdr>
    </w:div>
    <w:div w:id="1828402383">
      <w:bodyDiv w:val="1"/>
      <w:marLeft w:val="0"/>
      <w:marRight w:val="0"/>
      <w:marTop w:val="0"/>
      <w:marBottom w:val="0"/>
      <w:divBdr>
        <w:top w:val="none" w:sz="0" w:space="0" w:color="auto"/>
        <w:left w:val="none" w:sz="0" w:space="0" w:color="auto"/>
        <w:bottom w:val="none" w:sz="0" w:space="0" w:color="auto"/>
        <w:right w:val="none" w:sz="0" w:space="0" w:color="auto"/>
      </w:divBdr>
    </w:div>
    <w:div w:id="1841234010">
      <w:bodyDiv w:val="1"/>
      <w:marLeft w:val="0"/>
      <w:marRight w:val="0"/>
      <w:marTop w:val="0"/>
      <w:marBottom w:val="0"/>
      <w:divBdr>
        <w:top w:val="none" w:sz="0" w:space="0" w:color="auto"/>
        <w:left w:val="none" w:sz="0" w:space="0" w:color="auto"/>
        <w:bottom w:val="none" w:sz="0" w:space="0" w:color="auto"/>
        <w:right w:val="none" w:sz="0" w:space="0" w:color="auto"/>
      </w:divBdr>
    </w:div>
    <w:div w:id="1851992067">
      <w:bodyDiv w:val="1"/>
      <w:marLeft w:val="0"/>
      <w:marRight w:val="0"/>
      <w:marTop w:val="0"/>
      <w:marBottom w:val="0"/>
      <w:divBdr>
        <w:top w:val="none" w:sz="0" w:space="0" w:color="auto"/>
        <w:left w:val="none" w:sz="0" w:space="0" w:color="auto"/>
        <w:bottom w:val="none" w:sz="0" w:space="0" w:color="auto"/>
        <w:right w:val="none" w:sz="0" w:space="0" w:color="auto"/>
      </w:divBdr>
    </w:div>
    <w:div w:id="1857578954">
      <w:bodyDiv w:val="1"/>
      <w:marLeft w:val="0"/>
      <w:marRight w:val="0"/>
      <w:marTop w:val="0"/>
      <w:marBottom w:val="0"/>
      <w:divBdr>
        <w:top w:val="none" w:sz="0" w:space="0" w:color="auto"/>
        <w:left w:val="none" w:sz="0" w:space="0" w:color="auto"/>
        <w:bottom w:val="none" w:sz="0" w:space="0" w:color="auto"/>
        <w:right w:val="none" w:sz="0" w:space="0" w:color="auto"/>
      </w:divBdr>
    </w:div>
    <w:div w:id="1861890258">
      <w:bodyDiv w:val="1"/>
      <w:marLeft w:val="0"/>
      <w:marRight w:val="0"/>
      <w:marTop w:val="0"/>
      <w:marBottom w:val="0"/>
      <w:divBdr>
        <w:top w:val="none" w:sz="0" w:space="0" w:color="auto"/>
        <w:left w:val="none" w:sz="0" w:space="0" w:color="auto"/>
        <w:bottom w:val="none" w:sz="0" w:space="0" w:color="auto"/>
        <w:right w:val="none" w:sz="0" w:space="0" w:color="auto"/>
      </w:divBdr>
      <w:divsChild>
        <w:div w:id="1940484668">
          <w:marLeft w:val="0"/>
          <w:marRight w:val="0"/>
          <w:marTop w:val="0"/>
          <w:marBottom w:val="0"/>
          <w:divBdr>
            <w:top w:val="none" w:sz="0" w:space="0" w:color="auto"/>
            <w:left w:val="none" w:sz="0" w:space="0" w:color="auto"/>
            <w:bottom w:val="none" w:sz="0" w:space="0" w:color="auto"/>
            <w:right w:val="none" w:sz="0" w:space="0" w:color="auto"/>
          </w:divBdr>
          <w:divsChild>
            <w:div w:id="1493839141">
              <w:marLeft w:val="0"/>
              <w:marRight w:val="0"/>
              <w:marTop w:val="0"/>
              <w:marBottom w:val="0"/>
              <w:divBdr>
                <w:top w:val="none" w:sz="0" w:space="0" w:color="auto"/>
                <w:left w:val="none" w:sz="0" w:space="0" w:color="auto"/>
                <w:bottom w:val="none" w:sz="0" w:space="0" w:color="auto"/>
                <w:right w:val="none" w:sz="0" w:space="0" w:color="auto"/>
              </w:divBdr>
              <w:divsChild>
                <w:div w:id="922836697">
                  <w:marLeft w:val="0"/>
                  <w:marRight w:val="0"/>
                  <w:marTop w:val="0"/>
                  <w:marBottom w:val="0"/>
                  <w:divBdr>
                    <w:top w:val="none" w:sz="0" w:space="0" w:color="auto"/>
                    <w:left w:val="none" w:sz="0" w:space="0" w:color="auto"/>
                    <w:bottom w:val="none" w:sz="0" w:space="0" w:color="auto"/>
                    <w:right w:val="none" w:sz="0" w:space="0" w:color="auto"/>
                  </w:divBdr>
                  <w:divsChild>
                    <w:div w:id="9675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59791">
          <w:marLeft w:val="0"/>
          <w:marRight w:val="0"/>
          <w:marTop w:val="0"/>
          <w:marBottom w:val="0"/>
          <w:divBdr>
            <w:top w:val="none" w:sz="0" w:space="0" w:color="auto"/>
            <w:left w:val="none" w:sz="0" w:space="0" w:color="auto"/>
            <w:bottom w:val="none" w:sz="0" w:space="0" w:color="auto"/>
            <w:right w:val="none" w:sz="0" w:space="0" w:color="auto"/>
          </w:divBdr>
          <w:divsChild>
            <w:div w:id="488905287">
              <w:marLeft w:val="0"/>
              <w:marRight w:val="0"/>
              <w:marTop w:val="0"/>
              <w:marBottom w:val="0"/>
              <w:divBdr>
                <w:top w:val="none" w:sz="0" w:space="0" w:color="auto"/>
                <w:left w:val="none" w:sz="0" w:space="0" w:color="auto"/>
                <w:bottom w:val="none" w:sz="0" w:space="0" w:color="auto"/>
                <w:right w:val="none" w:sz="0" w:space="0" w:color="auto"/>
              </w:divBdr>
              <w:divsChild>
                <w:div w:id="1613129496">
                  <w:marLeft w:val="0"/>
                  <w:marRight w:val="0"/>
                  <w:marTop w:val="0"/>
                  <w:marBottom w:val="0"/>
                  <w:divBdr>
                    <w:top w:val="none" w:sz="0" w:space="0" w:color="auto"/>
                    <w:left w:val="none" w:sz="0" w:space="0" w:color="auto"/>
                    <w:bottom w:val="none" w:sz="0" w:space="0" w:color="auto"/>
                    <w:right w:val="none" w:sz="0" w:space="0" w:color="auto"/>
                  </w:divBdr>
                  <w:divsChild>
                    <w:div w:id="2111781444">
                      <w:marLeft w:val="0"/>
                      <w:marRight w:val="0"/>
                      <w:marTop w:val="0"/>
                      <w:marBottom w:val="300"/>
                      <w:divBdr>
                        <w:top w:val="none" w:sz="0" w:space="0" w:color="auto"/>
                        <w:left w:val="none" w:sz="0" w:space="0" w:color="auto"/>
                        <w:bottom w:val="none" w:sz="0" w:space="0" w:color="auto"/>
                        <w:right w:val="none" w:sz="0" w:space="0" w:color="auto"/>
                      </w:divBdr>
                      <w:divsChild>
                        <w:div w:id="366176930">
                          <w:marLeft w:val="0"/>
                          <w:marRight w:val="0"/>
                          <w:marTop w:val="0"/>
                          <w:marBottom w:val="0"/>
                          <w:divBdr>
                            <w:top w:val="none" w:sz="0" w:space="0" w:color="auto"/>
                            <w:left w:val="none" w:sz="0" w:space="0" w:color="auto"/>
                            <w:bottom w:val="none" w:sz="0" w:space="0" w:color="auto"/>
                            <w:right w:val="none" w:sz="0" w:space="0" w:color="auto"/>
                          </w:divBdr>
                          <w:divsChild>
                            <w:div w:id="1669555865">
                              <w:marLeft w:val="0"/>
                              <w:marRight w:val="0"/>
                              <w:marTop w:val="0"/>
                              <w:marBottom w:val="0"/>
                              <w:divBdr>
                                <w:top w:val="none" w:sz="0" w:space="0" w:color="auto"/>
                                <w:left w:val="none" w:sz="0" w:space="0" w:color="auto"/>
                                <w:bottom w:val="none" w:sz="0" w:space="0" w:color="auto"/>
                                <w:right w:val="none" w:sz="0" w:space="0" w:color="auto"/>
                              </w:divBdr>
                              <w:divsChild>
                                <w:div w:id="931157567">
                                  <w:marLeft w:val="0"/>
                                  <w:marRight w:val="0"/>
                                  <w:marTop w:val="0"/>
                                  <w:marBottom w:val="0"/>
                                  <w:divBdr>
                                    <w:top w:val="none" w:sz="0" w:space="0" w:color="auto"/>
                                    <w:left w:val="none" w:sz="0" w:space="0" w:color="auto"/>
                                    <w:bottom w:val="none" w:sz="0" w:space="0" w:color="auto"/>
                                    <w:right w:val="none" w:sz="0" w:space="0" w:color="auto"/>
                                  </w:divBdr>
                                  <w:divsChild>
                                    <w:div w:id="1991518109">
                                      <w:marLeft w:val="0"/>
                                      <w:marRight w:val="0"/>
                                      <w:marTop w:val="0"/>
                                      <w:marBottom w:val="150"/>
                                      <w:divBdr>
                                        <w:top w:val="none" w:sz="0" w:space="0" w:color="auto"/>
                                        <w:left w:val="none" w:sz="0" w:space="0" w:color="auto"/>
                                        <w:bottom w:val="none" w:sz="0" w:space="0" w:color="auto"/>
                                        <w:right w:val="none" w:sz="0" w:space="0" w:color="auto"/>
                                      </w:divBdr>
                                      <w:divsChild>
                                        <w:div w:id="268196490">
                                          <w:marLeft w:val="0"/>
                                          <w:marRight w:val="0"/>
                                          <w:marTop w:val="0"/>
                                          <w:marBottom w:val="0"/>
                                          <w:divBdr>
                                            <w:top w:val="none" w:sz="0" w:space="0" w:color="auto"/>
                                            <w:left w:val="none" w:sz="0" w:space="0" w:color="auto"/>
                                            <w:bottom w:val="none" w:sz="0" w:space="0" w:color="auto"/>
                                            <w:right w:val="none" w:sz="0" w:space="0" w:color="auto"/>
                                          </w:divBdr>
                                          <w:divsChild>
                                            <w:div w:id="946159828">
                                              <w:marLeft w:val="0"/>
                                              <w:marRight w:val="0"/>
                                              <w:marTop w:val="0"/>
                                              <w:marBottom w:val="0"/>
                                              <w:divBdr>
                                                <w:top w:val="none" w:sz="0" w:space="0" w:color="auto"/>
                                                <w:left w:val="none" w:sz="0" w:space="0" w:color="auto"/>
                                                <w:bottom w:val="none" w:sz="0" w:space="0" w:color="auto"/>
                                                <w:right w:val="none" w:sz="0" w:space="0" w:color="auto"/>
                                              </w:divBdr>
                                              <w:divsChild>
                                                <w:div w:id="194688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9652093">
      <w:bodyDiv w:val="1"/>
      <w:marLeft w:val="0"/>
      <w:marRight w:val="0"/>
      <w:marTop w:val="0"/>
      <w:marBottom w:val="0"/>
      <w:divBdr>
        <w:top w:val="none" w:sz="0" w:space="0" w:color="auto"/>
        <w:left w:val="none" w:sz="0" w:space="0" w:color="auto"/>
        <w:bottom w:val="none" w:sz="0" w:space="0" w:color="auto"/>
        <w:right w:val="none" w:sz="0" w:space="0" w:color="auto"/>
      </w:divBdr>
    </w:div>
    <w:div w:id="1950119586">
      <w:bodyDiv w:val="1"/>
      <w:marLeft w:val="0"/>
      <w:marRight w:val="0"/>
      <w:marTop w:val="0"/>
      <w:marBottom w:val="0"/>
      <w:divBdr>
        <w:top w:val="none" w:sz="0" w:space="0" w:color="auto"/>
        <w:left w:val="none" w:sz="0" w:space="0" w:color="auto"/>
        <w:bottom w:val="none" w:sz="0" w:space="0" w:color="auto"/>
        <w:right w:val="none" w:sz="0" w:space="0" w:color="auto"/>
      </w:divBdr>
      <w:divsChild>
        <w:div w:id="431979797">
          <w:marLeft w:val="0"/>
          <w:marRight w:val="0"/>
          <w:marTop w:val="0"/>
          <w:marBottom w:val="0"/>
          <w:divBdr>
            <w:top w:val="none" w:sz="0" w:space="0" w:color="auto"/>
            <w:left w:val="none" w:sz="0" w:space="0" w:color="auto"/>
            <w:bottom w:val="none" w:sz="0" w:space="0" w:color="auto"/>
            <w:right w:val="none" w:sz="0" w:space="0" w:color="auto"/>
          </w:divBdr>
          <w:divsChild>
            <w:div w:id="2092582545">
              <w:marLeft w:val="0"/>
              <w:marRight w:val="0"/>
              <w:marTop w:val="0"/>
              <w:marBottom w:val="0"/>
              <w:divBdr>
                <w:top w:val="none" w:sz="0" w:space="0" w:color="auto"/>
                <w:left w:val="none" w:sz="0" w:space="0" w:color="auto"/>
                <w:bottom w:val="none" w:sz="0" w:space="0" w:color="auto"/>
                <w:right w:val="none" w:sz="0" w:space="0" w:color="auto"/>
              </w:divBdr>
              <w:divsChild>
                <w:div w:id="1738820313">
                  <w:marLeft w:val="0"/>
                  <w:marRight w:val="0"/>
                  <w:marTop w:val="0"/>
                  <w:marBottom w:val="0"/>
                  <w:divBdr>
                    <w:top w:val="none" w:sz="0" w:space="0" w:color="auto"/>
                    <w:left w:val="none" w:sz="0" w:space="0" w:color="auto"/>
                    <w:bottom w:val="none" w:sz="0" w:space="0" w:color="auto"/>
                    <w:right w:val="none" w:sz="0" w:space="0" w:color="auto"/>
                  </w:divBdr>
                </w:div>
                <w:div w:id="1972398577">
                  <w:marLeft w:val="0"/>
                  <w:marRight w:val="0"/>
                  <w:marTop w:val="0"/>
                  <w:marBottom w:val="0"/>
                  <w:divBdr>
                    <w:top w:val="none" w:sz="0" w:space="0" w:color="auto"/>
                    <w:left w:val="none" w:sz="0" w:space="0" w:color="auto"/>
                    <w:bottom w:val="none" w:sz="0" w:space="0" w:color="auto"/>
                    <w:right w:val="none" w:sz="0" w:space="0" w:color="auto"/>
                  </w:divBdr>
                </w:div>
              </w:divsChild>
            </w:div>
            <w:div w:id="2010716687">
              <w:marLeft w:val="0"/>
              <w:marRight w:val="0"/>
              <w:marTop w:val="0"/>
              <w:marBottom w:val="0"/>
              <w:divBdr>
                <w:top w:val="none" w:sz="0" w:space="0" w:color="auto"/>
                <w:left w:val="none" w:sz="0" w:space="0" w:color="auto"/>
                <w:bottom w:val="none" w:sz="0" w:space="0" w:color="auto"/>
                <w:right w:val="none" w:sz="0" w:space="0" w:color="auto"/>
              </w:divBdr>
              <w:divsChild>
                <w:div w:id="1461341762">
                  <w:marLeft w:val="0"/>
                  <w:marRight w:val="0"/>
                  <w:marTop w:val="0"/>
                  <w:marBottom w:val="0"/>
                  <w:divBdr>
                    <w:top w:val="none" w:sz="0" w:space="0" w:color="auto"/>
                    <w:left w:val="none" w:sz="0" w:space="0" w:color="auto"/>
                    <w:bottom w:val="none" w:sz="0" w:space="0" w:color="auto"/>
                    <w:right w:val="none" w:sz="0" w:space="0" w:color="auto"/>
                  </w:divBdr>
                </w:div>
                <w:div w:id="1678922140">
                  <w:marLeft w:val="0"/>
                  <w:marRight w:val="0"/>
                  <w:marTop w:val="0"/>
                  <w:marBottom w:val="0"/>
                  <w:divBdr>
                    <w:top w:val="none" w:sz="0" w:space="0" w:color="auto"/>
                    <w:left w:val="none" w:sz="0" w:space="0" w:color="auto"/>
                    <w:bottom w:val="none" w:sz="0" w:space="0" w:color="auto"/>
                    <w:right w:val="none" w:sz="0" w:space="0" w:color="auto"/>
                  </w:divBdr>
                </w:div>
              </w:divsChild>
            </w:div>
            <w:div w:id="268247737">
              <w:marLeft w:val="0"/>
              <w:marRight w:val="0"/>
              <w:marTop w:val="0"/>
              <w:marBottom w:val="0"/>
              <w:divBdr>
                <w:top w:val="none" w:sz="0" w:space="0" w:color="auto"/>
                <w:left w:val="none" w:sz="0" w:space="0" w:color="auto"/>
                <w:bottom w:val="none" w:sz="0" w:space="0" w:color="auto"/>
                <w:right w:val="none" w:sz="0" w:space="0" w:color="auto"/>
              </w:divBdr>
              <w:divsChild>
                <w:div w:id="779372795">
                  <w:marLeft w:val="0"/>
                  <w:marRight w:val="0"/>
                  <w:marTop w:val="0"/>
                  <w:marBottom w:val="0"/>
                  <w:divBdr>
                    <w:top w:val="none" w:sz="0" w:space="0" w:color="auto"/>
                    <w:left w:val="none" w:sz="0" w:space="0" w:color="auto"/>
                    <w:bottom w:val="none" w:sz="0" w:space="0" w:color="auto"/>
                    <w:right w:val="none" w:sz="0" w:space="0" w:color="auto"/>
                  </w:divBdr>
                </w:div>
                <w:div w:id="160708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07295">
          <w:marLeft w:val="0"/>
          <w:marRight w:val="0"/>
          <w:marTop w:val="0"/>
          <w:marBottom w:val="0"/>
          <w:divBdr>
            <w:top w:val="none" w:sz="0" w:space="0" w:color="auto"/>
            <w:left w:val="none" w:sz="0" w:space="0" w:color="auto"/>
            <w:bottom w:val="none" w:sz="0" w:space="0" w:color="auto"/>
            <w:right w:val="none" w:sz="0" w:space="0" w:color="auto"/>
          </w:divBdr>
        </w:div>
        <w:div w:id="173688330">
          <w:marLeft w:val="0"/>
          <w:marRight w:val="0"/>
          <w:marTop w:val="0"/>
          <w:marBottom w:val="0"/>
          <w:divBdr>
            <w:top w:val="none" w:sz="0" w:space="0" w:color="auto"/>
            <w:left w:val="none" w:sz="0" w:space="0" w:color="auto"/>
            <w:bottom w:val="none" w:sz="0" w:space="0" w:color="auto"/>
            <w:right w:val="none" w:sz="0" w:space="0" w:color="auto"/>
          </w:divBdr>
        </w:div>
        <w:div w:id="144049071">
          <w:marLeft w:val="0"/>
          <w:marRight w:val="0"/>
          <w:marTop w:val="0"/>
          <w:marBottom w:val="0"/>
          <w:divBdr>
            <w:top w:val="none" w:sz="0" w:space="0" w:color="auto"/>
            <w:left w:val="none" w:sz="0" w:space="0" w:color="auto"/>
            <w:bottom w:val="none" w:sz="0" w:space="0" w:color="auto"/>
            <w:right w:val="none" w:sz="0" w:space="0" w:color="auto"/>
          </w:divBdr>
        </w:div>
        <w:div w:id="1394699179">
          <w:marLeft w:val="0"/>
          <w:marRight w:val="0"/>
          <w:marTop w:val="0"/>
          <w:marBottom w:val="0"/>
          <w:divBdr>
            <w:top w:val="none" w:sz="0" w:space="0" w:color="auto"/>
            <w:left w:val="none" w:sz="0" w:space="0" w:color="auto"/>
            <w:bottom w:val="none" w:sz="0" w:space="0" w:color="auto"/>
            <w:right w:val="none" w:sz="0" w:space="0" w:color="auto"/>
          </w:divBdr>
        </w:div>
        <w:div w:id="729767022">
          <w:marLeft w:val="0"/>
          <w:marRight w:val="0"/>
          <w:marTop w:val="0"/>
          <w:marBottom w:val="0"/>
          <w:divBdr>
            <w:top w:val="none" w:sz="0" w:space="0" w:color="auto"/>
            <w:left w:val="none" w:sz="0" w:space="0" w:color="auto"/>
            <w:bottom w:val="none" w:sz="0" w:space="0" w:color="auto"/>
            <w:right w:val="none" w:sz="0" w:space="0" w:color="auto"/>
          </w:divBdr>
        </w:div>
        <w:div w:id="62072194">
          <w:marLeft w:val="0"/>
          <w:marRight w:val="0"/>
          <w:marTop w:val="0"/>
          <w:marBottom w:val="0"/>
          <w:divBdr>
            <w:top w:val="none" w:sz="0" w:space="0" w:color="auto"/>
            <w:left w:val="none" w:sz="0" w:space="0" w:color="auto"/>
            <w:bottom w:val="none" w:sz="0" w:space="0" w:color="auto"/>
            <w:right w:val="none" w:sz="0" w:space="0" w:color="auto"/>
          </w:divBdr>
        </w:div>
      </w:divsChild>
    </w:div>
    <w:div w:id="1960867745">
      <w:bodyDiv w:val="1"/>
      <w:marLeft w:val="0"/>
      <w:marRight w:val="0"/>
      <w:marTop w:val="0"/>
      <w:marBottom w:val="0"/>
      <w:divBdr>
        <w:top w:val="none" w:sz="0" w:space="0" w:color="auto"/>
        <w:left w:val="none" w:sz="0" w:space="0" w:color="auto"/>
        <w:bottom w:val="none" w:sz="0" w:space="0" w:color="auto"/>
        <w:right w:val="none" w:sz="0" w:space="0" w:color="auto"/>
      </w:divBdr>
    </w:div>
    <w:div w:id="2001424599">
      <w:bodyDiv w:val="1"/>
      <w:marLeft w:val="0"/>
      <w:marRight w:val="0"/>
      <w:marTop w:val="0"/>
      <w:marBottom w:val="0"/>
      <w:divBdr>
        <w:top w:val="none" w:sz="0" w:space="0" w:color="auto"/>
        <w:left w:val="none" w:sz="0" w:space="0" w:color="auto"/>
        <w:bottom w:val="none" w:sz="0" w:space="0" w:color="auto"/>
        <w:right w:val="none" w:sz="0" w:space="0" w:color="auto"/>
      </w:divBdr>
    </w:div>
    <w:div w:id="2003652489">
      <w:bodyDiv w:val="1"/>
      <w:marLeft w:val="0"/>
      <w:marRight w:val="0"/>
      <w:marTop w:val="0"/>
      <w:marBottom w:val="0"/>
      <w:divBdr>
        <w:top w:val="none" w:sz="0" w:space="0" w:color="auto"/>
        <w:left w:val="none" w:sz="0" w:space="0" w:color="auto"/>
        <w:bottom w:val="none" w:sz="0" w:space="0" w:color="auto"/>
        <w:right w:val="none" w:sz="0" w:space="0" w:color="auto"/>
      </w:divBdr>
    </w:div>
    <w:div w:id="2007631080">
      <w:bodyDiv w:val="1"/>
      <w:marLeft w:val="0"/>
      <w:marRight w:val="0"/>
      <w:marTop w:val="0"/>
      <w:marBottom w:val="0"/>
      <w:divBdr>
        <w:top w:val="none" w:sz="0" w:space="0" w:color="auto"/>
        <w:left w:val="none" w:sz="0" w:space="0" w:color="auto"/>
        <w:bottom w:val="none" w:sz="0" w:space="0" w:color="auto"/>
        <w:right w:val="none" w:sz="0" w:space="0" w:color="auto"/>
      </w:divBdr>
    </w:div>
    <w:div w:id="2011180750">
      <w:bodyDiv w:val="1"/>
      <w:marLeft w:val="0"/>
      <w:marRight w:val="0"/>
      <w:marTop w:val="0"/>
      <w:marBottom w:val="0"/>
      <w:divBdr>
        <w:top w:val="none" w:sz="0" w:space="0" w:color="auto"/>
        <w:left w:val="none" w:sz="0" w:space="0" w:color="auto"/>
        <w:bottom w:val="none" w:sz="0" w:space="0" w:color="auto"/>
        <w:right w:val="none" w:sz="0" w:space="0" w:color="auto"/>
      </w:divBdr>
    </w:div>
    <w:div w:id="2013143710">
      <w:bodyDiv w:val="1"/>
      <w:marLeft w:val="0"/>
      <w:marRight w:val="0"/>
      <w:marTop w:val="0"/>
      <w:marBottom w:val="0"/>
      <w:divBdr>
        <w:top w:val="none" w:sz="0" w:space="0" w:color="auto"/>
        <w:left w:val="none" w:sz="0" w:space="0" w:color="auto"/>
        <w:bottom w:val="none" w:sz="0" w:space="0" w:color="auto"/>
        <w:right w:val="none" w:sz="0" w:space="0" w:color="auto"/>
      </w:divBdr>
    </w:div>
    <w:div w:id="2036729315">
      <w:bodyDiv w:val="1"/>
      <w:marLeft w:val="0"/>
      <w:marRight w:val="0"/>
      <w:marTop w:val="0"/>
      <w:marBottom w:val="0"/>
      <w:divBdr>
        <w:top w:val="none" w:sz="0" w:space="0" w:color="auto"/>
        <w:left w:val="none" w:sz="0" w:space="0" w:color="auto"/>
        <w:bottom w:val="none" w:sz="0" w:space="0" w:color="auto"/>
        <w:right w:val="none" w:sz="0" w:space="0" w:color="auto"/>
      </w:divBdr>
    </w:div>
    <w:div w:id="2055961903">
      <w:bodyDiv w:val="1"/>
      <w:marLeft w:val="0"/>
      <w:marRight w:val="0"/>
      <w:marTop w:val="0"/>
      <w:marBottom w:val="0"/>
      <w:divBdr>
        <w:top w:val="none" w:sz="0" w:space="0" w:color="auto"/>
        <w:left w:val="none" w:sz="0" w:space="0" w:color="auto"/>
        <w:bottom w:val="none" w:sz="0" w:space="0" w:color="auto"/>
        <w:right w:val="none" w:sz="0" w:space="0" w:color="auto"/>
      </w:divBdr>
    </w:div>
    <w:div w:id="2088140533">
      <w:bodyDiv w:val="1"/>
      <w:marLeft w:val="0"/>
      <w:marRight w:val="0"/>
      <w:marTop w:val="0"/>
      <w:marBottom w:val="0"/>
      <w:divBdr>
        <w:top w:val="none" w:sz="0" w:space="0" w:color="auto"/>
        <w:left w:val="none" w:sz="0" w:space="0" w:color="auto"/>
        <w:bottom w:val="none" w:sz="0" w:space="0" w:color="auto"/>
        <w:right w:val="none" w:sz="0" w:space="0" w:color="auto"/>
      </w:divBdr>
    </w:div>
    <w:div w:id="2091533934">
      <w:bodyDiv w:val="1"/>
      <w:marLeft w:val="0"/>
      <w:marRight w:val="0"/>
      <w:marTop w:val="0"/>
      <w:marBottom w:val="0"/>
      <w:divBdr>
        <w:top w:val="none" w:sz="0" w:space="0" w:color="auto"/>
        <w:left w:val="none" w:sz="0" w:space="0" w:color="auto"/>
        <w:bottom w:val="none" w:sz="0" w:space="0" w:color="auto"/>
        <w:right w:val="none" w:sz="0" w:space="0" w:color="auto"/>
      </w:divBdr>
    </w:div>
    <w:div w:id="2092045340">
      <w:bodyDiv w:val="1"/>
      <w:marLeft w:val="0"/>
      <w:marRight w:val="0"/>
      <w:marTop w:val="0"/>
      <w:marBottom w:val="0"/>
      <w:divBdr>
        <w:top w:val="none" w:sz="0" w:space="0" w:color="auto"/>
        <w:left w:val="none" w:sz="0" w:space="0" w:color="auto"/>
        <w:bottom w:val="none" w:sz="0" w:space="0" w:color="auto"/>
        <w:right w:val="none" w:sz="0" w:space="0" w:color="auto"/>
      </w:divBdr>
    </w:div>
    <w:div w:id="2108228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778906" TargetMode="Externa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trialregister.nl/trial/4599" TargetMode="External"/><Relationship Id="rId4" Type="http://schemas.openxmlformats.org/officeDocument/2006/relationships/settings" Target="settings.xml"/><Relationship Id="rId9" Type="http://schemas.openxmlformats.org/officeDocument/2006/relationships/hyperlink" Target="https://clinicaltrials.gov/ct2/show/NCT026031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CFEB2-17F2-49DB-A501-6A81DDAB9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12665</Words>
  <Characters>7219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es, R.E.M. (REUM)</dc:creator>
  <cp:keywords/>
  <dc:description/>
  <cp:lastModifiedBy>Wittocx, Hilke [RNDBE NON-J&amp;J]</cp:lastModifiedBy>
  <cp:revision>5</cp:revision>
  <cp:lastPrinted>2020-12-10T11:36:00Z</cp:lastPrinted>
  <dcterms:created xsi:type="dcterms:W3CDTF">2020-12-10T11:38:00Z</dcterms:created>
  <dcterms:modified xsi:type="dcterms:W3CDTF">2021-05-04T07:03:00Z</dcterms:modified>
</cp:coreProperties>
</file>